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F0490" w14:textId="1F3328C5" w:rsidR="00CC0EB8" w:rsidRPr="009000C8" w:rsidRDefault="00C073A3" w:rsidP="00000F73">
      <w:pPr>
        <w:spacing w:after="0" w:line="360" w:lineRule="auto"/>
        <w:rPr>
          <w:b/>
          <w:sz w:val="24"/>
          <w:szCs w:val="24"/>
        </w:rPr>
      </w:pPr>
      <w:bookmarkStart w:id="0" w:name="_GoBack"/>
      <w:bookmarkEnd w:id="0"/>
      <w:r w:rsidRPr="009000C8">
        <w:rPr>
          <w:b/>
          <w:sz w:val="24"/>
          <w:szCs w:val="24"/>
        </w:rPr>
        <w:t xml:space="preserve">Supporting children and young people when </w:t>
      </w:r>
      <w:r w:rsidR="007403F5" w:rsidRPr="009000C8">
        <w:rPr>
          <w:b/>
          <w:sz w:val="24"/>
          <w:szCs w:val="24"/>
        </w:rPr>
        <w:t xml:space="preserve">making decisions about </w:t>
      </w:r>
      <w:r w:rsidR="000014AF" w:rsidRPr="009000C8">
        <w:rPr>
          <w:b/>
          <w:sz w:val="24"/>
          <w:szCs w:val="24"/>
        </w:rPr>
        <w:t>join</w:t>
      </w:r>
      <w:r w:rsidR="007403F5" w:rsidRPr="009000C8">
        <w:rPr>
          <w:b/>
          <w:sz w:val="24"/>
          <w:szCs w:val="24"/>
        </w:rPr>
        <w:t>ing</w:t>
      </w:r>
      <w:r w:rsidRPr="009000C8">
        <w:rPr>
          <w:b/>
          <w:sz w:val="24"/>
          <w:szCs w:val="24"/>
        </w:rPr>
        <w:t xml:space="preserve"> clinical trial</w:t>
      </w:r>
      <w:r w:rsidR="007403F5" w:rsidRPr="009000C8">
        <w:rPr>
          <w:b/>
          <w:sz w:val="24"/>
          <w:szCs w:val="24"/>
        </w:rPr>
        <w:t>s</w:t>
      </w:r>
      <w:r w:rsidRPr="009000C8">
        <w:rPr>
          <w:b/>
          <w:sz w:val="24"/>
          <w:szCs w:val="24"/>
        </w:rPr>
        <w:t xml:space="preserve">: qualitative study to inform multimedia website development </w:t>
      </w:r>
    </w:p>
    <w:p w14:paraId="7FDDBAD8" w14:textId="77777777" w:rsidR="00CE00EA" w:rsidRPr="00000F73" w:rsidRDefault="00CE00EA" w:rsidP="00000F73">
      <w:pPr>
        <w:spacing w:after="0" w:line="360" w:lineRule="auto"/>
        <w:rPr>
          <w:b/>
          <w:u w:val="single"/>
        </w:rPr>
      </w:pPr>
    </w:p>
    <w:p w14:paraId="79F130B6" w14:textId="184332C6" w:rsidR="007B605D" w:rsidRDefault="00CA3463" w:rsidP="00CA3463">
      <w:pPr>
        <w:spacing w:after="0" w:line="360" w:lineRule="auto"/>
        <w:rPr>
          <w:b/>
        </w:rPr>
      </w:pPr>
      <w:r w:rsidRPr="00CA3463">
        <w:rPr>
          <w:b/>
        </w:rPr>
        <w:t>Authors</w:t>
      </w:r>
    </w:p>
    <w:p w14:paraId="64FF98FD" w14:textId="68037229" w:rsidR="00CA3463" w:rsidRDefault="00CA3463" w:rsidP="00CA3463">
      <w:pPr>
        <w:spacing w:after="0" w:line="360" w:lineRule="auto"/>
      </w:pPr>
      <w:r>
        <w:t xml:space="preserve">Jacqueline </w:t>
      </w:r>
      <w:r w:rsidR="00DB3F41">
        <w:t xml:space="preserve">M </w:t>
      </w:r>
      <w:r>
        <w:t xml:space="preserve">Martin-Kerry, Department of Health Sciences, University of York, York, </w:t>
      </w:r>
      <w:r w:rsidR="00962721">
        <w:t>UK</w:t>
      </w:r>
      <w:r>
        <w:t>*</w:t>
      </w:r>
    </w:p>
    <w:p w14:paraId="70101FF7" w14:textId="77777777" w:rsidR="00A84FD9" w:rsidRDefault="00A84FD9" w:rsidP="00CA3463">
      <w:pPr>
        <w:spacing w:after="0" w:line="360" w:lineRule="auto"/>
      </w:pPr>
    </w:p>
    <w:p w14:paraId="166A77F8" w14:textId="547A77AF" w:rsidR="00CA3463" w:rsidRDefault="00CA3463" w:rsidP="00CA3463">
      <w:pPr>
        <w:spacing w:after="0" w:line="360" w:lineRule="auto"/>
      </w:pPr>
      <w:r>
        <w:t>Peter Knapp, Department of Health Sciences</w:t>
      </w:r>
      <w:r w:rsidR="00962721">
        <w:t xml:space="preserve"> &amp; Hull York Medical School</w:t>
      </w:r>
      <w:r>
        <w:t xml:space="preserve">, University of York, York, </w:t>
      </w:r>
      <w:r w:rsidR="00962721">
        <w:t>UK</w:t>
      </w:r>
    </w:p>
    <w:p w14:paraId="51ED09B2" w14:textId="77777777" w:rsidR="00A84FD9" w:rsidRDefault="00A84FD9" w:rsidP="00CA3463">
      <w:pPr>
        <w:spacing w:after="0" w:line="360" w:lineRule="auto"/>
      </w:pPr>
    </w:p>
    <w:p w14:paraId="257C1E1A" w14:textId="6F6EBDC7" w:rsidR="00CA3463" w:rsidRDefault="00CA3463" w:rsidP="00CA3463">
      <w:pPr>
        <w:spacing w:after="0" w:line="360" w:lineRule="auto"/>
      </w:pPr>
      <w:r>
        <w:t xml:space="preserve">Karl Atkin, Department of Health Sciences, University of York, York, </w:t>
      </w:r>
      <w:r w:rsidR="00962721">
        <w:t>UK</w:t>
      </w:r>
    </w:p>
    <w:p w14:paraId="718DA8F2" w14:textId="77777777" w:rsidR="00A84FD9" w:rsidRDefault="00A84FD9" w:rsidP="00CA3463">
      <w:pPr>
        <w:spacing w:after="0" w:line="360" w:lineRule="auto"/>
      </w:pPr>
    </w:p>
    <w:p w14:paraId="6B2D96D8" w14:textId="7EA66034" w:rsidR="00CA3463" w:rsidRDefault="00CA3463" w:rsidP="00CA3463">
      <w:pPr>
        <w:spacing w:after="0" w:line="360" w:lineRule="auto"/>
      </w:pPr>
      <w:r>
        <w:t xml:space="preserve">Peter Bower, </w:t>
      </w:r>
      <w:r w:rsidR="00061B30">
        <w:t xml:space="preserve">NIHR </w:t>
      </w:r>
      <w:r w:rsidR="00962721" w:rsidRPr="00962721">
        <w:t>School for Primary Care Res</w:t>
      </w:r>
      <w:r w:rsidR="00962721">
        <w:t xml:space="preserve">earch, </w:t>
      </w:r>
      <w:r>
        <w:t xml:space="preserve">University of Manchester, Manchester, </w:t>
      </w:r>
      <w:r w:rsidR="00962721">
        <w:t>UK</w:t>
      </w:r>
    </w:p>
    <w:p w14:paraId="1ADC5E2C" w14:textId="77777777" w:rsidR="00A84FD9" w:rsidRDefault="00A84FD9" w:rsidP="00CA3463">
      <w:pPr>
        <w:spacing w:after="0" w:line="360" w:lineRule="auto"/>
      </w:pPr>
    </w:p>
    <w:p w14:paraId="6086AC0D" w14:textId="530BF530" w:rsidR="00CA3463" w:rsidRDefault="00CA3463" w:rsidP="00CA3463">
      <w:pPr>
        <w:spacing w:after="0" w:line="360" w:lineRule="auto"/>
      </w:pPr>
      <w:r>
        <w:t xml:space="preserve">Ian Watt, </w:t>
      </w:r>
      <w:r w:rsidR="00962721">
        <w:t xml:space="preserve">Department of Health Sciences &amp; Hull York Medical School, </w:t>
      </w:r>
      <w:r>
        <w:t xml:space="preserve">University of York, York, </w:t>
      </w:r>
      <w:r w:rsidR="00962721">
        <w:t>UK</w:t>
      </w:r>
    </w:p>
    <w:p w14:paraId="5FB25AED" w14:textId="26AFC819" w:rsidR="00A84FD9" w:rsidRDefault="00A84FD9" w:rsidP="00CA3463">
      <w:pPr>
        <w:spacing w:after="0" w:line="360" w:lineRule="auto"/>
      </w:pPr>
    </w:p>
    <w:p w14:paraId="409C1CA8" w14:textId="15CCF573" w:rsidR="00A84FD9" w:rsidRDefault="00A84FD9" w:rsidP="00962721">
      <w:pPr>
        <w:spacing w:after="0" w:line="360" w:lineRule="auto"/>
      </w:pPr>
      <w:r>
        <w:t xml:space="preserve">Catherine Stones, </w:t>
      </w:r>
      <w:r w:rsidR="00962721" w:rsidRPr="00962721">
        <w:t xml:space="preserve">School of Design, Clothworkers’ </w:t>
      </w:r>
      <w:r w:rsidR="00962721">
        <w:t xml:space="preserve">Central, University of </w:t>
      </w:r>
      <w:r w:rsidR="00962721" w:rsidRPr="00962721">
        <w:t>Leeds, Leeds,</w:t>
      </w:r>
      <w:r w:rsidR="00962721">
        <w:t xml:space="preserve"> UK</w:t>
      </w:r>
    </w:p>
    <w:p w14:paraId="2B700A78" w14:textId="27850ACD" w:rsidR="00A84FD9" w:rsidRDefault="00A84FD9" w:rsidP="00CA3463">
      <w:pPr>
        <w:spacing w:after="0" w:line="360" w:lineRule="auto"/>
      </w:pPr>
    </w:p>
    <w:p w14:paraId="35FC2CD2" w14:textId="1E09A372" w:rsidR="00A84FD9" w:rsidRDefault="00A84FD9" w:rsidP="00CA3463">
      <w:pPr>
        <w:spacing w:after="0" w:line="360" w:lineRule="auto"/>
      </w:pPr>
      <w:r>
        <w:t xml:space="preserve">Steven Higgins, </w:t>
      </w:r>
      <w:r w:rsidR="00DB45E0">
        <w:t xml:space="preserve">School </w:t>
      </w:r>
      <w:r>
        <w:t>of Education, University of Durham, Durham</w:t>
      </w:r>
      <w:r w:rsidR="00962721">
        <w:t>, UK</w:t>
      </w:r>
    </w:p>
    <w:p w14:paraId="4815BDCC" w14:textId="64A40768" w:rsidR="001C198B" w:rsidRDefault="001C198B" w:rsidP="00CA3463">
      <w:pPr>
        <w:spacing w:after="0" w:line="360" w:lineRule="auto"/>
      </w:pPr>
    </w:p>
    <w:p w14:paraId="03BD045D" w14:textId="442075A7" w:rsidR="001C198B" w:rsidRDefault="001C198B" w:rsidP="00CA3463">
      <w:pPr>
        <w:spacing w:after="0" w:line="360" w:lineRule="auto"/>
      </w:pPr>
      <w:r>
        <w:t xml:space="preserve">Rebecca Sheridan, Department of Health Sciences, University of York, York, </w:t>
      </w:r>
      <w:r w:rsidR="00962721">
        <w:t>UK</w:t>
      </w:r>
    </w:p>
    <w:p w14:paraId="506B3A95" w14:textId="5016E9AC" w:rsidR="001C198B" w:rsidRDefault="001C198B" w:rsidP="00CA3463">
      <w:pPr>
        <w:spacing w:after="0" w:line="360" w:lineRule="auto"/>
      </w:pPr>
    </w:p>
    <w:p w14:paraId="1A0F3B36" w14:textId="727B8850" w:rsidR="001C198B" w:rsidRDefault="001C198B" w:rsidP="00962721">
      <w:pPr>
        <w:spacing w:after="0" w:line="360" w:lineRule="auto"/>
      </w:pPr>
      <w:r>
        <w:t>Jenn</w:t>
      </w:r>
      <w:r w:rsidR="00DB3F41">
        <w:t>y</w:t>
      </w:r>
      <w:r>
        <w:t xml:space="preserve"> Preston, </w:t>
      </w:r>
      <w:r w:rsidR="00962721" w:rsidRPr="00962721">
        <w:t xml:space="preserve">Alder </w:t>
      </w:r>
      <w:r w:rsidR="00962721">
        <w:t xml:space="preserve">Hey Clinical Research Facility, and </w:t>
      </w:r>
      <w:r w:rsidR="00962721" w:rsidRPr="00962721">
        <w:t xml:space="preserve">University of Liverpool, </w:t>
      </w:r>
      <w:r w:rsidR="00962721">
        <w:t>Liverpool, UK</w:t>
      </w:r>
    </w:p>
    <w:p w14:paraId="4B05DDB9" w14:textId="0124D960" w:rsidR="001C198B" w:rsidRDefault="001C198B" w:rsidP="00CA3463">
      <w:pPr>
        <w:spacing w:after="0" w:line="360" w:lineRule="auto"/>
      </w:pPr>
    </w:p>
    <w:p w14:paraId="7DB3E700" w14:textId="29BA7C7F" w:rsidR="001C198B" w:rsidRDefault="001C198B" w:rsidP="00CA3463">
      <w:pPr>
        <w:spacing w:after="0" w:line="360" w:lineRule="auto"/>
      </w:pPr>
      <w:r>
        <w:t xml:space="preserve">Danielle Horton Taylor, </w:t>
      </w:r>
      <w:r w:rsidR="00CE00EA">
        <w:t>Patient and Public Involvement member</w:t>
      </w:r>
    </w:p>
    <w:p w14:paraId="52F6A167" w14:textId="77777777" w:rsidR="00A84FD9" w:rsidRDefault="00A84FD9" w:rsidP="00CA3463">
      <w:pPr>
        <w:spacing w:after="0" w:line="360" w:lineRule="auto"/>
      </w:pPr>
    </w:p>
    <w:p w14:paraId="76567167" w14:textId="304BB6CF" w:rsidR="00A84FD9" w:rsidRDefault="00A84FD9" w:rsidP="00CA3463">
      <w:pPr>
        <w:spacing w:after="0" w:line="360" w:lineRule="auto"/>
      </w:pPr>
      <w:r>
        <w:t xml:space="preserve">Paul Baines, </w:t>
      </w:r>
      <w:r w:rsidR="00962721">
        <w:t>P</w:t>
      </w:r>
      <w:r w:rsidR="00962721" w:rsidRPr="00962721">
        <w:t xml:space="preserve">aediatric Intensive Care Unit, Alder Hey </w:t>
      </w:r>
      <w:r w:rsidR="00962721">
        <w:t xml:space="preserve">Children’s </w:t>
      </w:r>
      <w:r w:rsidR="00962721" w:rsidRPr="00962721">
        <w:t>Hospital</w:t>
      </w:r>
      <w:r w:rsidR="00962721">
        <w:t>. Liverpool, UK</w:t>
      </w:r>
    </w:p>
    <w:p w14:paraId="6250E3A1" w14:textId="1E4E8D41" w:rsidR="00A84FD9" w:rsidRDefault="00A84FD9" w:rsidP="00CA3463">
      <w:pPr>
        <w:spacing w:after="0" w:line="360" w:lineRule="auto"/>
      </w:pPr>
    </w:p>
    <w:p w14:paraId="19591F4B" w14:textId="71D1512B" w:rsidR="00A84FD9" w:rsidRDefault="00A84FD9" w:rsidP="00CA3463">
      <w:pPr>
        <w:spacing w:after="0" w:line="360" w:lineRule="auto"/>
      </w:pPr>
      <w:r>
        <w:t>Bridget Young, Department of Psychological Sciences, University of Liverpool, Liverpool,</w:t>
      </w:r>
      <w:r w:rsidR="00962721">
        <w:t xml:space="preserve"> UK</w:t>
      </w:r>
    </w:p>
    <w:p w14:paraId="04FF8401" w14:textId="07DC01AD" w:rsidR="00A84FD9" w:rsidRDefault="00A84FD9" w:rsidP="00CA3463">
      <w:pPr>
        <w:spacing w:after="0" w:line="360" w:lineRule="auto"/>
      </w:pPr>
    </w:p>
    <w:p w14:paraId="1E3904E5" w14:textId="77777777" w:rsidR="00A84FD9" w:rsidRDefault="00A84FD9" w:rsidP="00CA3463">
      <w:pPr>
        <w:spacing w:after="0" w:line="360" w:lineRule="auto"/>
      </w:pPr>
    </w:p>
    <w:p w14:paraId="0825734D" w14:textId="425C997C" w:rsidR="00CA3463" w:rsidRDefault="0046294C" w:rsidP="001C198B">
      <w:pPr>
        <w:spacing w:after="0" w:line="360" w:lineRule="auto"/>
      </w:pPr>
      <w:r>
        <w:t>*</w:t>
      </w:r>
      <w:r w:rsidR="001C198B">
        <w:t xml:space="preserve">Corresponding author. Email: </w:t>
      </w:r>
      <w:hyperlink r:id="rId8" w:history="1">
        <w:r w:rsidR="00EC5A21" w:rsidRPr="00622937">
          <w:rPr>
            <w:rStyle w:val="Hyperlink"/>
          </w:rPr>
          <w:t>jackie.martin-kerry@york.ac.uk</w:t>
        </w:r>
      </w:hyperlink>
    </w:p>
    <w:p w14:paraId="2D4586BE" w14:textId="77777777" w:rsidR="001C198B" w:rsidRDefault="001C198B" w:rsidP="001C198B">
      <w:pPr>
        <w:spacing w:after="0" w:line="360" w:lineRule="auto"/>
      </w:pPr>
    </w:p>
    <w:p w14:paraId="4F844A34" w14:textId="1FFBB0A5" w:rsidR="00CA3463" w:rsidRPr="00CA3463" w:rsidRDefault="00A01072" w:rsidP="00CA3463">
      <w:pPr>
        <w:spacing w:after="0" w:line="360" w:lineRule="auto"/>
      </w:pPr>
      <w:r>
        <w:t>Word count: 7,206 words</w:t>
      </w:r>
    </w:p>
    <w:p w14:paraId="1C606589" w14:textId="77777777" w:rsidR="00E67009" w:rsidRDefault="00E67009">
      <w:pPr>
        <w:spacing w:after="200" w:line="276" w:lineRule="auto"/>
        <w:rPr>
          <w:b/>
        </w:rPr>
      </w:pPr>
      <w:r>
        <w:rPr>
          <w:b/>
        </w:rPr>
        <w:br w:type="page"/>
      </w:r>
    </w:p>
    <w:p w14:paraId="34E6C169" w14:textId="395F6BB6" w:rsidR="00C33391" w:rsidRPr="00701A77" w:rsidRDefault="00C33391" w:rsidP="00000F73">
      <w:pPr>
        <w:spacing w:after="0" w:line="360" w:lineRule="auto"/>
        <w:rPr>
          <w:b/>
          <w:caps/>
        </w:rPr>
      </w:pPr>
      <w:r w:rsidRPr="00701A77">
        <w:rPr>
          <w:b/>
          <w:caps/>
        </w:rPr>
        <w:lastRenderedPageBreak/>
        <w:t>Abstract</w:t>
      </w:r>
      <w:r w:rsidR="00E1281F" w:rsidRPr="00701A77">
        <w:rPr>
          <w:b/>
          <w:caps/>
        </w:rPr>
        <w:t xml:space="preserve"> </w:t>
      </w:r>
    </w:p>
    <w:p w14:paraId="1396A666" w14:textId="54A216DC" w:rsidR="00C33391" w:rsidRPr="00D074F0" w:rsidRDefault="00E61FBF" w:rsidP="00000F73">
      <w:pPr>
        <w:spacing w:after="0" w:line="360" w:lineRule="auto"/>
      </w:pPr>
      <w:r>
        <w:rPr>
          <w:b/>
        </w:rPr>
        <w:t xml:space="preserve">Objectives: </w:t>
      </w:r>
      <w:r w:rsidRPr="00E61FBF">
        <w:t xml:space="preserve">To </w:t>
      </w:r>
      <w:r w:rsidR="00072990">
        <w:t>understand</w:t>
      </w:r>
      <w:r w:rsidR="009B49EE">
        <w:t xml:space="preserve"> stakeholders’</w:t>
      </w:r>
      <w:r w:rsidR="00172A50">
        <w:t xml:space="preserve"> views</w:t>
      </w:r>
      <w:r w:rsidR="00B91D21">
        <w:t xml:space="preserve"> regarding </w:t>
      </w:r>
      <w:r w:rsidR="00696BCE">
        <w:t xml:space="preserve">the </w:t>
      </w:r>
      <w:r w:rsidR="00B91D21">
        <w:t xml:space="preserve">content and design of </w:t>
      </w:r>
      <w:r w:rsidR="00172A50">
        <w:t xml:space="preserve">paediatric clinical trial </w:t>
      </w:r>
      <w:r w:rsidR="00B91D21">
        <w:t>multimedia websites. T</w:t>
      </w:r>
      <w:r w:rsidR="00696BCE">
        <w:t>o describe how this</w:t>
      </w:r>
      <w:r w:rsidR="00B91D21">
        <w:t xml:space="preserve"> </w:t>
      </w:r>
      <w:r w:rsidR="00542BBA">
        <w:t xml:space="preserve">knowledge </w:t>
      </w:r>
      <w:r w:rsidR="00B91D21">
        <w:t>inform</w:t>
      </w:r>
      <w:r w:rsidR="0073566D">
        <w:t>ed</w:t>
      </w:r>
      <w:r w:rsidR="00B91D21">
        <w:t xml:space="preserve"> the development of</w:t>
      </w:r>
      <w:r w:rsidR="00DB58FE">
        <w:t xml:space="preserve"> the</w:t>
      </w:r>
      <w:r w:rsidR="00B91D21">
        <w:t xml:space="preserve"> multimedia websites.</w:t>
      </w:r>
    </w:p>
    <w:p w14:paraId="157A54F3" w14:textId="61C98767" w:rsidR="00C33391" w:rsidRDefault="00E61FBF" w:rsidP="00000F73">
      <w:pPr>
        <w:spacing w:after="0" w:line="360" w:lineRule="auto"/>
      </w:pPr>
      <w:r>
        <w:rPr>
          <w:b/>
        </w:rPr>
        <w:t>Design</w:t>
      </w:r>
      <w:r w:rsidR="00D074F0">
        <w:rPr>
          <w:b/>
        </w:rPr>
        <w:t xml:space="preserve">: </w:t>
      </w:r>
      <w:r w:rsidRPr="00E61FBF">
        <w:t>Qualitative study</w:t>
      </w:r>
      <w:r w:rsidR="0013277D">
        <w:t xml:space="preserve"> comprising t</w:t>
      </w:r>
      <w:r w:rsidR="004550A3">
        <w:t xml:space="preserve">wo </w:t>
      </w:r>
      <w:r w:rsidRPr="00E61FBF">
        <w:t>rounds of</w:t>
      </w:r>
      <w:r w:rsidR="00B91D21">
        <w:t xml:space="preserve"> </w:t>
      </w:r>
      <w:r w:rsidRPr="00E61FBF">
        <w:t>interviews</w:t>
      </w:r>
      <w:r w:rsidR="00B91D21">
        <w:t xml:space="preserve"> </w:t>
      </w:r>
      <w:r w:rsidR="0013277D">
        <w:t>or</w:t>
      </w:r>
      <w:r w:rsidR="00B91D21">
        <w:t xml:space="preserve"> focus group</w:t>
      </w:r>
      <w:r w:rsidR="00172A50">
        <w:t>s</w:t>
      </w:r>
      <w:r w:rsidR="0013277D">
        <w:t>, with thematic analysis of interview transcripts.</w:t>
      </w:r>
    </w:p>
    <w:p w14:paraId="51431513" w14:textId="57A56239" w:rsidR="00565E58" w:rsidRPr="0090543D" w:rsidRDefault="00E61FBF" w:rsidP="00000F73">
      <w:pPr>
        <w:spacing w:after="0" w:line="360" w:lineRule="auto"/>
        <w:rPr>
          <w:b/>
        </w:rPr>
      </w:pPr>
      <w:r w:rsidRPr="0090543D">
        <w:rPr>
          <w:b/>
        </w:rPr>
        <w:t xml:space="preserve">Participants: </w:t>
      </w:r>
      <w:r w:rsidR="0073566D">
        <w:t>Sixty-</w:t>
      </w:r>
      <w:r w:rsidR="00B91D21">
        <w:t>two people</w:t>
      </w:r>
      <w:r w:rsidR="0073566D">
        <w:t xml:space="preserve"> (21 children and young people</w:t>
      </w:r>
      <w:r w:rsidR="0013277D" w:rsidRPr="0013277D">
        <w:t xml:space="preserve"> </w:t>
      </w:r>
      <w:r w:rsidR="0013277D">
        <w:t>with long-term health conditions</w:t>
      </w:r>
      <w:r w:rsidR="0073566D">
        <w:t>, 24 parents</w:t>
      </w:r>
      <w:r w:rsidR="004550A3">
        <w:t>,</w:t>
      </w:r>
      <w:r w:rsidR="0073566D">
        <w:t xml:space="preserve"> 17 </w:t>
      </w:r>
      <w:r w:rsidR="00DF4DB7">
        <w:t>professional</w:t>
      </w:r>
      <w:r w:rsidR="0073566D">
        <w:t>s).</w:t>
      </w:r>
      <w:r w:rsidR="00565E58">
        <w:rPr>
          <w:b/>
        </w:rPr>
        <w:br/>
        <w:t>Setting:</w:t>
      </w:r>
      <w:r w:rsidR="007C1259">
        <w:rPr>
          <w:b/>
        </w:rPr>
        <w:t xml:space="preserve"> </w:t>
      </w:r>
      <w:r w:rsidR="007C1259" w:rsidRPr="007C1259">
        <w:t xml:space="preserve">One UK children’s hospital and </w:t>
      </w:r>
      <w:r w:rsidR="007C1259">
        <w:t xml:space="preserve">one </w:t>
      </w:r>
      <w:r w:rsidR="0013277D">
        <w:t xml:space="preserve">UK </w:t>
      </w:r>
      <w:r w:rsidR="007C1259" w:rsidRPr="007C1259">
        <w:t>Young Person</w:t>
      </w:r>
      <w:r w:rsidR="007C1259">
        <w:t>s</w:t>
      </w:r>
      <w:r w:rsidR="008C6861">
        <w:t>’</w:t>
      </w:r>
      <w:r w:rsidR="007C1259" w:rsidRPr="007C1259">
        <w:t xml:space="preserve"> Advisory Group</w:t>
      </w:r>
      <w:r w:rsidR="000A7ED2">
        <w:t>.</w:t>
      </w:r>
    </w:p>
    <w:p w14:paraId="1119A31B" w14:textId="07F4EFB8" w:rsidR="00C33391" w:rsidRPr="00C7603D" w:rsidRDefault="00565E58" w:rsidP="00000F73">
      <w:pPr>
        <w:spacing w:after="0" w:line="360" w:lineRule="auto"/>
      </w:pPr>
      <w:r>
        <w:rPr>
          <w:b/>
        </w:rPr>
        <w:t>Results</w:t>
      </w:r>
      <w:r w:rsidR="00D074F0">
        <w:rPr>
          <w:b/>
        </w:rPr>
        <w:t xml:space="preserve">: </w:t>
      </w:r>
      <w:r w:rsidR="00743971">
        <w:t xml:space="preserve">When asked what was important in deciding whether to join a trial, </w:t>
      </w:r>
      <w:r w:rsidR="00C7603D">
        <w:t>children, young people and parents</w:t>
      </w:r>
      <w:r w:rsidR="00743971">
        <w:t xml:space="preserve"> prioritised </w:t>
      </w:r>
      <w:r w:rsidR="00D55C12">
        <w:t>information about</w:t>
      </w:r>
      <w:r w:rsidR="008B4EB8">
        <w:t xml:space="preserve"> </w:t>
      </w:r>
      <w:r w:rsidR="00C7603D">
        <w:t>what participation</w:t>
      </w:r>
      <w:r w:rsidR="007613CA">
        <w:t xml:space="preserve"> would involve</w:t>
      </w:r>
      <w:r w:rsidR="00C7603D">
        <w:t>,</w:t>
      </w:r>
      <w:r w:rsidR="0046294C">
        <w:t xml:space="preserve"> what the trial was testing,</w:t>
      </w:r>
      <w:r w:rsidR="00C7603D">
        <w:t xml:space="preserve"> potential benefits and risks of </w:t>
      </w:r>
      <w:r w:rsidR="004550A3">
        <w:t>participation</w:t>
      </w:r>
      <w:r w:rsidR="00C7603D">
        <w:t xml:space="preserve">, </w:t>
      </w:r>
      <w:r w:rsidR="00404CD2">
        <w:t xml:space="preserve">and </w:t>
      </w:r>
      <w:r w:rsidR="00D55C12">
        <w:t xml:space="preserve">knowing </w:t>
      </w:r>
      <w:r w:rsidR="00404CD2">
        <w:t>they c</w:t>
      </w:r>
      <w:r w:rsidR="007613CA">
        <w:t>ould</w:t>
      </w:r>
      <w:r w:rsidR="00404CD2">
        <w:t xml:space="preserve"> leave the </w:t>
      </w:r>
      <w:r w:rsidR="00E15E40">
        <w:t>trial</w:t>
      </w:r>
      <w:r w:rsidR="007613CA">
        <w:t xml:space="preserve"> if they </w:t>
      </w:r>
      <w:r w:rsidR="00B22E15">
        <w:t xml:space="preserve">later </w:t>
      </w:r>
      <w:r w:rsidR="007613CA">
        <w:t>changed their minds</w:t>
      </w:r>
      <w:r w:rsidR="00404CD2">
        <w:t>.</w:t>
      </w:r>
      <w:r w:rsidR="004C4990">
        <w:t xml:space="preserve"> </w:t>
      </w:r>
      <w:r w:rsidR="00B11BC0">
        <w:t>Y</w:t>
      </w:r>
      <w:r w:rsidR="00404CD2">
        <w:t xml:space="preserve">oung people and parents </w:t>
      </w:r>
      <w:r w:rsidR="00744B93">
        <w:t>trust</w:t>
      </w:r>
      <w:r w:rsidR="00B11BC0">
        <w:t xml:space="preserve">ed </w:t>
      </w:r>
      <w:r w:rsidR="00E15E40">
        <w:t xml:space="preserve">trial teams to </w:t>
      </w:r>
      <w:r w:rsidR="00126568">
        <w:t xml:space="preserve">follow </w:t>
      </w:r>
      <w:r w:rsidR="00404CD2">
        <w:t xml:space="preserve">regulatory and quality </w:t>
      </w:r>
      <w:r w:rsidR="00E15E40">
        <w:t>requirements and therefore</w:t>
      </w:r>
      <w:r w:rsidR="0046294C">
        <w:t xml:space="preserve"> did not</w:t>
      </w:r>
      <w:r w:rsidR="00E15E40">
        <w:t xml:space="preserve"> </w:t>
      </w:r>
      <w:r w:rsidR="00613FFB">
        <w:t xml:space="preserve">think </w:t>
      </w:r>
      <w:r w:rsidR="0042216A">
        <w:t>such information</w:t>
      </w:r>
      <w:r w:rsidR="00B22E15">
        <w:t xml:space="preserve"> </w:t>
      </w:r>
      <w:r w:rsidR="00613FFB">
        <w:t xml:space="preserve">was </w:t>
      </w:r>
      <w:r w:rsidR="009B49EE">
        <w:t xml:space="preserve">a priority for the </w:t>
      </w:r>
      <w:r w:rsidR="00B22E15">
        <w:t>websites</w:t>
      </w:r>
      <w:r w:rsidR="00B11BC0">
        <w:t xml:space="preserve">, </w:t>
      </w:r>
      <w:r w:rsidR="008B4EB8">
        <w:t>although</w:t>
      </w:r>
      <w:r w:rsidR="00B11BC0">
        <w:t xml:space="preserve"> logo</w:t>
      </w:r>
      <w:r w:rsidR="00126568">
        <w:t xml:space="preserve">s of trusted organisations </w:t>
      </w:r>
      <w:r w:rsidR="00613FFB">
        <w:t>could</w:t>
      </w:r>
      <w:r w:rsidR="001F4F4D">
        <w:t xml:space="preserve"> lend</w:t>
      </w:r>
      <w:r w:rsidR="00613FFB">
        <w:t xml:space="preserve"> </w:t>
      </w:r>
      <w:r w:rsidR="00B11BC0">
        <w:t>credibility</w:t>
      </w:r>
      <w:r w:rsidR="0073566D">
        <w:t xml:space="preserve">. </w:t>
      </w:r>
      <w:r w:rsidR="00BF09D7" w:rsidRPr="007473C5">
        <w:t>Professionals largely concurred with these views.</w:t>
      </w:r>
      <w:r w:rsidR="00BF09D7">
        <w:t xml:space="preserve"> Children and young people </w:t>
      </w:r>
      <w:r w:rsidR="00F17984">
        <w:t xml:space="preserve">advised on </w:t>
      </w:r>
      <w:r w:rsidR="00BF09D7">
        <w:t xml:space="preserve">the importance of </w:t>
      </w:r>
      <w:r w:rsidR="00AC7331">
        <w:t>d</w:t>
      </w:r>
      <w:r w:rsidR="00404CD2">
        <w:t>esign</w:t>
      </w:r>
      <w:r w:rsidR="00BF09D7">
        <w:t xml:space="preserve">ing </w:t>
      </w:r>
      <w:r w:rsidR="00404CD2">
        <w:t xml:space="preserve">the multimedia website </w:t>
      </w:r>
      <w:r w:rsidR="0042216A">
        <w:t>to ensure</w:t>
      </w:r>
      <w:r w:rsidR="008B4EB8">
        <w:t xml:space="preserve"> </w:t>
      </w:r>
      <w:r w:rsidR="0042216A">
        <w:t xml:space="preserve">its </w:t>
      </w:r>
      <w:r w:rsidR="00126568">
        <w:t xml:space="preserve">appearance, tone </w:t>
      </w:r>
      <w:r w:rsidR="00F17984">
        <w:t xml:space="preserve">and wording </w:t>
      </w:r>
      <w:r w:rsidR="00404CD2">
        <w:t>suit</w:t>
      </w:r>
      <w:r w:rsidR="00F17984">
        <w:t>ed</w:t>
      </w:r>
      <w:r w:rsidR="00404CD2">
        <w:t xml:space="preserve"> the intended audience</w:t>
      </w:r>
      <w:r w:rsidR="008B4EB8">
        <w:t>,</w:t>
      </w:r>
      <w:r w:rsidR="00F17984">
        <w:t xml:space="preserve"> and </w:t>
      </w:r>
      <w:r w:rsidR="00B22E15">
        <w:t xml:space="preserve">on </w:t>
      </w:r>
      <w:r w:rsidR="004550A3">
        <w:t xml:space="preserve">using </w:t>
      </w:r>
      <w:r w:rsidR="008B4EB8">
        <w:t xml:space="preserve">animated </w:t>
      </w:r>
      <w:r w:rsidR="00404CD2">
        <w:t>characters</w:t>
      </w:r>
      <w:r w:rsidR="00126568">
        <w:t xml:space="preserve"> to facilitate </w:t>
      </w:r>
      <w:r w:rsidR="00BD7950">
        <w:t>children</w:t>
      </w:r>
      <w:r w:rsidR="00126568">
        <w:t xml:space="preserve">’s </w:t>
      </w:r>
      <w:r w:rsidR="00404CD2">
        <w:t>engag</w:t>
      </w:r>
      <w:r w:rsidR="00126568">
        <w:t>ement</w:t>
      </w:r>
      <w:r w:rsidR="00126568" w:rsidRPr="007473C5">
        <w:t>.</w:t>
      </w:r>
      <w:r w:rsidR="004C6295" w:rsidRPr="0054575C">
        <w:rPr>
          <w:highlight w:val="yellow"/>
        </w:rPr>
        <w:t xml:space="preserve"> </w:t>
      </w:r>
    </w:p>
    <w:p w14:paraId="1F92F876" w14:textId="777050BF" w:rsidR="00C33391" w:rsidRPr="00E61FBF" w:rsidRDefault="00C33391" w:rsidP="00000F73">
      <w:pPr>
        <w:spacing w:after="0" w:line="360" w:lineRule="auto"/>
      </w:pPr>
      <w:r w:rsidRPr="00000F73">
        <w:rPr>
          <w:b/>
        </w:rPr>
        <w:t>Conclusion</w:t>
      </w:r>
      <w:r w:rsidR="00565E58">
        <w:rPr>
          <w:b/>
        </w:rPr>
        <w:t>s</w:t>
      </w:r>
      <w:r w:rsidR="00D074F0">
        <w:rPr>
          <w:b/>
        </w:rPr>
        <w:t xml:space="preserve">: </w:t>
      </w:r>
      <w:r w:rsidR="00817457" w:rsidRPr="00817457">
        <w:t>Our study</w:t>
      </w:r>
      <w:r w:rsidR="00817457">
        <w:t xml:space="preserve"> provides insight</w:t>
      </w:r>
      <w:r w:rsidR="008B4EB8">
        <w:t>s</w:t>
      </w:r>
      <w:r w:rsidR="00744B93">
        <w:t xml:space="preserve"> into</w:t>
      </w:r>
      <w:r w:rsidR="00126568">
        <w:t xml:space="preserve"> the</w:t>
      </w:r>
      <w:r w:rsidR="008B4EB8">
        <w:t xml:space="preserve"> </w:t>
      </w:r>
      <w:r w:rsidR="00817457">
        <w:t>information</w:t>
      </w:r>
      <w:r w:rsidR="00DB58FE">
        <w:t xml:space="preserve"> that</w:t>
      </w:r>
      <w:r w:rsidR="0052690E">
        <w:t xml:space="preserve"> </w:t>
      </w:r>
      <w:r w:rsidR="0013277D">
        <w:t>families</w:t>
      </w:r>
      <w:r w:rsidR="00817457">
        <w:t xml:space="preserve"> </w:t>
      </w:r>
      <w:r w:rsidR="00EF5F9F">
        <w:t xml:space="preserve">value </w:t>
      </w:r>
      <w:r w:rsidR="00744B93">
        <w:t xml:space="preserve">when </w:t>
      </w:r>
      <w:r w:rsidR="00126568">
        <w:t xml:space="preserve">deciding </w:t>
      </w:r>
      <w:r w:rsidR="004550A3">
        <w:t xml:space="preserve">about </w:t>
      </w:r>
      <w:r w:rsidR="00817457">
        <w:t>healthcare trial</w:t>
      </w:r>
      <w:r w:rsidR="004550A3">
        <w:t xml:space="preserve"> participation</w:t>
      </w:r>
      <w:r w:rsidR="00817457">
        <w:t>.</w:t>
      </w:r>
      <w:r w:rsidR="0052690E">
        <w:t xml:space="preserve"> It provides </w:t>
      </w:r>
      <w:r w:rsidR="00EF5F9F">
        <w:t>guidance on</w:t>
      </w:r>
      <w:r w:rsidR="0052690E">
        <w:t xml:space="preserve"> </w:t>
      </w:r>
      <w:r w:rsidR="00B22E15">
        <w:t xml:space="preserve">the </w:t>
      </w:r>
      <w:r w:rsidR="0052690E">
        <w:t xml:space="preserve">design </w:t>
      </w:r>
      <w:r w:rsidR="00744B93">
        <w:t>of information resources</w:t>
      </w:r>
      <w:r w:rsidR="0052690E">
        <w:t xml:space="preserve"> </w:t>
      </w:r>
      <w:r w:rsidR="004550A3">
        <w:t>to a</w:t>
      </w:r>
      <w:r w:rsidR="0052690E">
        <w:t>ppeal to children and young people</w:t>
      </w:r>
      <w:r w:rsidR="00EF5F9F">
        <w:t xml:space="preserve">, </w:t>
      </w:r>
      <w:r w:rsidR="00474610">
        <w:t xml:space="preserve">whilst </w:t>
      </w:r>
      <w:r w:rsidR="004550A3">
        <w:t>also be</w:t>
      </w:r>
      <w:r w:rsidR="00474610">
        <w:t>ing</w:t>
      </w:r>
      <w:r w:rsidR="004550A3">
        <w:t xml:space="preserve"> </w:t>
      </w:r>
      <w:r w:rsidR="00EF4922">
        <w:t>acceptable to parents and profession</w:t>
      </w:r>
      <w:r w:rsidR="007473C5">
        <w:t>al</w:t>
      </w:r>
      <w:r w:rsidR="00EF4922">
        <w:t xml:space="preserve">s who </w:t>
      </w:r>
      <w:r w:rsidR="00C5551F">
        <w:t>are often gatekeepers of</w:t>
      </w:r>
      <w:r w:rsidR="00EF4922">
        <w:t xml:space="preserve"> chi</w:t>
      </w:r>
      <w:r w:rsidR="009F7D73">
        <w:t xml:space="preserve">ldren’s access to information. </w:t>
      </w:r>
      <w:r w:rsidR="00EF4922">
        <w:t xml:space="preserve">Our findings </w:t>
      </w:r>
      <w:r w:rsidR="00EF5F9F">
        <w:t xml:space="preserve">will be </w:t>
      </w:r>
      <w:r w:rsidR="00126568">
        <w:t xml:space="preserve">of </w:t>
      </w:r>
      <w:r w:rsidR="00EF5F9F">
        <w:t>use</w:t>
      </w:r>
      <w:r w:rsidR="00126568">
        <w:t xml:space="preserve"> to</w:t>
      </w:r>
      <w:r w:rsidR="00EF5F9F">
        <w:t xml:space="preserve"> others</w:t>
      </w:r>
      <w:r w:rsidR="00302436">
        <w:t xml:space="preserve"> develop</w:t>
      </w:r>
      <w:r w:rsidR="00EF5F9F">
        <w:t xml:space="preserve">ing similar </w:t>
      </w:r>
      <w:r w:rsidR="00302436">
        <w:t>multimedia websites.</w:t>
      </w:r>
      <w:r w:rsidR="0073566D">
        <w:t xml:space="preserve"> We </w:t>
      </w:r>
      <w:r w:rsidR="00EF5F9F">
        <w:t>report</w:t>
      </w:r>
      <w:r w:rsidR="0073566D">
        <w:t xml:space="preserve"> specific information needs and new visual preferences</w:t>
      </w:r>
      <w:r w:rsidR="00126568">
        <w:t xml:space="preserve"> that are </w:t>
      </w:r>
      <w:r w:rsidR="0073566D">
        <w:t xml:space="preserve">not usually </w:t>
      </w:r>
      <w:r w:rsidR="00126568">
        <w:t xml:space="preserve">addressed </w:t>
      </w:r>
      <w:r w:rsidR="0073566D">
        <w:t>in</w:t>
      </w:r>
      <w:r w:rsidR="00B22E15">
        <w:t xml:space="preserve"> printed</w:t>
      </w:r>
      <w:r w:rsidR="0073566D">
        <w:t xml:space="preserve"> trial information. </w:t>
      </w:r>
      <w:r w:rsidR="00BD7950">
        <w:t>Our</w:t>
      </w:r>
      <w:r w:rsidR="0073566D">
        <w:t xml:space="preserve"> work </w:t>
      </w:r>
      <w:r w:rsidR="00EF5F9F">
        <w:t xml:space="preserve">illustrates what </w:t>
      </w:r>
      <w:r w:rsidR="0073566D">
        <w:t xml:space="preserve">qualitative </w:t>
      </w:r>
      <w:r w:rsidR="00EF5F9F">
        <w:t xml:space="preserve">research </w:t>
      </w:r>
      <w:r w:rsidR="0073566D">
        <w:t xml:space="preserve">and participatory design practices </w:t>
      </w:r>
      <w:r w:rsidR="00EF5F9F">
        <w:t xml:space="preserve">can </w:t>
      </w:r>
      <w:r w:rsidR="00B22E15">
        <w:t>c</w:t>
      </w:r>
      <w:r w:rsidR="00EF5F9F">
        <w:t xml:space="preserve">ontribute to </w:t>
      </w:r>
      <w:r w:rsidR="0073566D">
        <w:t xml:space="preserve">the development of information resources more generally. </w:t>
      </w:r>
    </w:p>
    <w:p w14:paraId="0E1DFB32" w14:textId="4BBD4C16" w:rsidR="007B6045" w:rsidRDefault="007B6045" w:rsidP="00000F73">
      <w:pPr>
        <w:spacing w:after="0" w:line="360" w:lineRule="auto"/>
        <w:rPr>
          <w:b/>
        </w:rPr>
      </w:pPr>
    </w:p>
    <w:p w14:paraId="4B7CD005" w14:textId="064985FE" w:rsidR="00C33391" w:rsidRPr="00000F73" w:rsidRDefault="00C33391" w:rsidP="00000F73">
      <w:pPr>
        <w:spacing w:after="0" w:line="360" w:lineRule="auto"/>
      </w:pPr>
      <w:r w:rsidRPr="00000F73">
        <w:rPr>
          <w:b/>
        </w:rPr>
        <w:t xml:space="preserve">Key words: </w:t>
      </w:r>
      <w:r w:rsidR="007C1259" w:rsidRPr="007C1259">
        <w:t>qualitative research,</w:t>
      </w:r>
      <w:r w:rsidR="007C1259">
        <w:rPr>
          <w:b/>
        </w:rPr>
        <w:t xml:space="preserve"> </w:t>
      </w:r>
      <w:r w:rsidRPr="00000F73">
        <w:t>multimedia i</w:t>
      </w:r>
      <w:r w:rsidR="00E70E47" w:rsidRPr="00000F73">
        <w:t>nformation, websites, children</w:t>
      </w:r>
      <w:r w:rsidRPr="00000F73">
        <w:t xml:space="preserve">, </w:t>
      </w:r>
      <w:r w:rsidR="00E70E47" w:rsidRPr="00000F73">
        <w:t xml:space="preserve">young people, </w:t>
      </w:r>
      <w:r w:rsidR="00731048" w:rsidRPr="00000F73">
        <w:t xml:space="preserve">participatory design, </w:t>
      </w:r>
      <w:r w:rsidRPr="00000F73">
        <w:t>informed consent,</w:t>
      </w:r>
      <w:r w:rsidR="00E25F96">
        <w:t xml:space="preserve"> adolescents</w:t>
      </w:r>
      <w:r w:rsidR="00D40D68" w:rsidRPr="00000F73">
        <w:t xml:space="preserve">, </w:t>
      </w:r>
      <w:r w:rsidR="001C198B">
        <w:t>clinical</w:t>
      </w:r>
      <w:r w:rsidR="00D40D68" w:rsidRPr="00000F73">
        <w:t xml:space="preserve"> trials</w:t>
      </w:r>
    </w:p>
    <w:p w14:paraId="13E9D07F" w14:textId="77777777" w:rsidR="0046294C" w:rsidRDefault="0046294C">
      <w:pPr>
        <w:spacing w:after="200" w:line="276" w:lineRule="auto"/>
        <w:rPr>
          <w:b/>
        </w:rPr>
      </w:pPr>
      <w:r>
        <w:rPr>
          <w:b/>
        </w:rPr>
        <w:br w:type="page"/>
      </w:r>
    </w:p>
    <w:p w14:paraId="44D0F815" w14:textId="59CFCC9F" w:rsidR="00E639A4" w:rsidRPr="003A03F3" w:rsidRDefault="00E639A4" w:rsidP="00E639A4">
      <w:pPr>
        <w:spacing w:after="0" w:line="360" w:lineRule="auto"/>
        <w:rPr>
          <w:b/>
        </w:rPr>
      </w:pPr>
      <w:r w:rsidRPr="00070296">
        <w:rPr>
          <w:b/>
        </w:rPr>
        <w:lastRenderedPageBreak/>
        <w:t>Strengths and Limitations</w:t>
      </w:r>
    </w:p>
    <w:p w14:paraId="022D63FB" w14:textId="5C86DCE7" w:rsidR="007B6045" w:rsidRDefault="007B6045" w:rsidP="00070296">
      <w:pPr>
        <w:pStyle w:val="ListParagraph"/>
        <w:numPr>
          <w:ilvl w:val="0"/>
          <w:numId w:val="5"/>
        </w:numPr>
        <w:spacing w:after="0" w:line="360" w:lineRule="auto"/>
      </w:pPr>
      <w:r>
        <w:t xml:space="preserve">This is the first UK study </w:t>
      </w:r>
      <w:r w:rsidR="002D4BD5">
        <w:t>to explore</w:t>
      </w:r>
      <w:r>
        <w:t xml:space="preserve"> </w:t>
      </w:r>
      <w:r w:rsidR="0068433B">
        <w:t xml:space="preserve">and apply knowledge about </w:t>
      </w:r>
      <w:r w:rsidR="00E24908">
        <w:t xml:space="preserve">stakeholders’ </w:t>
      </w:r>
      <w:r>
        <w:t xml:space="preserve">views </w:t>
      </w:r>
      <w:r w:rsidR="00474610">
        <w:t>to inform the development of</w:t>
      </w:r>
      <w:r>
        <w:t xml:space="preserve"> multimedia website</w:t>
      </w:r>
      <w:r w:rsidR="00303C4C">
        <w:t>s</w:t>
      </w:r>
      <w:r>
        <w:t xml:space="preserve"> </w:t>
      </w:r>
      <w:r w:rsidR="00303C4C">
        <w:t>that aim</w:t>
      </w:r>
      <w:r w:rsidR="0068433B">
        <w:t xml:space="preserve"> </w:t>
      </w:r>
      <w:r>
        <w:t xml:space="preserve">to </w:t>
      </w:r>
      <w:r w:rsidR="00DA0D7D">
        <w:t xml:space="preserve">help </w:t>
      </w:r>
      <w:r>
        <w:t xml:space="preserve">children and young people </w:t>
      </w:r>
      <w:r w:rsidR="00561AC5">
        <w:t xml:space="preserve">decide </w:t>
      </w:r>
      <w:r>
        <w:t xml:space="preserve">about </w:t>
      </w:r>
      <w:r w:rsidR="002D4BD5">
        <w:t>clinical</w:t>
      </w:r>
      <w:r>
        <w:t xml:space="preserve"> trial</w:t>
      </w:r>
      <w:r w:rsidR="00561AC5">
        <w:t xml:space="preserve"> entry</w:t>
      </w:r>
      <w:r>
        <w:t>.</w:t>
      </w:r>
    </w:p>
    <w:p w14:paraId="388A8B56" w14:textId="77777777" w:rsidR="00A1017C" w:rsidRDefault="0052690E" w:rsidP="00070296">
      <w:pPr>
        <w:pStyle w:val="ListParagraph"/>
        <w:numPr>
          <w:ilvl w:val="0"/>
          <w:numId w:val="5"/>
        </w:numPr>
        <w:spacing w:after="0" w:line="360" w:lineRule="auto"/>
      </w:pPr>
      <w:r>
        <w:t xml:space="preserve">We </w:t>
      </w:r>
      <w:r w:rsidR="00561AC5">
        <w:t xml:space="preserve">worked to </w:t>
      </w:r>
      <w:r>
        <w:t xml:space="preserve">make the </w:t>
      </w:r>
      <w:r w:rsidR="004A066F">
        <w:t>research</w:t>
      </w:r>
      <w:r>
        <w:t xml:space="preserve"> process </w:t>
      </w:r>
      <w:r w:rsidR="00E639A4" w:rsidRPr="00000F73">
        <w:t>interactive and engaging</w:t>
      </w:r>
      <w:r w:rsidR="00E639A4">
        <w:t>,</w:t>
      </w:r>
      <w:r w:rsidR="00E639A4" w:rsidRPr="00000F73">
        <w:t xml:space="preserve"> particularly </w:t>
      </w:r>
      <w:r w:rsidR="00FA479E">
        <w:t>for</w:t>
      </w:r>
      <w:r w:rsidR="00ED7BC5">
        <w:t xml:space="preserve"> children and young people</w:t>
      </w:r>
      <w:r>
        <w:t>, b</w:t>
      </w:r>
      <w:r w:rsidRPr="00000F73">
        <w:t xml:space="preserve">y using </w:t>
      </w:r>
      <w:r>
        <w:t>activities and examples of websites, animations and characters.</w:t>
      </w:r>
      <w:r w:rsidR="007B6045">
        <w:t xml:space="preserve"> </w:t>
      </w:r>
    </w:p>
    <w:p w14:paraId="7AE1C765" w14:textId="0396B2C4" w:rsidR="00ED7BC5" w:rsidRDefault="00262DF7" w:rsidP="00474610">
      <w:pPr>
        <w:pStyle w:val="ListParagraph"/>
        <w:numPr>
          <w:ilvl w:val="0"/>
          <w:numId w:val="5"/>
        </w:numPr>
        <w:spacing w:after="0" w:line="360" w:lineRule="auto"/>
      </w:pPr>
      <w:r>
        <w:t>Limitations included</w:t>
      </w:r>
      <w:r w:rsidR="002D4BD5">
        <w:t xml:space="preserve"> </w:t>
      </w:r>
      <w:r w:rsidR="00474610">
        <w:t xml:space="preserve">that </w:t>
      </w:r>
      <w:r>
        <w:t xml:space="preserve">some </w:t>
      </w:r>
      <w:r w:rsidR="00474610">
        <w:t xml:space="preserve">of </w:t>
      </w:r>
      <w:r w:rsidR="002A0F4D">
        <w:t>the</w:t>
      </w:r>
      <w:r w:rsidR="008E1B9C">
        <w:t xml:space="preserve"> </w:t>
      </w:r>
      <w:r>
        <w:t>young</w:t>
      </w:r>
      <w:r w:rsidR="00474610">
        <w:t>er</w:t>
      </w:r>
      <w:r>
        <w:t xml:space="preserve"> children ha</w:t>
      </w:r>
      <w:r w:rsidR="00474610">
        <w:t>d</w:t>
      </w:r>
      <w:r w:rsidR="007B6045">
        <w:t xml:space="preserve"> difficulty engaging during the interviews.</w:t>
      </w:r>
    </w:p>
    <w:p w14:paraId="4C0EE726" w14:textId="2EAD397B" w:rsidR="008F5132" w:rsidRDefault="00561AC5" w:rsidP="00B42184">
      <w:pPr>
        <w:pStyle w:val="ListParagraph"/>
        <w:numPr>
          <w:ilvl w:val="0"/>
          <w:numId w:val="5"/>
        </w:numPr>
        <w:spacing w:after="0" w:line="360" w:lineRule="auto"/>
      </w:pPr>
      <w:r>
        <w:t>S</w:t>
      </w:r>
      <w:r w:rsidR="00E639A4" w:rsidRPr="00000F73">
        <w:t xml:space="preserve">ampling was </w:t>
      </w:r>
      <w:r w:rsidR="00E639A4">
        <w:t xml:space="preserve">limited to </w:t>
      </w:r>
      <w:r w:rsidR="003A03F3">
        <w:t>two regions of the UK</w:t>
      </w:r>
      <w:r w:rsidR="00173D64">
        <w:t>,</w:t>
      </w:r>
      <w:r w:rsidR="003A03F3">
        <w:t xml:space="preserve"> </w:t>
      </w:r>
      <w:r w:rsidR="00173D64">
        <w:t xml:space="preserve">and </w:t>
      </w:r>
      <w:r w:rsidR="00262DF7">
        <w:t xml:space="preserve">we </w:t>
      </w:r>
      <w:r w:rsidR="00474610">
        <w:t xml:space="preserve">did </w:t>
      </w:r>
      <w:r w:rsidR="00262DF7">
        <w:t>not interview many</w:t>
      </w:r>
      <w:r w:rsidR="00173D64">
        <w:t xml:space="preserve"> children and young people with long-term health conditions aged between nine and fourteen years</w:t>
      </w:r>
      <w:r w:rsidR="003A03F3">
        <w:t>.</w:t>
      </w:r>
      <w:r w:rsidR="00173D64">
        <w:t xml:space="preserve"> However</w:t>
      </w:r>
      <w:r w:rsidR="001933D4">
        <w:t>,</w:t>
      </w:r>
      <w:r w:rsidR="00173D64">
        <w:t xml:space="preserve"> we </w:t>
      </w:r>
      <w:r>
        <w:t xml:space="preserve">interviewed </w:t>
      </w:r>
      <w:r w:rsidR="00173D64">
        <w:t xml:space="preserve">children, young people and parents with trial experience as well as those who had not </w:t>
      </w:r>
      <w:r w:rsidR="001933D4">
        <w:t xml:space="preserve">previously </w:t>
      </w:r>
      <w:r w:rsidR="00173D64">
        <w:t>participated in a trial.</w:t>
      </w:r>
    </w:p>
    <w:p w14:paraId="683AF781" w14:textId="5C5C1A82" w:rsidR="00AD5102" w:rsidRPr="00AD5102" w:rsidRDefault="00AD5102" w:rsidP="00821A7A">
      <w:pPr>
        <w:pStyle w:val="ListParagraph"/>
        <w:numPr>
          <w:ilvl w:val="0"/>
          <w:numId w:val="5"/>
        </w:numPr>
        <w:spacing w:line="360" w:lineRule="auto"/>
        <w:ind w:left="714" w:hanging="357"/>
      </w:pPr>
      <w:r w:rsidRPr="00AD5102">
        <w:t xml:space="preserve">The findings enabled us to develop the multimedia websites to suit the needs and preferences of children, young people and their parents and identify ways that the multimedia websites could enhance their engagement in decisions about trials.  </w:t>
      </w:r>
    </w:p>
    <w:p w14:paraId="0EBDDDB5" w14:textId="42DBEBD3" w:rsidR="0052690E" w:rsidRDefault="0052690E" w:rsidP="00000F73">
      <w:pPr>
        <w:spacing w:after="0" w:line="360" w:lineRule="auto"/>
        <w:rPr>
          <w:b/>
          <w:sz w:val="24"/>
          <w:szCs w:val="24"/>
        </w:rPr>
      </w:pPr>
    </w:p>
    <w:p w14:paraId="55C4A0E6" w14:textId="35A6B0F7" w:rsidR="004A0704" w:rsidRPr="007B6045" w:rsidRDefault="00B77FC2" w:rsidP="00000F73">
      <w:pPr>
        <w:spacing w:after="0" w:line="360" w:lineRule="auto"/>
        <w:rPr>
          <w:b/>
          <w:caps/>
          <w:sz w:val="24"/>
          <w:szCs w:val="24"/>
        </w:rPr>
      </w:pPr>
      <w:r w:rsidRPr="007B6045">
        <w:rPr>
          <w:b/>
          <w:caps/>
          <w:sz w:val="24"/>
          <w:szCs w:val="24"/>
        </w:rPr>
        <w:t>Introduction</w:t>
      </w:r>
    </w:p>
    <w:p w14:paraId="105FD57C" w14:textId="27FD499B" w:rsidR="00000F73" w:rsidRDefault="00E60EA4" w:rsidP="00000F73">
      <w:pPr>
        <w:spacing w:after="0" w:line="360" w:lineRule="auto"/>
      </w:pPr>
      <w:r w:rsidRPr="00000F73">
        <w:t xml:space="preserve">High quality </w:t>
      </w:r>
      <w:r w:rsidR="00206479">
        <w:t xml:space="preserve">clinical </w:t>
      </w:r>
      <w:r w:rsidRPr="00000F73">
        <w:t xml:space="preserve">trials involving children are essential to ensure that medication and treatments </w:t>
      </w:r>
      <w:r w:rsidR="00F75364">
        <w:t>for</w:t>
      </w:r>
      <w:r w:rsidRPr="00000F73">
        <w:t xml:space="preserve"> children are effective and safe</w:t>
      </w:r>
      <w:r w:rsidR="007E0245">
        <w:t>.</w:t>
      </w:r>
      <w:r w:rsidR="006472B2">
        <w:fldChar w:fldCharType="begin">
          <w:fldData xml:space="preserve">PEVuZE5vdGU+PENpdGU+PEF1dGhvcj5LbGFzc2VuPC9BdXRob3I+PFllYXI+MjAwODwvWWVhcj48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</w:fldData>
        </w:fldChar>
      </w:r>
      <w:r w:rsidR="00E423CC">
        <w:instrText xml:space="preserve"> ADDIN EN.CITE </w:instrText>
      </w:r>
      <w:r w:rsidR="00E423CC">
        <w:fldChar w:fldCharType="begin">
          <w:fldData xml:space="preserve">PEVuZE5vdGU+PENpdGU+PEF1dGhvcj5LbGFzc2VuPC9BdXRob3I+PFllYXI+MjAwODwvWWVhcj48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</w:fldData>
        </w:fldChar>
      </w:r>
      <w:r w:rsidR="00E423CC">
        <w:instrText xml:space="preserve"> ADDIN EN.CITE.DATA </w:instrText>
      </w:r>
      <w:r w:rsidR="00E423CC">
        <w:fldChar w:fldCharType="end"/>
      </w:r>
      <w:r w:rsidR="006472B2">
        <w:fldChar w:fldCharType="separate"/>
      </w:r>
      <w:r w:rsidR="00E423CC">
        <w:rPr>
          <w:noProof/>
        </w:rPr>
        <w:t>[1-4]</w:t>
      </w:r>
      <w:r w:rsidR="006472B2">
        <w:fldChar w:fldCharType="end"/>
      </w:r>
      <w:r w:rsidR="000100AA">
        <w:t xml:space="preserve"> </w:t>
      </w:r>
      <w:r w:rsidR="00D40D68" w:rsidRPr="00000F73">
        <w:t xml:space="preserve">Conventionally, </w:t>
      </w:r>
      <w:r w:rsidR="00C92980">
        <w:t xml:space="preserve">participant information about </w:t>
      </w:r>
      <w:r w:rsidR="00D40D68" w:rsidRPr="00000F73">
        <w:t>tria</w:t>
      </w:r>
      <w:r w:rsidR="00705B12">
        <w:t>l</w:t>
      </w:r>
      <w:r w:rsidR="00C92980">
        <w:t>s</w:t>
      </w:r>
      <w:r w:rsidR="00705B12">
        <w:t xml:space="preserve"> is provided in printed form. </w:t>
      </w:r>
      <w:r w:rsidR="00D40D68" w:rsidRPr="00000F73">
        <w:t>These documents should be understandable to potential participants and assist their decision-making</w:t>
      </w:r>
      <w:r w:rsidR="007E0245">
        <w:t>.</w:t>
      </w:r>
      <w:r w:rsidR="00705B12">
        <w:fldChar w:fldCharType="begin">
          <w:fldData xml:space="preserve">PEVuZE5vdGU+PENpdGU+PEF1dGhvcj5CZWhyZW5kdDwvQXV0aG9yPjxZZWFyPjIwMTE8L1llYXI+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</w:fldData>
        </w:fldChar>
      </w:r>
      <w:r w:rsidR="00E423CC">
        <w:instrText xml:space="preserve"> ADDIN EN.CITE </w:instrText>
      </w:r>
      <w:r w:rsidR="00E423CC">
        <w:fldChar w:fldCharType="begin">
          <w:fldData xml:space="preserve">PEVuZE5vdGU+PENpdGU+PEF1dGhvcj5CZWhyZW5kdDwvQXV0aG9yPjxZZWFyPjIwMTE8L1llYXI+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</w:fldData>
        </w:fldChar>
      </w:r>
      <w:r w:rsidR="00E423CC">
        <w:instrText xml:space="preserve"> ADDIN EN.CITE.DATA </w:instrText>
      </w:r>
      <w:r w:rsidR="00E423CC">
        <w:fldChar w:fldCharType="end"/>
      </w:r>
      <w:r w:rsidR="00705B12">
        <w:fldChar w:fldCharType="separate"/>
      </w:r>
      <w:r w:rsidR="00E423CC">
        <w:rPr>
          <w:noProof/>
        </w:rPr>
        <w:t>[5]</w:t>
      </w:r>
      <w:r w:rsidR="00705B12">
        <w:fldChar w:fldCharType="end"/>
      </w:r>
      <w:r w:rsidR="00D40D68" w:rsidRPr="00000F73">
        <w:t xml:space="preserve"> </w:t>
      </w:r>
      <w:r w:rsidR="00CE00EA" w:rsidRPr="00AD5102">
        <w:t>It is recognised that children and young people should</w:t>
      </w:r>
      <w:r w:rsidR="002839E8" w:rsidRPr="00AD5102">
        <w:t xml:space="preserve"> </w:t>
      </w:r>
      <w:r w:rsidR="009E2F66" w:rsidRPr="00AD5102">
        <w:t xml:space="preserve">have opportunities to </w:t>
      </w:r>
      <w:r w:rsidR="00FA65ED" w:rsidRPr="00AD5102">
        <w:t xml:space="preserve">understand what any research </w:t>
      </w:r>
      <w:r w:rsidR="004C6295" w:rsidRPr="00AD5102">
        <w:t>would entail</w:t>
      </w:r>
      <w:r w:rsidR="00FA65ED" w:rsidRPr="00AD5102">
        <w:t xml:space="preserve"> and participat</w:t>
      </w:r>
      <w:r w:rsidR="009E2F66" w:rsidRPr="00AD5102">
        <w:t>e</w:t>
      </w:r>
      <w:r w:rsidR="00FA65ED" w:rsidRPr="00AD5102">
        <w:t xml:space="preserve"> in the</w:t>
      </w:r>
      <w:r w:rsidR="00CE00EA" w:rsidRPr="00AD5102">
        <w:t xml:space="preserve"> decision-making</w:t>
      </w:r>
      <w:r w:rsidR="00C92980" w:rsidRPr="00AD5102">
        <w:t xml:space="preserve"> process</w:t>
      </w:r>
      <w:r w:rsidR="00CE00EA" w:rsidRPr="00AD5102">
        <w:t>.</w:t>
      </w:r>
      <w:r w:rsidR="009F7D73">
        <w:fldChar w:fldCharType="begin"/>
      </w:r>
      <w:r w:rsidR="00E423CC">
        <w:instrText xml:space="preserve"> ADDIN EN.CITE &lt;EndNote&gt;&lt;Cite&gt;&lt;Author&gt;Nuffield Council on Bioethics&lt;/Author&gt;&lt;Year&gt;2015&lt;/Year&gt;&lt;RecNum&gt;294&lt;/RecNum&gt;&lt;DisplayText&gt;[6]&lt;/DisplayText&gt;&lt;record&gt;&lt;rec-number&gt;294&lt;/rec-number&gt;&lt;foreign-keys&gt;&lt;key app="EN" db-id="2twfx5wdcaswvbeevf2vr5e8padzvts9da0r" timestamp="1465199351"&gt;294&lt;/key&gt;&lt;/foreign-keys&gt;&lt;ref-type name="Report"&gt;27&lt;/ref-type&gt;&lt;contributors&gt;&lt;authors&gt;&lt;author&gt;Nuffield Council on Bioethics,&lt;/author&gt;&lt;/authors&gt;&lt;tertiary-authors&gt;&lt;author&gt;Nuffield Council on Bioethics&lt;/author&gt;&lt;/tertiary-authors&gt;&lt;/contributors&gt;&lt;titles&gt;&lt;title&gt;Children and clinical research: ethical issues&lt;/title&gt;&lt;/titles&gt;&lt;dates&gt;&lt;year&gt;2015&lt;/year&gt;&lt;/dates&gt;&lt;pub-location&gt;London&lt;/pub-location&gt;&lt;urls&gt;&lt;related-urls&gt;&lt;url&gt;http://www.nuffieldbioethics.org&lt;/url&gt;&lt;/related-urls&gt;&lt;/urls&gt;&lt;/record&gt;&lt;/Cite&gt;&lt;/EndNote&gt;</w:instrText>
      </w:r>
      <w:r w:rsidR="009F7D73">
        <w:fldChar w:fldCharType="separate"/>
      </w:r>
      <w:r w:rsidR="00E423CC">
        <w:rPr>
          <w:noProof/>
        </w:rPr>
        <w:t>[6]</w:t>
      </w:r>
      <w:r w:rsidR="009F7D73">
        <w:fldChar w:fldCharType="end"/>
      </w:r>
      <w:r w:rsidR="00CE00EA">
        <w:t xml:space="preserve"> </w:t>
      </w:r>
      <w:r w:rsidR="00DE15D0">
        <w:t>However,</w:t>
      </w:r>
      <w:r w:rsidR="005842F7">
        <w:t xml:space="preserve"> as with adult studies</w:t>
      </w:r>
      <w:r w:rsidR="007E0245">
        <w:t>,</w:t>
      </w:r>
      <w:r w:rsidR="005842F7">
        <w:fldChar w:fldCharType="begin"/>
      </w:r>
      <w:r w:rsidR="00E423CC">
        <w:instrText xml:space="preserve"> ADDIN EN.CITE &lt;EndNote&gt;&lt;Cite&gt;&lt;Author&gt;Knapp&lt;/Author&gt;&lt;Year&gt;2011&lt;/Year&gt;&lt;RecNum&gt;30&lt;/RecNum&gt;&lt;DisplayText&gt;[7]&lt;/DisplayText&gt;&lt;record&gt;&lt;rec-number&gt;30&lt;/rec-number&gt;&lt;foreign-keys&gt;&lt;key app="EN" db-id="2twfx5wdcaswvbeevf2vr5e8padzvts9da0r" timestamp="1458118309"&gt;30&lt;/key&gt;&lt;/foreign-keys&gt;&lt;ref-type name="Journal Article"&gt;17&lt;/ref-type&gt;&lt;contributors&gt;&lt;authors&gt;&lt;author&gt;Knapp, P.&lt;/author&gt;&lt;author&gt;Raynor, D. K.&lt;/author&gt;&lt;author&gt;Silcock, J.&lt;/author&gt;&lt;author&gt;Parkinson, B.&lt;/author&gt;&lt;/authors&gt;&lt;/contributors&gt;&lt;auth-address&gt;Department of Health Sciences, University of York, UK. peter.knapp@york.ac.uk&lt;/auth-address&gt;&lt;titles&gt;&lt;title&gt;Can user testing of a clinical trial patient information sheet make it fit-for-purpose?--a randomized controlled trial&lt;/title&gt;&lt;secondary-title&gt;BMC Med&lt;/secondary-title&gt;&lt;alt-title&gt;BMC medicine&lt;/alt-title&gt;&lt;/titles&gt;&lt;periodical&gt;&lt;full-title&gt;BMC Medicine&lt;/full-title&gt;&lt;abbr-1&gt;BMC Med.&lt;/abbr-1&gt;&lt;abbr-2&gt;BMC Med&lt;/abbr-2&gt;&lt;/periodical&gt;&lt;alt-periodical&gt;&lt;full-title&gt;BMC Medicine&lt;/full-title&gt;&lt;abbr-1&gt;BMC Med.&lt;/abbr-1&gt;&lt;abbr-2&gt;BMC Med&lt;/abbr-2&gt;&lt;/alt-periodical&gt;&lt;pages&gt;89&lt;/pages&gt;&lt;volume&gt;9&lt;/volume&gt;&lt;edition&gt;2011/07/23&lt;/edition&gt;&lt;keywords&gt;&lt;keyword&gt;Aged&lt;/keyword&gt;&lt;keyword&gt;*Clinical Trials as Topic&lt;/keyword&gt;&lt;keyword&gt;*Comprehension&lt;/keyword&gt;&lt;keyword&gt;Consent Forms/*standards&lt;/keyword&gt;&lt;keyword&gt;Female&lt;/keyword&gt;&lt;keyword&gt;Great Britain&lt;/keyword&gt;&lt;keyword&gt;Humans&lt;/keyword&gt;&lt;keyword&gt;Male&lt;/keyword&gt;&lt;keyword&gt;Middle Aged&lt;/keyword&gt;&lt;/keywords&gt;&lt;dates&gt;&lt;year&gt;2011&lt;/year&gt;&lt;/dates&gt;&lt;isbn&gt;1741-7015&lt;/isbn&gt;&lt;accession-num&gt;21777435&lt;/accession-num&gt;&lt;urls&gt;&lt;/urls&gt;&lt;custom2&gt;Pmc3152894&lt;/custom2&gt;&lt;electronic-resource-num&gt;10.1186/1741-7015-9-89&lt;/electronic-resource-num&gt;&lt;remote-database-provider&gt;Nlm&lt;/remote-database-provider&gt;&lt;language&gt;eng&lt;/language&gt;&lt;/record&gt;&lt;/Cite&gt;&lt;/EndNote&gt;</w:instrText>
      </w:r>
      <w:r w:rsidR="005842F7">
        <w:fldChar w:fldCharType="separate"/>
      </w:r>
      <w:r w:rsidR="00E423CC">
        <w:rPr>
          <w:noProof/>
        </w:rPr>
        <w:t>[7]</w:t>
      </w:r>
      <w:r w:rsidR="005842F7">
        <w:fldChar w:fldCharType="end"/>
      </w:r>
      <w:r w:rsidR="00DE15D0">
        <w:t xml:space="preserve"> p</w:t>
      </w:r>
      <w:r w:rsidR="003F190F" w:rsidRPr="00000F73">
        <w:t xml:space="preserve">rinted participant information sheets for </w:t>
      </w:r>
      <w:r w:rsidR="00C92980">
        <w:t xml:space="preserve">paediatric </w:t>
      </w:r>
      <w:r w:rsidR="008370B3">
        <w:t>clinical</w:t>
      </w:r>
      <w:r w:rsidR="003F190F" w:rsidRPr="00000F73">
        <w:t xml:space="preserve"> trials are often lengthy and difficult to read and understand</w:t>
      </w:r>
      <w:r w:rsidR="00CE688A">
        <w:t>.</w:t>
      </w:r>
      <w:r w:rsidR="00EE6138">
        <w:fldChar w:fldCharType="begin">
          <w:fldData xml:space="preserve">PEVuZE5vdGU+PENpdGU+PEF1dGhvcj5NZW5vbmk8L0F1dGhvcj48WWVhcj4yMDExPC9ZZWFyPjxS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</w:fldData>
        </w:fldChar>
      </w:r>
      <w:r w:rsidR="00E423CC">
        <w:instrText xml:space="preserve"> ADDIN EN.CITE </w:instrText>
      </w:r>
      <w:r w:rsidR="00E423CC">
        <w:fldChar w:fldCharType="begin">
          <w:fldData xml:space="preserve">PEVuZE5vdGU+PENpdGU+PEF1dGhvcj5NZW5vbmk8L0F1dGhvcj48WWVhcj4yMDExPC9ZZWFyPjxS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</w:fldData>
        </w:fldChar>
      </w:r>
      <w:r w:rsidR="00E423CC">
        <w:instrText xml:space="preserve"> ADDIN EN.CITE.DATA </w:instrText>
      </w:r>
      <w:r w:rsidR="00E423CC">
        <w:fldChar w:fldCharType="end"/>
      </w:r>
      <w:r w:rsidR="00EE6138">
        <w:fldChar w:fldCharType="separate"/>
      </w:r>
      <w:r w:rsidR="00E423CC">
        <w:rPr>
          <w:noProof/>
        </w:rPr>
        <w:t>[8, 9]</w:t>
      </w:r>
      <w:r w:rsidR="00EE6138">
        <w:fldChar w:fldCharType="end"/>
      </w:r>
      <w:r w:rsidR="00705B12">
        <w:t xml:space="preserve"> </w:t>
      </w:r>
      <w:r w:rsidR="003F190F" w:rsidRPr="00000F73">
        <w:t>This has implications for</w:t>
      </w:r>
      <w:r w:rsidR="00457558">
        <w:t xml:space="preserve"> </w:t>
      </w:r>
      <w:r w:rsidR="0073566D">
        <w:t>children and young people’s</w:t>
      </w:r>
      <w:r w:rsidR="00457558">
        <w:t xml:space="preserve"> </w:t>
      </w:r>
      <w:r w:rsidR="003F190F" w:rsidRPr="00000F73">
        <w:t>understand</w:t>
      </w:r>
      <w:r w:rsidR="00457558">
        <w:t>ing</w:t>
      </w:r>
      <w:r w:rsidR="003F190F" w:rsidRPr="00000F73">
        <w:t xml:space="preserve"> </w:t>
      </w:r>
      <w:r w:rsidR="00457558">
        <w:t>of</w:t>
      </w:r>
      <w:r w:rsidR="003F190F" w:rsidRPr="00000F73">
        <w:t xml:space="preserve"> trial</w:t>
      </w:r>
      <w:r w:rsidR="00457558">
        <w:t>s</w:t>
      </w:r>
      <w:r w:rsidR="003F190F" w:rsidRPr="00000F73">
        <w:t xml:space="preserve">, which may </w:t>
      </w:r>
      <w:r w:rsidR="00A47737" w:rsidRPr="00000F73">
        <w:t>affect</w:t>
      </w:r>
      <w:r w:rsidR="003F190F" w:rsidRPr="00000F73">
        <w:t xml:space="preserve"> their </w:t>
      </w:r>
      <w:r w:rsidR="00DC64B4">
        <w:t xml:space="preserve">decision to </w:t>
      </w:r>
      <w:r w:rsidR="003F190F" w:rsidRPr="00000F73">
        <w:t>participat</w:t>
      </w:r>
      <w:r w:rsidR="00DC64B4">
        <w:t>e</w:t>
      </w:r>
      <w:r w:rsidR="003F190F" w:rsidRPr="00000F73">
        <w:t xml:space="preserve">. </w:t>
      </w:r>
      <w:r w:rsidR="00457558">
        <w:t xml:space="preserve">Several </w:t>
      </w:r>
      <w:r w:rsidR="00A47737" w:rsidRPr="00000F73">
        <w:t xml:space="preserve">studies have identified </w:t>
      </w:r>
      <w:r w:rsidR="00457558">
        <w:t xml:space="preserve">gaps in children’s </w:t>
      </w:r>
      <w:r w:rsidR="00A47737" w:rsidRPr="00000F73">
        <w:t xml:space="preserve">understanding about </w:t>
      </w:r>
      <w:r w:rsidR="005A6B6F">
        <w:t xml:space="preserve">the purpose of </w:t>
      </w:r>
      <w:r w:rsidR="00A47737" w:rsidRPr="00000F73">
        <w:t>trial</w:t>
      </w:r>
      <w:r w:rsidR="00457558">
        <w:t>s</w:t>
      </w:r>
      <w:r w:rsidR="00A47737" w:rsidRPr="00000F73">
        <w:t xml:space="preserve"> and </w:t>
      </w:r>
      <w:r w:rsidR="00206479">
        <w:t xml:space="preserve">of </w:t>
      </w:r>
      <w:r w:rsidR="00A47737" w:rsidRPr="00000F73">
        <w:t xml:space="preserve">what </w:t>
      </w:r>
      <w:r w:rsidR="00457558">
        <w:t>participat</w:t>
      </w:r>
      <w:r w:rsidR="005A6B6F">
        <w:t xml:space="preserve">ion </w:t>
      </w:r>
      <w:r w:rsidR="00E1068A">
        <w:t xml:space="preserve">in a trial </w:t>
      </w:r>
      <w:r w:rsidR="005A6B6F">
        <w:t>entails</w:t>
      </w:r>
      <w:r w:rsidR="007E0245">
        <w:t>.</w:t>
      </w:r>
      <w:r w:rsidR="00E50AD6">
        <w:fldChar w:fldCharType="begin">
          <w:fldData xml:space="preserve">PEVuZE5vdGU+PENpdGU+PEF1dGhvcj5TdGVhZDwvQXV0aG9yPjxZZWFyPjIwMDU8L1llYXI+PFJl
Y051bT4yNzg8L1JlY051bT48RGlzcGxheVRleHQ+WzEwLCAxMV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E423CC">
        <w:instrText xml:space="preserve"> ADDIN EN.CITE </w:instrText>
      </w:r>
      <w:r w:rsidR="00E423CC">
        <w:fldChar w:fldCharType="begin">
          <w:fldData xml:space="preserve">PEVuZE5vdGU+PENpdGU+PEF1dGhvcj5TdGVhZDwvQXV0aG9yPjxZZWFyPjIwMDU8L1llYXI+PFJl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</w:fldData>
        </w:fldChar>
      </w:r>
      <w:r w:rsidR="00E423CC">
        <w:instrText xml:space="preserve"> ADDIN EN.CITE.DATA </w:instrText>
      </w:r>
      <w:r w:rsidR="00E423CC">
        <w:fldChar w:fldCharType="end"/>
      </w:r>
      <w:r w:rsidR="00E50AD6">
        <w:fldChar w:fldCharType="separate"/>
      </w:r>
      <w:r w:rsidR="00E423CC">
        <w:rPr>
          <w:noProof/>
        </w:rPr>
        <w:t>[10, 11]</w:t>
      </w:r>
      <w:r w:rsidR="00E50AD6">
        <w:fldChar w:fldCharType="end"/>
      </w:r>
      <w:r w:rsidR="00457558">
        <w:t xml:space="preserve"> </w:t>
      </w:r>
      <w:r w:rsidR="005A6B6F">
        <w:t xml:space="preserve">A </w:t>
      </w:r>
      <w:r w:rsidR="00B27F59">
        <w:t xml:space="preserve">recent review has highlighted the importance of providing information </w:t>
      </w:r>
      <w:r w:rsidR="00457558">
        <w:t xml:space="preserve">about research </w:t>
      </w:r>
      <w:r w:rsidR="00B27F59">
        <w:t>to children and young people directly</w:t>
      </w:r>
      <w:r w:rsidR="005A6B6F">
        <w:t xml:space="preserve">, not just via parents, </w:t>
      </w:r>
      <w:r w:rsidR="00B27F59">
        <w:t xml:space="preserve">and </w:t>
      </w:r>
      <w:r w:rsidR="004A6BB6">
        <w:t>advocates</w:t>
      </w:r>
      <w:r w:rsidR="00B27F59">
        <w:t xml:space="preserve"> that </w:t>
      </w:r>
      <w:r w:rsidR="00457558">
        <w:t xml:space="preserve">printed </w:t>
      </w:r>
      <w:r w:rsidR="00B27F59">
        <w:t>information is written in a way that is ‘</w:t>
      </w:r>
      <w:r w:rsidR="000901FC">
        <w:t xml:space="preserve">appealing and understandable’ </w:t>
      </w:r>
      <w:r w:rsidR="005A6B6F">
        <w:t>to children and young people</w:t>
      </w:r>
      <w:r w:rsidR="007E0245">
        <w:t>.</w:t>
      </w:r>
      <w:r w:rsidR="000901FC">
        <w:fldChar w:fldCharType="begin"/>
      </w:r>
      <w:r w:rsidR="00E423CC">
        <w:instrText xml:space="preserve"> ADDIN EN.CITE &lt;EndNote&gt;&lt;Cite&gt;&lt;Author&gt;Crane&lt;/Author&gt;&lt;Year&gt;2017&lt;/Year&gt;&lt;RecNum&gt;750&lt;/RecNum&gt;&lt;DisplayText&gt;[12]&lt;/DisplayText&gt;&lt;record&gt;&lt;rec-number&gt;750&lt;/rec-number&gt;&lt;foreign-keys&gt;&lt;key app="EN" db-id="2twfx5wdcaswvbeevf2vr5e8padzvts9da0r" timestamp="1502797066"&gt;750&lt;/key&gt;&lt;/foreign-keys&gt;&lt;ref-type name="Journal Article"&gt;17&lt;/ref-type&gt;&lt;contributors&gt;&lt;authors&gt;&lt;author&gt;Crane, Stacey&lt;/author&gt;&lt;author&gt;Broome, Marion E&lt;/author&gt;&lt;/authors&gt;&lt;/contributors&gt;&lt;titles&gt;&lt;title&gt;Understanding ethical issues of research participation from the perspective of participating children and adolescents: a systematic review&lt;/title&gt;&lt;secondary-title&gt;Worldviews on Evidence‐Based Nursing&lt;/secondary-title&gt;&lt;/titles&gt;&lt;periodical&gt;&lt;full-title&gt;Worldviews on Evidence‐Based Nursing&lt;/full-title&gt;&lt;/periodical&gt;&lt;dates&gt;&lt;year&gt;2017&lt;/year&gt;&lt;/dates&gt;&lt;isbn&gt;1741-6787&lt;/isbn&gt;&lt;urls&gt;&lt;/urls&gt;&lt;/record&gt;&lt;/Cite&gt;&lt;/EndNote&gt;</w:instrText>
      </w:r>
      <w:r w:rsidR="000901FC">
        <w:fldChar w:fldCharType="separate"/>
      </w:r>
      <w:r w:rsidR="00E423CC">
        <w:rPr>
          <w:noProof/>
        </w:rPr>
        <w:t>[12]</w:t>
      </w:r>
      <w:r w:rsidR="000901FC">
        <w:fldChar w:fldCharType="end"/>
      </w:r>
      <w:r w:rsidR="00C92980">
        <w:t xml:space="preserve"> </w:t>
      </w:r>
      <w:r w:rsidR="004D169D">
        <w:t>The limitations of p</w:t>
      </w:r>
      <w:r w:rsidR="00F41597" w:rsidRPr="00000F73">
        <w:t xml:space="preserve">rinted </w:t>
      </w:r>
      <w:r w:rsidR="00B63381">
        <w:t xml:space="preserve">media </w:t>
      </w:r>
      <w:r w:rsidR="004D169D">
        <w:t>for informing potential trial participants about trials has been recognised by the UK Health Research Authority</w:t>
      </w:r>
      <w:r w:rsidR="00E1068A">
        <w:t xml:space="preserve">, who </w:t>
      </w:r>
      <w:r w:rsidR="004D169D">
        <w:t xml:space="preserve">recommend </w:t>
      </w:r>
      <w:r w:rsidR="00E1068A">
        <w:t xml:space="preserve">exploration of </w:t>
      </w:r>
      <w:r w:rsidR="00B63381">
        <w:t xml:space="preserve">the usefulness of </w:t>
      </w:r>
      <w:r w:rsidR="00F41597" w:rsidRPr="00000F73">
        <w:t>other media</w:t>
      </w:r>
      <w:r w:rsidR="007E0245">
        <w:t>.</w:t>
      </w:r>
      <w:r w:rsidR="000901FC">
        <w:fldChar w:fldCharType="begin"/>
      </w:r>
      <w:r w:rsidR="00E423CC">
        <w:instrText xml:space="preserve"> ADDIN EN.CITE &lt;EndNote&gt;&lt;Cite&gt;&lt;Author&gt;Health Research Authority&lt;/Author&gt;&lt;Year&gt;2016&lt;/Year&gt;&lt;RecNum&gt;471&lt;/RecNum&gt;&lt;DisplayText&gt;[13]&lt;/DisplayText&gt;&lt;record&gt;&lt;rec-number&gt;471&lt;/rec-number&gt;&lt;foreign-keys&gt;&lt;key app="EN" db-id="2twfx5wdcaswvbeevf2vr5e8padzvts9da0r" timestamp="1482343414"&gt;471&lt;/key&gt;&lt;/foreign-keys&gt;&lt;ref-type name="Journal Article"&gt;17&lt;/ref-type&gt;&lt;contributors&gt;&lt;authors&gt;&lt;author&gt;Health Research Authority,&lt;/author&gt;&lt;/authors&gt;&lt;/contributors&gt;&lt;titles&gt;&lt;title&gt;Applying a proportionate approach to the process of seeking consent: HRA Guidance&lt;/title&gt;&lt;/titles&gt;&lt;dates&gt;&lt;year&gt;2016&lt;/year&gt;&lt;/dates&gt;&lt;urls&gt;&lt;/urls&gt;&lt;/record&gt;&lt;/Cite&gt;&lt;/EndNote&gt;</w:instrText>
      </w:r>
      <w:r w:rsidR="000901FC">
        <w:fldChar w:fldCharType="separate"/>
      </w:r>
      <w:r w:rsidR="00E423CC">
        <w:rPr>
          <w:noProof/>
        </w:rPr>
        <w:t>[13]</w:t>
      </w:r>
      <w:r w:rsidR="000901FC">
        <w:fldChar w:fldCharType="end"/>
      </w:r>
      <w:r w:rsidR="00D514E3" w:rsidRPr="00000F73">
        <w:t xml:space="preserve"> A novel </w:t>
      </w:r>
      <w:r w:rsidR="00707BC0">
        <w:t>approach for</w:t>
      </w:r>
      <w:r w:rsidR="00D514E3" w:rsidRPr="00000F73">
        <w:t xml:space="preserve"> providing information to potential trial participants is to use multimedia </w:t>
      </w:r>
      <w:r w:rsidR="00C92980">
        <w:t>websites</w:t>
      </w:r>
      <w:r w:rsidR="00C92980" w:rsidRPr="00000F73">
        <w:t>, which</w:t>
      </w:r>
      <w:r w:rsidR="004D169D">
        <w:t xml:space="preserve"> allow </w:t>
      </w:r>
      <w:r w:rsidR="00D514E3" w:rsidRPr="00000F73">
        <w:t xml:space="preserve">information </w:t>
      </w:r>
      <w:r w:rsidR="004D169D">
        <w:t xml:space="preserve">to be </w:t>
      </w:r>
      <w:r w:rsidR="00D514E3" w:rsidRPr="00000F73">
        <w:t xml:space="preserve">presented using animation, video, text and </w:t>
      </w:r>
      <w:r w:rsidR="00CE00EA">
        <w:t>images</w:t>
      </w:r>
      <w:r w:rsidR="00D514E3" w:rsidRPr="00000F73">
        <w:t xml:space="preserve">. Multimedia websites </w:t>
      </w:r>
      <w:r w:rsidR="002859FF">
        <w:t xml:space="preserve">have </w:t>
      </w:r>
      <w:r w:rsidR="00B63381">
        <w:t xml:space="preserve">been </w:t>
      </w:r>
      <w:r w:rsidR="002859FF">
        <w:t>benefi</w:t>
      </w:r>
      <w:r w:rsidR="00B63381">
        <w:t>cial</w:t>
      </w:r>
      <w:r w:rsidR="002859FF">
        <w:t xml:space="preserve"> in</w:t>
      </w:r>
      <w:r w:rsidR="00B63381">
        <w:t xml:space="preserve"> </w:t>
      </w:r>
      <w:r w:rsidR="002859FF">
        <w:t>informing potential participants</w:t>
      </w:r>
      <w:r w:rsidR="00000F73" w:rsidRPr="00000F73">
        <w:t xml:space="preserve"> and recruit</w:t>
      </w:r>
      <w:r w:rsidR="002859FF">
        <w:t>ing</w:t>
      </w:r>
      <w:r w:rsidR="00000F73" w:rsidRPr="00000F73">
        <w:t xml:space="preserve"> </w:t>
      </w:r>
      <w:r w:rsidR="00000F73" w:rsidRPr="00000F73">
        <w:lastRenderedPageBreak/>
        <w:t>participants to studies</w:t>
      </w:r>
      <w:r w:rsidR="007E0245">
        <w:t>,</w:t>
      </w:r>
      <w:r w:rsidR="000901FC">
        <w:fldChar w:fldCharType="begin">
          <w:fldData xml:space="preserve">PEVuZE5vdGU+PENpdGU+PEF1dGhvcj5IdXRjaGlzb248L0F1dGhvcj48WWVhcj4yMDA3PC9ZZWFy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3MDUtMTE8L3BhZ2VzPjx2b2x1bWU+OTc8L3ZvbHVtZT48bnVtYmVyPjY8L251bWJlcj48ZWRp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</w:fldData>
        </w:fldChar>
      </w:r>
      <w:r w:rsidR="00E423CC">
        <w:instrText xml:space="preserve"> ADDIN EN.CITE </w:instrText>
      </w:r>
      <w:r w:rsidR="00E423CC">
        <w:fldChar w:fldCharType="begin">
          <w:fldData xml:space="preserve">PEVuZE5vdGU+PENpdGU+PEF1dGhvcj5IdXRjaGlzb248L0F1dGhvcj48WWVhcj4yMDA3PC9ZZWFy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3MDUtMTE8L3BhZ2VzPjx2b2x1bWU+OTc8L3ZvbHVtZT48bnVtYmVyPjY8L251bWJlcj48ZWRp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</w:fldData>
        </w:fldChar>
      </w:r>
      <w:r w:rsidR="00E423CC">
        <w:instrText xml:space="preserve"> ADDIN EN.CITE.DATA </w:instrText>
      </w:r>
      <w:r w:rsidR="00E423CC">
        <w:fldChar w:fldCharType="end"/>
      </w:r>
      <w:r w:rsidR="000901FC">
        <w:fldChar w:fldCharType="separate"/>
      </w:r>
      <w:r w:rsidR="00E423CC">
        <w:rPr>
          <w:noProof/>
        </w:rPr>
        <w:t>[11, 14, 15]</w:t>
      </w:r>
      <w:r w:rsidR="000901FC">
        <w:fldChar w:fldCharType="end"/>
      </w:r>
      <w:r w:rsidR="00222682">
        <w:t xml:space="preserve"> although work describing the development of such resources for children and young people is limited</w:t>
      </w:r>
      <w:r w:rsidR="00CE00EA">
        <w:t>.</w:t>
      </w:r>
    </w:p>
    <w:p w14:paraId="6F2E4316" w14:textId="77777777" w:rsidR="00A25181" w:rsidRDefault="00A25181" w:rsidP="00000F73">
      <w:pPr>
        <w:spacing w:after="0" w:line="360" w:lineRule="auto"/>
      </w:pPr>
    </w:p>
    <w:p w14:paraId="1CEFA1EA" w14:textId="44CC040D" w:rsidR="00D321A1" w:rsidRDefault="00222682" w:rsidP="00000F73">
      <w:pPr>
        <w:spacing w:after="0" w:line="360" w:lineRule="auto"/>
      </w:pPr>
      <w:r>
        <w:t xml:space="preserve">This paper addresses this gap by reporting on a qualitative interview and focus group study with </w:t>
      </w:r>
      <w:r w:rsidRPr="00000F73">
        <w:t>children</w:t>
      </w:r>
      <w:r>
        <w:t>,</w:t>
      </w:r>
      <w:r w:rsidRPr="00000F73">
        <w:t xml:space="preserve"> young</w:t>
      </w:r>
      <w:r w:rsidR="00C5551F">
        <w:t xml:space="preserve"> people,</w:t>
      </w:r>
      <w:r w:rsidRPr="00000F73">
        <w:t xml:space="preserve"> parents and </w:t>
      </w:r>
      <w:r w:rsidR="00DF4DB7">
        <w:t>professional</w:t>
      </w:r>
      <w:r w:rsidRPr="00000F73">
        <w:t xml:space="preserve">s </w:t>
      </w:r>
      <w:r>
        <w:t xml:space="preserve">to inform the </w:t>
      </w:r>
      <w:r w:rsidRPr="00000F73">
        <w:t>develop</w:t>
      </w:r>
      <w:r>
        <w:t>ment of the</w:t>
      </w:r>
      <w:r w:rsidRPr="00000F73">
        <w:t xml:space="preserve"> </w:t>
      </w:r>
      <w:r w:rsidR="009D1205">
        <w:t>multimedia websites</w:t>
      </w:r>
      <w:r>
        <w:t xml:space="preserve"> for use in </w:t>
      </w:r>
      <w:r w:rsidR="009E0F0B">
        <w:t>paediatric</w:t>
      </w:r>
      <w:r>
        <w:t xml:space="preserve"> </w:t>
      </w:r>
      <w:r w:rsidR="00707BC0">
        <w:t>clinical</w:t>
      </w:r>
      <w:r w:rsidRPr="00000F73">
        <w:t xml:space="preserve"> trials</w:t>
      </w:r>
      <w:r>
        <w:t>. This study was part of t</w:t>
      </w:r>
      <w:r w:rsidR="005B363C">
        <w:t xml:space="preserve">he </w:t>
      </w:r>
      <w:r w:rsidR="00755D12">
        <w:t>TRECA (TRials Engagement in Children and Adolescents)</w:t>
      </w:r>
      <w:r w:rsidR="005B363C">
        <w:t xml:space="preserve"> </w:t>
      </w:r>
      <w:r>
        <w:t>project</w:t>
      </w:r>
      <w:r w:rsidR="007E0245">
        <w:t>,</w:t>
      </w:r>
      <w:r w:rsidR="000901FC">
        <w:fldChar w:fldCharType="begin"/>
      </w:r>
      <w:r w:rsidR="009B49EE">
        <w:instrText xml:space="preserve"> ADDIN EN.CITE &lt;EndNote&gt;&lt;Cite&gt;&lt;Author&gt;Martin-Kerry&lt;/Author&gt;&lt;Year&gt;2017&lt;/Year&gt;&lt;RecNum&gt;713&lt;/RecNum&gt;&lt;DisplayText&gt;[16]&lt;/DisplayText&gt;&lt;record&gt;&lt;rec-number&gt;713&lt;/rec-number&gt;&lt;foreign-keys&gt;&lt;key app="EN" db-id="2twfx5wdcaswvbeevf2vr5e8padzvts9da0r" timestamp="1502113488"&gt;713&lt;/key&gt;&lt;/foreign-keys&gt;&lt;ref-type name="Journal Article"&gt;17&lt;/ref-type&gt;&lt;contributors&gt;&lt;authors&gt;&lt;author&gt;Martin-Kerry, Jacqueline&lt;/author&gt;&lt;author&gt;Bower, Peter&lt;/author&gt;&lt;author&gt;Young, Bridget&lt;/author&gt;&lt;author&gt;Graffy, Jonathan&lt;/author&gt;&lt;author&gt;Sheridan, Rebecca&lt;/author&gt;&lt;author&gt;Watt, Ian&lt;/author&gt;&lt;author&gt;Baines, Paul&lt;/author&gt;&lt;author&gt;Stones, Catherine&lt;/author&gt;&lt;author&gt;Preston, Jennifer&lt;/author&gt;&lt;author&gt;Higgins, Steven&lt;/author&gt;&lt;author&gt;Gamble, C&lt;/author&gt;&lt;author&gt;Knapp, P&lt;/author&gt;&lt;/authors&gt;&lt;/contributors&gt;&lt;titles&gt;&lt;title&gt;Developing and evaluating multimedia information resources to improve engagement of children, adolescents, and their parents with trials (TRECA study): Study protocol for a series of linked randomised controlled trials&lt;/title&gt;&lt;secondary-title&gt;Trials&lt;/secondary-title&gt;&lt;/titles&gt;&lt;periodical&gt;&lt;full-title&gt;Trials&lt;/full-title&gt;&lt;/periodical&gt;&lt;pages&gt;265&lt;/pages&gt;&lt;volume&gt;18&lt;/volume&gt;&lt;number&gt;1&lt;/number&gt;&lt;dates&gt;&lt;year&gt;2017&lt;/year&gt;&lt;/dates&gt;&lt;isbn&gt;1745-6215&lt;/isbn&gt;&lt;urls&gt;&lt;/urls&gt;&lt;/record&gt;&lt;/Cite&gt;&lt;/EndNote&gt;</w:instrText>
      </w:r>
      <w:r w:rsidR="000901FC">
        <w:fldChar w:fldCharType="separate"/>
      </w:r>
      <w:r w:rsidR="00E423CC">
        <w:rPr>
          <w:noProof/>
        </w:rPr>
        <w:t>[16]</w:t>
      </w:r>
      <w:r w:rsidR="000901FC">
        <w:fldChar w:fldCharType="end"/>
      </w:r>
      <w:r>
        <w:t xml:space="preserve"> which </w:t>
      </w:r>
      <w:r w:rsidR="005A6B6F">
        <w:t xml:space="preserve">also </w:t>
      </w:r>
      <w:r w:rsidR="00CE00EA">
        <w:t>involves</w:t>
      </w:r>
      <w:r w:rsidR="00E1068A">
        <w:t xml:space="preserve"> the development</w:t>
      </w:r>
      <w:r w:rsidR="003C52BD">
        <w:t>,</w:t>
      </w:r>
      <w:r w:rsidR="00E1068A">
        <w:t xml:space="preserve"> </w:t>
      </w:r>
      <w:r>
        <w:t xml:space="preserve">and subsequent </w:t>
      </w:r>
      <w:r w:rsidR="00755D12">
        <w:t>evaluat</w:t>
      </w:r>
      <w:r w:rsidR="00DF6BB4">
        <w:t xml:space="preserve">ion </w:t>
      </w:r>
      <w:r>
        <w:t xml:space="preserve">of </w:t>
      </w:r>
      <w:r w:rsidR="00755D12">
        <w:t xml:space="preserve">the impact of </w:t>
      </w:r>
      <w:r w:rsidR="009D1205">
        <w:t>multimedia websites</w:t>
      </w:r>
      <w:r w:rsidR="00DF6BB4">
        <w:t xml:space="preserve"> </w:t>
      </w:r>
      <w:r w:rsidR="00755D12">
        <w:t xml:space="preserve">on recruitment, retention and decision-making in paediatric trials. </w:t>
      </w:r>
      <w:r w:rsidR="001A6A88">
        <w:t xml:space="preserve">The </w:t>
      </w:r>
      <w:r w:rsidR="005A6B6F">
        <w:t xml:space="preserve">current </w:t>
      </w:r>
      <w:r>
        <w:t xml:space="preserve">qualitative </w:t>
      </w:r>
      <w:r w:rsidR="001A6A88">
        <w:t xml:space="preserve">study </w:t>
      </w:r>
      <w:r w:rsidR="00E1068A">
        <w:t xml:space="preserve">drew on the principles of participatory design </w:t>
      </w:r>
      <w:r w:rsidR="00C57ECC" w:rsidRPr="00000F73">
        <w:t xml:space="preserve">to </w:t>
      </w:r>
      <w:r w:rsidR="00F342C7">
        <w:t xml:space="preserve">help </w:t>
      </w:r>
      <w:r w:rsidR="00C57ECC" w:rsidRPr="00000F73">
        <w:t xml:space="preserve">ensure that the </w:t>
      </w:r>
      <w:r>
        <w:t xml:space="preserve">newly developed </w:t>
      </w:r>
      <w:r w:rsidR="000D08D1">
        <w:t>multimedia website</w:t>
      </w:r>
      <w:r w:rsidR="00A31080">
        <w:t>s would</w:t>
      </w:r>
      <w:r w:rsidR="00C57ECC" w:rsidRPr="00000F73">
        <w:t xml:space="preserve"> me</w:t>
      </w:r>
      <w:r w:rsidR="00A31080">
        <w:t>e</w:t>
      </w:r>
      <w:r w:rsidR="00C57ECC" w:rsidRPr="00000F73">
        <w:t xml:space="preserve">t the needs and preferences of children and </w:t>
      </w:r>
      <w:r w:rsidR="00EA27FD" w:rsidRPr="00000F73">
        <w:t>young people</w:t>
      </w:r>
      <w:r w:rsidR="00C57ECC" w:rsidRPr="00000F73">
        <w:t xml:space="preserve"> being approached to participate in trials</w:t>
      </w:r>
      <w:r w:rsidR="00C5551F">
        <w:t>, whilst also being acceptable to parents and professionals</w:t>
      </w:r>
      <w:r w:rsidR="00F342C7">
        <w:t xml:space="preserve">. The acceptability of such materials to parents and professionals is important as they are </w:t>
      </w:r>
      <w:r w:rsidR="00857227">
        <w:t>gatekeeper</w:t>
      </w:r>
      <w:r w:rsidR="00F342C7">
        <w:t>s</w:t>
      </w:r>
      <w:r w:rsidR="00857227">
        <w:t xml:space="preserve"> to </w:t>
      </w:r>
      <w:r w:rsidR="00F342C7">
        <w:t xml:space="preserve">children’s access to </w:t>
      </w:r>
      <w:r w:rsidR="00857227">
        <w:t xml:space="preserve">information about </w:t>
      </w:r>
      <w:r w:rsidR="004B18F2">
        <w:t>clinical trials or treatment options</w:t>
      </w:r>
      <w:r w:rsidR="009B49EE">
        <w:t xml:space="preserve">. </w:t>
      </w:r>
      <w:r w:rsidR="009B49EE">
        <w:fldChar w:fldCharType="begin"/>
      </w:r>
      <w:r w:rsidR="009B49EE">
        <w:instrText xml:space="preserve"> ADDIN EN.CITE &lt;EndNote&gt;&lt;Cite&gt;&lt;Author&gt;Coyne&lt;/Author&gt;&lt;Year&gt;2010&lt;/Year&gt;&lt;RecNum&gt;1035&lt;/RecNum&gt;&lt;DisplayText&gt;[17]&lt;/DisplayText&gt;&lt;record&gt;&lt;rec-number&gt;1035&lt;/rec-number&gt;&lt;foreign-keys&gt;&lt;key app="EN" db-id="2twfx5wdcaswvbeevf2vr5e8padzvts9da0r" timestamp="1536841582"&gt;1035&lt;/key&gt;&lt;/foreign-keys&gt;&lt;ref-type name="Journal Article"&gt;17&lt;/ref-type&gt;&lt;contributors&gt;&lt;authors&gt;&lt;author&gt;Coyne, I.&lt;/author&gt;&lt;/authors&gt;&lt;/contributors&gt;&lt;titles&gt;&lt;title&gt;Accessing children as research participants: examining the role of gatekeepers&lt;/title&gt;&lt;secondary-title&gt;Child Care Health Dev&lt;/secondary-title&gt;&lt;alt-title&gt;Child: care, health and development&lt;/alt-title&gt;&lt;/titles&gt;&lt;periodical&gt;&lt;full-title&gt;Child: Care, Health and Development&lt;/full-title&gt;&lt;abbr-1&gt;Child Care Health Dev.&lt;/abbr-1&gt;&lt;abbr-2&gt;Child Care Health Dev&lt;/abbr-2&gt;&lt;abbr-3&gt;Child: Care, Health &amp;amp; Development&lt;/abbr-3&gt;&lt;/periodical&gt;&lt;alt-periodical&gt;&lt;full-title&gt;Child: Care, Health and Development&lt;/full-title&gt;&lt;abbr-1&gt;Child Care Health Dev.&lt;/abbr-1&gt;&lt;abbr-2&gt;Child Care Health Dev&lt;/abbr-2&gt;&lt;abbr-3&gt;Child: Care, Health &amp;amp; Development&lt;/abbr-3&gt;&lt;/alt-periodical&gt;&lt;pages&gt;452-4&lt;/pages&gt;&lt;volume&gt;36&lt;/volume&gt;&lt;number&gt;4&lt;/number&gt;&lt;edition&gt;2010/07/21&lt;/edition&gt;&lt;keywords&gt;&lt;keyword&gt;Attitude of Health Personnel&lt;/keyword&gt;&lt;keyword&gt;Child&lt;/keyword&gt;&lt;keyword&gt;Ethics Committees, Research&lt;/keyword&gt;&lt;keyword&gt;Family/*psychology&lt;/keyword&gt;&lt;keyword&gt;Humans&lt;/keyword&gt;&lt;keyword&gt;*Patient Selection&lt;/keyword&gt;&lt;keyword&gt;Referral and Consultation&lt;/keyword&gt;&lt;keyword&gt;*Research&lt;/keyword&gt;&lt;/keywords&gt;&lt;dates&gt;&lt;year&gt;2010&lt;/year&gt;&lt;pub-dates&gt;&lt;date&gt;Jul&lt;/date&gt;&lt;/pub-dates&gt;&lt;/dates&gt;&lt;isbn&gt;0305-1862&lt;/isbn&gt;&lt;accession-num&gt;20642564&lt;/accession-num&gt;&lt;urls&gt;&lt;/urls&gt;&lt;electronic-resource-num&gt;10.1111/j.1365-2214.2009.01012.x&lt;/electronic-resource-num&gt;&lt;remote-database-provider&gt;NLM&lt;/remote-database-provider&gt;&lt;language&gt;eng&lt;/language&gt;&lt;/record&gt;&lt;/Cite&gt;&lt;/EndNote&gt;</w:instrText>
      </w:r>
      <w:r w:rsidR="009B49EE">
        <w:fldChar w:fldCharType="separate"/>
      </w:r>
      <w:r w:rsidR="009B49EE">
        <w:rPr>
          <w:noProof/>
        </w:rPr>
        <w:t>[17]</w:t>
      </w:r>
      <w:r w:rsidR="009B49EE">
        <w:fldChar w:fldCharType="end"/>
      </w:r>
      <w:r w:rsidR="004B18F2">
        <w:t xml:space="preserve"> </w:t>
      </w:r>
      <w:r w:rsidR="00E1068A">
        <w:t xml:space="preserve">Here we </w:t>
      </w:r>
      <w:r w:rsidR="00A47737" w:rsidRPr="00000F73">
        <w:t xml:space="preserve">describe the </w:t>
      </w:r>
      <w:r w:rsidR="00CE00EA">
        <w:t>findings from</w:t>
      </w:r>
      <w:r w:rsidR="00A31080">
        <w:t xml:space="preserve"> the qualita</w:t>
      </w:r>
      <w:r w:rsidR="00CE00EA">
        <w:t>tive study and how we used these</w:t>
      </w:r>
      <w:r w:rsidR="00A31080">
        <w:t xml:space="preserve"> to inform the </w:t>
      </w:r>
      <w:r w:rsidR="00A47737" w:rsidRPr="00000F73">
        <w:t xml:space="preserve">development of the </w:t>
      </w:r>
      <w:r w:rsidR="009D1205">
        <w:t>multimedia websites</w:t>
      </w:r>
      <w:r w:rsidR="00A47737" w:rsidRPr="00000F73">
        <w:t>.</w:t>
      </w:r>
    </w:p>
    <w:p w14:paraId="573B22F6" w14:textId="77777777" w:rsidR="00277863" w:rsidRPr="00000F73" w:rsidRDefault="00277863" w:rsidP="00000F73">
      <w:pPr>
        <w:spacing w:after="0" w:line="360" w:lineRule="auto"/>
      </w:pPr>
    </w:p>
    <w:p w14:paraId="30234CB9" w14:textId="04042F88" w:rsidR="0045563B" w:rsidRDefault="0045563B" w:rsidP="00000F73">
      <w:pPr>
        <w:spacing w:after="0" w:line="360" w:lineRule="auto"/>
        <w:rPr>
          <w:b/>
          <w:caps/>
        </w:rPr>
      </w:pPr>
      <w:r w:rsidRPr="000E1CEA">
        <w:rPr>
          <w:b/>
          <w:caps/>
        </w:rPr>
        <w:t>Methods</w:t>
      </w:r>
    </w:p>
    <w:p w14:paraId="31EBA603" w14:textId="000313FB" w:rsidR="0073566D" w:rsidRDefault="0073566D" w:rsidP="0073566D">
      <w:pPr>
        <w:spacing w:after="0" w:line="360" w:lineRule="auto"/>
      </w:pPr>
      <w:r>
        <w:rPr>
          <w:caps/>
        </w:rPr>
        <w:t>T</w:t>
      </w:r>
      <w:r>
        <w:t>his study involved two round</w:t>
      </w:r>
      <w:r w:rsidR="00DB3F41">
        <w:t>s</w:t>
      </w:r>
      <w:r>
        <w:t xml:space="preserve"> of interviews (individual, joint or focus group discussions)</w:t>
      </w:r>
      <w:r w:rsidR="001D5B3F">
        <w:t>. T</w:t>
      </w:r>
      <w:r w:rsidR="00707BC0">
        <w:t>he first round focussed on identifying participants’ needs and preferences for information about clinical tri</w:t>
      </w:r>
      <w:r w:rsidR="00EC5A21">
        <w:t xml:space="preserve">als, </w:t>
      </w:r>
      <w:r w:rsidR="001D5B3F">
        <w:t xml:space="preserve">while </w:t>
      </w:r>
      <w:r w:rsidR="00EC5A21">
        <w:t>the second round s</w:t>
      </w:r>
      <w:r w:rsidR="001D5B3F">
        <w:t>ought</w:t>
      </w:r>
      <w:r w:rsidR="00707BC0">
        <w:t xml:space="preserve"> their views of prototype </w:t>
      </w:r>
      <w:r w:rsidR="0096054B">
        <w:t>multimedia websites</w:t>
      </w:r>
      <w:r w:rsidR="00707BC0">
        <w:t xml:space="preserve"> that had been developed based on feedback from the first round of interviews. We aimed</w:t>
      </w:r>
      <w:r>
        <w:t xml:space="preserve"> to involve participants in both rounds </w:t>
      </w:r>
      <w:r w:rsidRPr="00000F73">
        <w:t>to facilitate</w:t>
      </w:r>
      <w:r>
        <w:t xml:space="preserve"> the iterative development </w:t>
      </w:r>
      <w:r w:rsidR="001831B3">
        <w:t>of the</w:t>
      </w:r>
      <w:r>
        <w:t xml:space="preserve"> </w:t>
      </w:r>
      <w:r w:rsidR="0096054B">
        <w:t>multimedia websites</w:t>
      </w:r>
      <w:r w:rsidRPr="00000F73">
        <w:t xml:space="preserve">, with some replacement </w:t>
      </w:r>
      <w:r>
        <w:t xml:space="preserve">of participants </w:t>
      </w:r>
      <w:r w:rsidRPr="00000F73">
        <w:t>for th</w:t>
      </w:r>
      <w:r>
        <w:t>e second round, when required.</w:t>
      </w:r>
    </w:p>
    <w:p w14:paraId="2FA02290" w14:textId="760CA8D6" w:rsidR="0073566D" w:rsidRDefault="0073566D" w:rsidP="00000F73">
      <w:pPr>
        <w:spacing w:after="0" w:line="360" w:lineRule="auto"/>
      </w:pPr>
    </w:p>
    <w:p w14:paraId="55433052" w14:textId="165BC4EB" w:rsidR="00B77FC2" w:rsidRPr="00310CA3" w:rsidRDefault="00B77FC2" w:rsidP="00000F73">
      <w:pPr>
        <w:spacing w:after="0" w:line="360" w:lineRule="auto"/>
        <w:rPr>
          <w:b/>
        </w:rPr>
      </w:pPr>
      <w:r w:rsidRPr="00310CA3">
        <w:rPr>
          <w:b/>
        </w:rPr>
        <w:t>Sampling and recruitment of participants</w:t>
      </w:r>
    </w:p>
    <w:p w14:paraId="1B4731DE" w14:textId="427D3402" w:rsidR="00262DF7" w:rsidRDefault="0044478C" w:rsidP="00262DF7">
      <w:pPr>
        <w:spacing w:after="0" w:line="360" w:lineRule="auto"/>
      </w:pPr>
      <w:r>
        <w:t xml:space="preserve">We </w:t>
      </w:r>
      <w:r w:rsidR="00D321A1" w:rsidRPr="00000F73">
        <w:t xml:space="preserve">recruited </w:t>
      </w:r>
      <w:r>
        <w:t xml:space="preserve">children, young people and parents </w:t>
      </w:r>
      <w:r w:rsidR="00D321A1" w:rsidRPr="00000F73">
        <w:t>through</w:t>
      </w:r>
      <w:r w:rsidR="004A1D4B">
        <w:t xml:space="preserve"> </w:t>
      </w:r>
      <w:r w:rsidR="00012B40">
        <w:t xml:space="preserve">two routes: </w:t>
      </w:r>
      <w:r w:rsidR="004A1D4B">
        <w:t>a children’s hospital in north-west England</w:t>
      </w:r>
      <w:r w:rsidR="00012B40">
        <w:t>;</w:t>
      </w:r>
      <w:r w:rsidR="004A1D4B">
        <w:t xml:space="preserve"> and a</w:t>
      </w:r>
      <w:r w:rsidR="007452EE" w:rsidRPr="00000F73">
        <w:t xml:space="preserve"> </w:t>
      </w:r>
      <w:r w:rsidR="00D321A1" w:rsidRPr="00000F73">
        <w:t>Generation R Young Persons’ Advisory Group (</w:t>
      </w:r>
      <w:r w:rsidR="00901402">
        <w:t>YPAG</w:t>
      </w:r>
      <w:r w:rsidR="004A6BB6">
        <w:t>)</w:t>
      </w:r>
      <w:r w:rsidR="00262DF7">
        <w:t xml:space="preserve"> located </w:t>
      </w:r>
      <w:r w:rsidR="0096054B">
        <w:t>in the Midlands,</w:t>
      </w:r>
      <w:r>
        <w:t xml:space="preserve"> comprising </w:t>
      </w:r>
      <w:r w:rsidR="00D321A1" w:rsidRPr="00000F73">
        <w:t>children and</w:t>
      </w:r>
      <w:r w:rsidR="003C1C9E" w:rsidRPr="00000F73">
        <w:t xml:space="preserve"> young people</w:t>
      </w:r>
      <w:r w:rsidR="00D321A1" w:rsidRPr="00000F73">
        <w:t xml:space="preserve"> who advise on the design of research involving children an</w:t>
      </w:r>
      <w:r w:rsidR="007452EE" w:rsidRPr="00000F73">
        <w:t xml:space="preserve">d </w:t>
      </w:r>
      <w:r w:rsidR="00725B7B">
        <w:t>young people</w:t>
      </w:r>
      <w:r w:rsidR="004A6BB6">
        <w:t xml:space="preserve"> in the NHS</w:t>
      </w:r>
      <w:r w:rsidR="007452EE" w:rsidRPr="00000F73">
        <w:t xml:space="preserve">. </w:t>
      </w:r>
      <w:r w:rsidR="00BE566F">
        <w:t>Recruitment via the hospital route involved nurses contacting families of children who were receiving specialised care for long-term conditions, either by phone or in person; the YPAG route involved the YPAG coordinator contacting members and their parents by</w:t>
      </w:r>
      <w:r w:rsidR="009D1205">
        <w:t xml:space="preserve"> text message or by phone call. T</w:t>
      </w:r>
      <w:r w:rsidR="009D1205" w:rsidRPr="0073566D">
        <w:t xml:space="preserve">he interviewer (JM-K) </w:t>
      </w:r>
      <w:r w:rsidR="009D1205">
        <w:t>tele</w:t>
      </w:r>
      <w:r w:rsidR="009D1205" w:rsidRPr="0073566D">
        <w:t>phone</w:t>
      </w:r>
      <w:r w:rsidR="009D1205">
        <w:t xml:space="preserve">d </w:t>
      </w:r>
      <w:r w:rsidR="009D1205" w:rsidRPr="0073566D">
        <w:t xml:space="preserve">those who </w:t>
      </w:r>
      <w:r w:rsidR="008F4170">
        <w:t xml:space="preserve">agreed to </w:t>
      </w:r>
      <w:r w:rsidR="009D1205" w:rsidRPr="0073566D">
        <w:t>contact</w:t>
      </w:r>
      <w:r w:rsidR="00AD5102">
        <w:t>,</w:t>
      </w:r>
      <w:r w:rsidR="009D1205" w:rsidRPr="0073566D">
        <w:t xml:space="preserve"> to explain the study and arrange a time for an interview. </w:t>
      </w:r>
      <w:r w:rsidR="007452EE" w:rsidRPr="00000F73">
        <w:t xml:space="preserve">Sampling </w:t>
      </w:r>
      <w:r w:rsidR="005A6B6F">
        <w:t>of</w:t>
      </w:r>
      <w:r w:rsidR="000141B8" w:rsidRPr="00000F73">
        <w:t xml:space="preserve"> children</w:t>
      </w:r>
      <w:r w:rsidR="005A6B6F">
        <w:t xml:space="preserve">, </w:t>
      </w:r>
      <w:r w:rsidR="003C1C9E" w:rsidRPr="00000F73">
        <w:t>young people</w:t>
      </w:r>
      <w:r w:rsidR="000141B8" w:rsidRPr="00000F73">
        <w:t xml:space="preserve"> </w:t>
      </w:r>
      <w:r w:rsidR="005A6B6F">
        <w:t xml:space="preserve">and parents </w:t>
      </w:r>
      <w:r w:rsidR="007452EE" w:rsidRPr="00000F73">
        <w:t xml:space="preserve">aimed to </w:t>
      </w:r>
      <w:r>
        <w:t>encompass</w:t>
      </w:r>
      <w:r w:rsidR="007452EE" w:rsidRPr="00000F73">
        <w:t xml:space="preserve"> variation in age, gender, long-term heal</w:t>
      </w:r>
      <w:r w:rsidR="00901402">
        <w:t>th condition, trial experience and ethnicity</w:t>
      </w:r>
      <w:r w:rsidR="00AB455C">
        <w:t xml:space="preserve">. </w:t>
      </w:r>
      <w:r w:rsidR="009D1205">
        <w:t>Professionals</w:t>
      </w:r>
      <w:r w:rsidR="00262DF7" w:rsidRPr="0073566D">
        <w:t xml:space="preserve"> w</w:t>
      </w:r>
      <w:r w:rsidR="00262DF7">
        <w:t xml:space="preserve">ere initially </w:t>
      </w:r>
      <w:r w:rsidR="00262DF7" w:rsidRPr="0073566D">
        <w:t>email</w:t>
      </w:r>
      <w:r w:rsidR="00262DF7">
        <w:t>ed</w:t>
      </w:r>
      <w:r w:rsidR="00262DF7" w:rsidRPr="0073566D">
        <w:t xml:space="preserve"> by an academic paediatrician working in the study hospital</w:t>
      </w:r>
      <w:r w:rsidR="00DF0C23">
        <w:t>. T</w:t>
      </w:r>
      <w:r w:rsidR="00262DF7">
        <w:t>hose</w:t>
      </w:r>
      <w:r w:rsidR="00262DF7" w:rsidRPr="0073566D">
        <w:t xml:space="preserve"> who expressed an interest were subsequently contacted by JM-K by email to arrange </w:t>
      </w:r>
      <w:r w:rsidR="00262DF7">
        <w:t xml:space="preserve">the </w:t>
      </w:r>
      <w:r w:rsidR="00262DF7" w:rsidRPr="0073566D">
        <w:t>interview</w:t>
      </w:r>
      <w:r w:rsidR="00262DF7">
        <w:t>s</w:t>
      </w:r>
      <w:r w:rsidR="00262DF7" w:rsidRPr="0073566D">
        <w:t>.</w:t>
      </w:r>
      <w:r w:rsidR="00262DF7">
        <w:rPr>
          <w:i/>
        </w:rPr>
        <w:t xml:space="preserve"> </w:t>
      </w:r>
      <w:r w:rsidR="00262DF7">
        <w:t xml:space="preserve">Sampling of </w:t>
      </w:r>
      <w:r w:rsidR="009D1205">
        <w:t>professionals</w:t>
      </w:r>
      <w:r w:rsidR="00262DF7">
        <w:t xml:space="preserve"> aimed for diversity in roles and paediatric specialities within trial settings.</w:t>
      </w:r>
    </w:p>
    <w:p w14:paraId="64137D82" w14:textId="77777777" w:rsidR="008F4170" w:rsidRDefault="008F4170" w:rsidP="003930FF">
      <w:pPr>
        <w:pStyle w:val="ListParagraph"/>
        <w:spacing w:after="0" w:line="360" w:lineRule="auto"/>
        <w:ind w:left="0"/>
      </w:pPr>
    </w:p>
    <w:p w14:paraId="6AA08B31" w14:textId="1575CC9E" w:rsidR="003930FF" w:rsidRPr="00000F73" w:rsidRDefault="00891577" w:rsidP="003930FF">
      <w:pPr>
        <w:pStyle w:val="ListParagraph"/>
        <w:spacing w:after="0" w:line="360" w:lineRule="auto"/>
        <w:ind w:left="0"/>
      </w:pPr>
      <w:r>
        <w:t>We provided participants with printed information sheets about the study</w:t>
      </w:r>
      <w:r w:rsidR="008A3428">
        <w:t xml:space="preserve">, with different versions for children, young people, parents and </w:t>
      </w:r>
      <w:r w:rsidR="009D1205">
        <w:t>professionals</w:t>
      </w:r>
      <w:r w:rsidR="003930FF" w:rsidRPr="00000F73">
        <w:t xml:space="preserve">. Participants under 16 years provided assent and their parents provided consent for the child or young person’s participation. </w:t>
      </w:r>
      <w:r w:rsidR="003930FF">
        <w:t>All p</w:t>
      </w:r>
      <w:r w:rsidR="003930FF" w:rsidRPr="00000F73">
        <w:t>articipants received a £10 gift voucher</w:t>
      </w:r>
      <w:r w:rsidR="00140B33">
        <w:t xml:space="preserve"> after being </w:t>
      </w:r>
      <w:r w:rsidR="003930FF" w:rsidRPr="00000F73">
        <w:t>interview</w:t>
      </w:r>
      <w:r w:rsidR="00140B33">
        <w:t>ed</w:t>
      </w:r>
      <w:r w:rsidR="003930FF" w:rsidRPr="00000F73">
        <w:t>.</w:t>
      </w:r>
    </w:p>
    <w:p w14:paraId="5B94A4C6" w14:textId="77777777" w:rsidR="003930FF" w:rsidRPr="00000F73" w:rsidRDefault="003930FF" w:rsidP="00000F73">
      <w:pPr>
        <w:spacing w:after="0" w:line="360" w:lineRule="auto"/>
        <w:rPr>
          <w:i/>
        </w:rPr>
      </w:pPr>
    </w:p>
    <w:p w14:paraId="0C33DA49" w14:textId="77777777" w:rsidR="00B77FC2" w:rsidRPr="00310CA3" w:rsidRDefault="00B77FC2" w:rsidP="00000F73">
      <w:pPr>
        <w:spacing w:after="0" w:line="360" w:lineRule="auto"/>
        <w:rPr>
          <w:b/>
        </w:rPr>
      </w:pPr>
      <w:r w:rsidRPr="00310CA3">
        <w:rPr>
          <w:b/>
        </w:rPr>
        <w:t>Data collection</w:t>
      </w:r>
    </w:p>
    <w:p w14:paraId="3C49D8C5" w14:textId="396F54CA" w:rsidR="003F190F" w:rsidRDefault="003F190F" w:rsidP="00000F73">
      <w:pPr>
        <w:spacing w:after="0" w:line="360" w:lineRule="auto"/>
      </w:pPr>
      <w:r w:rsidRPr="00000F73">
        <w:rPr>
          <w:rFonts w:eastAsia="Calibri" w:cs="Times New Roman"/>
        </w:rPr>
        <w:t>We undertook</w:t>
      </w:r>
      <w:r w:rsidR="00434617">
        <w:rPr>
          <w:rFonts w:eastAsia="Calibri" w:cs="Times New Roman"/>
        </w:rPr>
        <w:t xml:space="preserve"> </w:t>
      </w:r>
      <w:r w:rsidR="00D02FBC">
        <w:rPr>
          <w:rFonts w:eastAsia="Calibri" w:cs="Times New Roman"/>
        </w:rPr>
        <w:t xml:space="preserve">topic-guided, </w:t>
      </w:r>
      <w:r w:rsidR="009D34B9">
        <w:rPr>
          <w:rFonts w:eastAsia="Calibri" w:cs="Times New Roman"/>
        </w:rPr>
        <w:t xml:space="preserve">semi-structured </w:t>
      </w:r>
      <w:r w:rsidRPr="00000F73">
        <w:rPr>
          <w:rFonts w:eastAsia="Calibri" w:cs="Times New Roman"/>
        </w:rPr>
        <w:t xml:space="preserve">interviews with children and </w:t>
      </w:r>
      <w:r w:rsidR="003C1C9E" w:rsidRPr="00000F73">
        <w:rPr>
          <w:rFonts w:eastAsia="Calibri" w:cs="Times New Roman"/>
        </w:rPr>
        <w:t>young people</w:t>
      </w:r>
      <w:r w:rsidRPr="00000F73">
        <w:rPr>
          <w:rFonts w:eastAsia="Calibri" w:cs="Times New Roman"/>
        </w:rPr>
        <w:t xml:space="preserve"> with long-term health conditions, their parents</w:t>
      </w:r>
      <w:r w:rsidR="00530781">
        <w:rPr>
          <w:rFonts w:eastAsia="Calibri" w:cs="Times New Roman"/>
        </w:rPr>
        <w:t>,</w:t>
      </w:r>
      <w:r w:rsidRPr="00000F73">
        <w:rPr>
          <w:rFonts w:eastAsia="Calibri" w:cs="Times New Roman"/>
        </w:rPr>
        <w:t xml:space="preserve"> and </w:t>
      </w:r>
      <w:r w:rsidR="00DF4DB7">
        <w:rPr>
          <w:rFonts w:eastAsia="Calibri" w:cs="Times New Roman"/>
        </w:rPr>
        <w:t>professional</w:t>
      </w:r>
      <w:r w:rsidRPr="00000F73">
        <w:rPr>
          <w:rFonts w:eastAsia="Calibri" w:cs="Times New Roman"/>
        </w:rPr>
        <w:t xml:space="preserve">s. </w:t>
      </w:r>
      <w:r w:rsidR="00434617">
        <w:rPr>
          <w:rFonts w:eastAsia="Calibri" w:cs="Times New Roman"/>
        </w:rPr>
        <w:t xml:space="preserve">Interviews </w:t>
      </w:r>
      <w:r w:rsidR="00434617" w:rsidRPr="00000F73">
        <w:t xml:space="preserve">were </w:t>
      </w:r>
      <w:r w:rsidR="00434617">
        <w:t xml:space="preserve">conducted </w:t>
      </w:r>
      <w:r w:rsidR="00D02FBC">
        <w:t xml:space="preserve">by the same interviewer (JM-K) </w:t>
      </w:r>
      <w:r w:rsidR="000F6F71">
        <w:t>over</w:t>
      </w:r>
      <w:r w:rsidR="00D02FBC" w:rsidRPr="00000F73">
        <w:t xml:space="preserve"> </w:t>
      </w:r>
      <w:r w:rsidR="00C27FB0">
        <w:t xml:space="preserve">the </w:t>
      </w:r>
      <w:r w:rsidR="00D02FBC" w:rsidRPr="00000F73">
        <w:t xml:space="preserve">two rounds </w:t>
      </w:r>
      <w:r w:rsidR="009046F3">
        <w:t>(July-October 2016 and November 2016 – January 2017)</w:t>
      </w:r>
      <w:r w:rsidR="00434617" w:rsidRPr="00000F73">
        <w:t>.</w:t>
      </w:r>
      <w:r w:rsidR="00434617">
        <w:t xml:space="preserve"> </w:t>
      </w:r>
      <w:r w:rsidR="00332CE1" w:rsidRPr="00C84C02">
        <w:t xml:space="preserve">JM-K is research lead on the study </w:t>
      </w:r>
      <w:r w:rsidR="009B49EE">
        <w:t>with</w:t>
      </w:r>
      <w:r w:rsidR="00332CE1" w:rsidRPr="00C84C02">
        <w:t xml:space="preserve"> a science background</w:t>
      </w:r>
      <w:r w:rsidR="00476867">
        <w:t xml:space="preserve"> </w:t>
      </w:r>
      <w:r w:rsidR="009B49EE">
        <w:t>and</w:t>
      </w:r>
      <w:r w:rsidR="00476867">
        <w:t xml:space="preserve"> training in qual</w:t>
      </w:r>
      <w:r w:rsidR="009B49EE">
        <w:t>itative research methodology; she</w:t>
      </w:r>
      <w:r w:rsidR="00476867">
        <w:t xml:space="preserve"> ha</w:t>
      </w:r>
      <w:r w:rsidR="00FC0785">
        <w:t>d</w:t>
      </w:r>
      <w:r w:rsidR="00476867">
        <w:t xml:space="preserve"> </w:t>
      </w:r>
      <w:r w:rsidR="009B49EE">
        <w:t>undertaken and analysed focus groups previously</w:t>
      </w:r>
      <w:r w:rsidR="00FC0785">
        <w:t xml:space="preserve"> and BY and KA both provided advice and guidance. JM-K</w:t>
      </w:r>
      <w:r w:rsidR="00332CE1" w:rsidRPr="00942DD2">
        <w:t xml:space="preserve"> explained at the start of interviews that all comments were welcomed and that </w:t>
      </w:r>
      <w:r w:rsidR="00DF0C23" w:rsidRPr="00942DD2">
        <w:t xml:space="preserve">a key aim </w:t>
      </w:r>
      <w:r w:rsidR="00C84C02" w:rsidRPr="00942DD2">
        <w:t xml:space="preserve">of the interviews was to inform the </w:t>
      </w:r>
      <w:r w:rsidR="00332CE1" w:rsidRPr="00942DD2">
        <w:t>develop</w:t>
      </w:r>
      <w:r w:rsidR="00C84C02" w:rsidRPr="00942DD2">
        <w:t xml:space="preserve">ment of </w:t>
      </w:r>
      <w:r w:rsidR="00332CE1" w:rsidRPr="00942DD2">
        <w:t xml:space="preserve">the websites to suit potential end users. </w:t>
      </w:r>
      <w:r w:rsidR="00357950" w:rsidRPr="00942DD2">
        <w:t>All interviews and focus groups were audio-recorded and transcribed; transcripts were checked and pseudo-anonymised before ana</w:t>
      </w:r>
      <w:r w:rsidR="00357950">
        <w:t>lysis.</w:t>
      </w:r>
    </w:p>
    <w:p w14:paraId="0D0E00C5" w14:textId="77777777" w:rsidR="004E6D29" w:rsidRPr="00000F73" w:rsidRDefault="004E6D29" w:rsidP="00000F73">
      <w:pPr>
        <w:spacing w:after="0" w:line="360" w:lineRule="auto"/>
      </w:pPr>
    </w:p>
    <w:p w14:paraId="780DC485" w14:textId="2177E8FD" w:rsidR="00D321A1" w:rsidRPr="00310CA3" w:rsidRDefault="00D321A1" w:rsidP="00000F73">
      <w:pPr>
        <w:spacing w:after="0" w:line="360" w:lineRule="auto"/>
        <w:rPr>
          <w:b/>
        </w:rPr>
      </w:pPr>
      <w:r w:rsidRPr="00310CA3">
        <w:rPr>
          <w:b/>
        </w:rPr>
        <w:t xml:space="preserve">First </w:t>
      </w:r>
      <w:r w:rsidR="004717EE" w:rsidRPr="00310CA3">
        <w:rPr>
          <w:b/>
        </w:rPr>
        <w:t>round</w:t>
      </w:r>
      <w:r w:rsidRPr="00310CA3">
        <w:rPr>
          <w:b/>
        </w:rPr>
        <w:t xml:space="preserve"> of interviews</w:t>
      </w:r>
    </w:p>
    <w:p w14:paraId="0202393D" w14:textId="58410CBD" w:rsidR="00D321A1" w:rsidRDefault="00F05231" w:rsidP="00000F73">
      <w:pPr>
        <w:spacing w:after="0" w:line="360" w:lineRule="auto"/>
        <w:rPr>
          <w:rFonts w:eastAsia="Calibri" w:cs="Times New Roman"/>
        </w:rPr>
      </w:pPr>
      <w:r>
        <w:t>JM-K</w:t>
      </w:r>
      <w:r>
        <w:rPr>
          <w:rFonts w:eastAsia="Calibri" w:cs="Times New Roman"/>
        </w:rPr>
        <w:t xml:space="preserve"> </w:t>
      </w:r>
      <w:r w:rsidR="00E1281F" w:rsidRPr="00000F73">
        <w:rPr>
          <w:rFonts w:eastAsia="Calibri" w:cs="Times New Roman"/>
        </w:rPr>
        <w:t xml:space="preserve">began </w:t>
      </w:r>
      <w:r>
        <w:rPr>
          <w:rFonts w:eastAsia="Calibri" w:cs="Times New Roman"/>
        </w:rPr>
        <w:t xml:space="preserve">interviews </w:t>
      </w:r>
      <w:r w:rsidR="000538A6">
        <w:rPr>
          <w:rFonts w:eastAsia="Calibri" w:cs="Times New Roman"/>
        </w:rPr>
        <w:t xml:space="preserve">narratively </w:t>
      </w:r>
      <w:r>
        <w:rPr>
          <w:rFonts w:eastAsia="Calibri" w:cs="Times New Roman"/>
        </w:rPr>
        <w:t xml:space="preserve">by asking </w:t>
      </w:r>
      <w:r w:rsidR="000538A6">
        <w:rPr>
          <w:rFonts w:eastAsia="Calibri" w:cs="Times New Roman"/>
        </w:rPr>
        <w:t xml:space="preserve">participants </w:t>
      </w:r>
      <w:r w:rsidR="00E1281F" w:rsidRPr="00000F73">
        <w:rPr>
          <w:rFonts w:eastAsia="Calibri" w:cs="Times New Roman"/>
        </w:rPr>
        <w:t xml:space="preserve">about their experience </w:t>
      </w:r>
      <w:r w:rsidR="00D02FBC">
        <w:rPr>
          <w:rFonts w:eastAsia="Calibri" w:cs="Times New Roman"/>
        </w:rPr>
        <w:t>of</w:t>
      </w:r>
      <w:r w:rsidR="00E1281F" w:rsidRPr="00000F73">
        <w:rPr>
          <w:rFonts w:eastAsia="Calibri" w:cs="Times New Roman"/>
        </w:rPr>
        <w:t xml:space="preserve"> research and involvement in </w:t>
      </w:r>
      <w:r w:rsidR="00BF22FD">
        <w:rPr>
          <w:rFonts w:eastAsia="Calibri" w:cs="Times New Roman"/>
        </w:rPr>
        <w:t>health research</w:t>
      </w:r>
      <w:r w:rsidR="00E1281F" w:rsidRPr="00000F73">
        <w:rPr>
          <w:rFonts w:eastAsia="Calibri" w:cs="Times New Roman"/>
        </w:rPr>
        <w:t xml:space="preserve">. </w:t>
      </w:r>
      <w:r w:rsidR="004421B6">
        <w:rPr>
          <w:rFonts w:eastAsia="Calibri" w:cs="Times New Roman"/>
        </w:rPr>
        <w:t xml:space="preserve">Later in </w:t>
      </w:r>
      <w:r w:rsidR="00DC6429">
        <w:rPr>
          <w:rFonts w:eastAsia="Calibri" w:cs="Times New Roman"/>
        </w:rPr>
        <w:t xml:space="preserve">the interviews, </w:t>
      </w:r>
      <w:r w:rsidR="00604CBE">
        <w:rPr>
          <w:rFonts w:eastAsia="Calibri" w:cs="Times New Roman"/>
        </w:rPr>
        <w:t>she</w:t>
      </w:r>
      <w:r w:rsidR="00DC6429">
        <w:rPr>
          <w:rFonts w:eastAsia="Calibri" w:cs="Times New Roman"/>
        </w:rPr>
        <w:t xml:space="preserve"> showed</w:t>
      </w:r>
      <w:r w:rsidR="00F65A41">
        <w:rPr>
          <w:rFonts w:eastAsia="Calibri" w:cs="Times New Roman"/>
        </w:rPr>
        <w:t xml:space="preserve"> all</w:t>
      </w:r>
      <w:r w:rsidR="00DC6429">
        <w:rPr>
          <w:rFonts w:eastAsia="Calibri" w:cs="Times New Roman"/>
        </w:rPr>
        <w:t xml:space="preserve"> participants </w:t>
      </w:r>
      <w:r w:rsidR="00BC1CF2" w:rsidRPr="00000F73">
        <w:rPr>
          <w:rFonts w:eastAsia="Calibri" w:cs="Times New Roman"/>
        </w:rPr>
        <w:t xml:space="preserve">20 cards with topics </w:t>
      </w:r>
      <w:r w:rsidR="00C27FB0">
        <w:rPr>
          <w:rFonts w:eastAsia="Calibri" w:cs="Times New Roman"/>
        </w:rPr>
        <w:t xml:space="preserve">that adults had </w:t>
      </w:r>
      <w:r w:rsidR="004421B6">
        <w:rPr>
          <w:rFonts w:eastAsia="Calibri" w:cs="Times New Roman"/>
        </w:rPr>
        <w:t xml:space="preserve">previously </w:t>
      </w:r>
      <w:r w:rsidR="00BC1CF2" w:rsidRPr="00000F73">
        <w:rPr>
          <w:rFonts w:eastAsia="Calibri" w:cs="Times New Roman"/>
        </w:rPr>
        <w:t>identified</w:t>
      </w:r>
      <w:r w:rsidR="00CC7469">
        <w:rPr>
          <w:rFonts w:eastAsia="Calibri" w:cs="Times New Roman"/>
        </w:rPr>
        <w:t xml:space="preserve"> </w:t>
      </w:r>
      <w:r w:rsidR="00BC1CF2" w:rsidRPr="00000F73">
        <w:rPr>
          <w:rFonts w:eastAsia="Calibri" w:cs="Times New Roman"/>
        </w:rPr>
        <w:t>as</w:t>
      </w:r>
      <w:r w:rsidR="00CC7469">
        <w:rPr>
          <w:rFonts w:eastAsia="Calibri" w:cs="Times New Roman"/>
        </w:rPr>
        <w:t xml:space="preserve"> being</w:t>
      </w:r>
      <w:r w:rsidR="00BC1CF2" w:rsidRPr="00000F73">
        <w:rPr>
          <w:rFonts w:eastAsia="Calibri" w:cs="Times New Roman"/>
        </w:rPr>
        <w:t xml:space="preserve"> important when deciding to t</w:t>
      </w:r>
      <w:r w:rsidR="000E1CEA">
        <w:rPr>
          <w:rFonts w:eastAsia="Calibri" w:cs="Times New Roman"/>
        </w:rPr>
        <w:t>ake part in a trial</w:t>
      </w:r>
      <w:r w:rsidR="007E0245">
        <w:rPr>
          <w:rFonts w:eastAsia="Calibri" w:cs="Times New Roman"/>
        </w:rPr>
        <w:t>,</w:t>
      </w:r>
      <w:r w:rsidR="000E1CEA">
        <w:rPr>
          <w:rFonts w:eastAsia="Calibri" w:cs="Times New Roman"/>
        </w:rPr>
        <w:fldChar w:fldCharType="begin"/>
      </w:r>
      <w:r w:rsidR="009B49EE">
        <w:rPr>
          <w:rFonts w:eastAsia="Calibri" w:cs="Times New Roman"/>
        </w:rPr>
        <w:instrText xml:space="preserve"> ADDIN EN.CITE &lt;EndNote&gt;&lt;Cite&gt;&lt;Author&gt;Kirkby&lt;/Author&gt;&lt;Year&gt;2012&lt;/Year&gt;&lt;RecNum&gt;116&lt;/RecNum&gt;&lt;DisplayText&gt;[18]&lt;/DisplayText&gt;&lt;record&gt;&lt;rec-number&gt;116&lt;/rec-number&gt;&lt;foreign-keys&gt;&lt;key app="EN" db-id="2twfx5wdcaswvbeevf2vr5e8padzvts9da0r" timestamp="1458120817"&gt;11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eriodical&gt;&lt;full-title&gt;BMJ Open&lt;/full-title&gt;&lt;abbr-1&gt;BMJ open&lt;/abbr-1&gt;&lt;/periodical&gt;&lt;pages&gt;e000509&lt;/pages&gt;&lt;volume&gt;2&lt;/volume&gt;&lt;number&gt;3&lt;/number&gt;&lt;dates&gt;&lt;year&gt;2012&lt;/year&gt;&lt;/dates&gt;&lt;isbn&gt;2044-6055&lt;/isbn&gt;&lt;urls&gt;&lt;/urls&gt;&lt;/record&gt;&lt;/Cite&gt;&lt;/EndNote&gt;</w:instrText>
      </w:r>
      <w:r w:rsidR="000E1CEA">
        <w:rPr>
          <w:rFonts w:eastAsia="Calibri" w:cs="Times New Roman"/>
        </w:rPr>
        <w:fldChar w:fldCharType="separate"/>
      </w:r>
      <w:r w:rsidR="009B49EE">
        <w:rPr>
          <w:rFonts w:eastAsia="Calibri" w:cs="Times New Roman"/>
          <w:noProof/>
        </w:rPr>
        <w:t>[18]</w:t>
      </w:r>
      <w:r w:rsidR="000E1CEA">
        <w:rPr>
          <w:rFonts w:eastAsia="Calibri" w:cs="Times New Roman"/>
        </w:rPr>
        <w:fldChar w:fldCharType="end"/>
      </w:r>
      <w:r w:rsidR="00BC1CF2" w:rsidRPr="00000F73">
        <w:rPr>
          <w:rFonts w:eastAsia="Calibri" w:cs="Times New Roman"/>
        </w:rPr>
        <w:t xml:space="preserve"> and asked </w:t>
      </w:r>
      <w:r w:rsidR="00942DD2">
        <w:rPr>
          <w:rFonts w:eastAsia="Calibri" w:cs="Times New Roman"/>
        </w:rPr>
        <w:t>them</w:t>
      </w:r>
      <w:r w:rsidR="006415F6">
        <w:rPr>
          <w:rFonts w:eastAsia="Calibri" w:cs="Times New Roman"/>
        </w:rPr>
        <w:t xml:space="preserve"> </w:t>
      </w:r>
      <w:r w:rsidR="00BC1CF2" w:rsidRPr="00000F73">
        <w:rPr>
          <w:rFonts w:eastAsia="Calibri" w:cs="Times New Roman"/>
        </w:rPr>
        <w:t xml:space="preserve">to rank the topics </w:t>
      </w:r>
      <w:r w:rsidR="00C52E92" w:rsidRPr="00DD0E3D">
        <w:rPr>
          <w:rFonts w:eastAsia="Calibri" w:cs="Times New Roman"/>
        </w:rPr>
        <w:t xml:space="preserve">(See </w:t>
      </w:r>
      <w:r w:rsidR="00DD0E3D" w:rsidRPr="00DD0E3D">
        <w:rPr>
          <w:rFonts w:eastAsia="Calibri" w:cs="Times New Roman"/>
        </w:rPr>
        <w:t>Box 1</w:t>
      </w:r>
      <w:r w:rsidR="00C52E92" w:rsidRPr="00DD0E3D">
        <w:rPr>
          <w:rFonts w:eastAsia="Calibri" w:cs="Times New Roman"/>
        </w:rPr>
        <w:t>)</w:t>
      </w:r>
      <w:r w:rsidR="00C52E92">
        <w:rPr>
          <w:rFonts w:eastAsia="Calibri" w:cs="Times New Roman"/>
        </w:rPr>
        <w:t xml:space="preserve"> </w:t>
      </w:r>
      <w:r w:rsidR="00BC1CF2" w:rsidRPr="00000F73">
        <w:rPr>
          <w:rFonts w:eastAsia="Calibri" w:cs="Times New Roman"/>
        </w:rPr>
        <w:t>as ‘important’, ‘somewhat important’ and ‘not important’</w:t>
      </w:r>
      <w:r w:rsidR="007E0245">
        <w:rPr>
          <w:rFonts w:eastAsia="Calibri" w:cs="Times New Roman"/>
        </w:rPr>
        <w:t>.</w:t>
      </w:r>
      <w:r w:rsidR="004A6BB6">
        <w:rPr>
          <w:rFonts w:eastAsia="Calibri" w:cs="Times New Roman"/>
        </w:rPr>
        <w:fldChar w:fldCharType="begin"/>
      </w:r>
      <w:r w:rsidR="009B49EE">
        <w:rPr>
          <w:rFonts w:eastAsia="Calibri" w:cs="Times New Roman"/>
        </w:rPr>
        <w:instrText xml:space="preserve"> ADDIN EN.CITE &lt;EndNote&gt;&lt;Cite&gt;&lt;Author&gt;Fargas-Malet&lt;/Author&gt;&lt;Year&gt;2010&lt;/Year&gt;&lt;RecNum&gt;292&lt;/RecNum&gt;&lt;DisplayText&gt;[19, 20]&lt;/DisplayText&gt;&lt;record&gt;&lt;rec-number&gt;292&lt;/rec-number&gt;&lt;foreign-keys&gt;&lt;key app="EN" db-id="2twfx5wdcaswvbeevf2vr5e8padzvts9da0r" timestamp="1465199098"&gt;292&lt;/key&gt;&lt;/foreign-keys&gt;&lt;ref-type name="Journal Article"&gt;17&lt;/ref-type&gt;&lt;contributors&gt;&lt;authors&gt;&lt;author&gt;Fargas-Malet, Montserrat&lt;/author&gt;&lt;author&gt;McSherry, Dominic&lt;/author&gt;&lt;author&gt;Larkin, Emma&lt;/author&gt;&lt;author&gt;Robinson, Clive&lt;/author&gt;&lt;/authors&gt;&lt;/contributors&gt;&lt;titles&gt;&lt;title&gt;Research with children: Methodological issues and innovative techniques&lt;/title&gt;&lt;secondary-title&gt;Journal of early childhood research&lt;/secondary-title&gt;&lt;/titles&gt;&lt;periodical&gt;&lt;full-title&gt;Journal of early childhood research&lt;/full-title&gt;&lt;/periodical&gt;&lt;pages&gt;175-192&lt;/pages&gt;&lt;volume&gt;8&lt;/volume&gt;&lt;number&gt;2&lt;/number&gt;&lt;dates&gt;&lt;year&gt;2010&lt;/year&gt;&lt;/dates&gt;&lt;isbn&gt;1476-718X&lt;/isbn&gt;&lt;urls&gt;&lt;/urls&gt;&lt;/record&gt;&lt;/Cite&gt;&lt;Cite&gt;&lt;Author&gt;Greig&lt;/Author&gt;&lt;Year&gt;2012&lt;/Year&gt;&lt;RecNum&gt;889&lt;/RecNum&gt;&lt;record&gt;&lt;rec-number&gt;889&lt;/rec-number&gt;&lt;foreign-keys&gt;&lt;key app="EN" db-id="2twfx5wdcaswvbeevf2vr5e8padzvts9da0r" timestamp="1521048142"&gt;889&lt;/key&gt;&lt;/foreign-keys&gt;&lt;ref-type name="Book"&gt;6&lt;/ref-type&gt;&lt;contributors&gt;&lt;authors&gt;&lt;author&gt;Greig, A.D&lt;/author&gt;&lt;author&gt;Taylor, J&lt;/author&gt;&lt;author&gt;MacKay, T&lt;/author&gt;&lt;/authors&gt;&lt;/contributors&gt;&lt;titles&gt;&lt;title&gt;Doing research with children: A practical guide.&lt;/title&gt;&lt;/titles&gt;&lt;dates&gt;&lt;year&gt;2012&lt;/year&gt;&lt;/dates&gt;&lt;pub-location&gt;London&lt;/pub-location&gt;&lt;publisher&gt;Sage Publishing&lt;/publisher&gt;&lt;urls&gt;&lt;/urls&gt;&lt;/record&gt;&lt;/Cite&gt;&lt;/EndNote&gt;</w:instrText>
      </w:r>
      <w:r w:rsidR="004A6BB6">
        <w:rPr>
          <w:rFonts w:eastAsia="Calibri" w:cs="Times New Roman"/>
        </w:rPr>
        <w:fldChar w:fldCharType="separate"/>
      </w:r>
      <w:r w:rsidR="009B49EE">
        <w:rPr>
          <w:rFonts w:eastAsia="Calibri" w:cs="Times New Roman"/>
          <w:noProof/>
        </w:rPr>
        <w:t>[19, 20]</w:t>
      </w:r>
      <w:r w:rsidR="004A6BB6">
        <w:rPr>
          <w:rFonts w:eastAsia="Calibri" w:cs="Times New Roman"/>
        </w:rPr>
        <w:fldChar w:fldCharType="end"/>
      </w:r>
      <w:r w:rsidR="00BC1CF2" w:rsidRPr="00000F73">
        <w:rPr>
          <w:rFonts w:eastAsia="Calibri" w:cs="Times New Roman"/>
        </w:rPr>
        <w:t xml:space="preserve"> </w:t>
      </w:r>
      <w:r w:rsidR="00C27FB0">
        <w:t>JM-K</w:t>
      </w:r>
      <w:r w:rsidR="00C27FB0">
        <w:rPr>
          <w:rFonts w:eastAsia="Calibri" w:cs="Times New Roman"/>
        </w:rPr>
        <w:t xml:space="preserve"> also </w:t>
      </w:r>
      <w:r w:rsidR="00BC1CF2" w:rsidRPr="00000F73">
        <w:rPr>
          <w:rFonts w:eastAsia="Calibri" w:cs="Times New Roman"/>
        </w:rPr>
        <w:t xml:space="preserve">asked </w:t>
      </w:r>
      <w:r w:rsidR="00C27FB0">
        <w:rPr>
          <w:rFonts w:eastAsia="Calibri" w:cs="Times New Roman"/>
        </w:rPr>
        <w:t xml:space="preserve">participants </w:t>
      </w:r>
      <w:r w:rsidR="00BC1CF2" w:rsidRPr="00000F73">
        <w:rPr>
          <w:rFonts w:eastAsia="Calibri" w:cs="Times New Roman"/>
        </w:rPr>
        <w:t xml:space="preserve">to </w:t>
      </w:r>
      <w:r w:rsidR="006415F6">
        <w:rPr>
          <w:rFonts w:eastAsia="Calibri" w:cs="Times New Roman"/>
        </w:rPr>
        <w:t xml:space="preserve">comment on their </w:t>
      </w:r>
      <w:r w:rsidR="00BC1CF2" w:rsidRPr="00000F73">
        <w:rPr>
          <w:rFonts w:eastAsia="Calibri" w:cs="Times New Roman"/>
        </w:rPr>
        <w:t>rank</w:t>
      </w:r>
      <w:r w:rsidR="006415F6">
        <w:rPr>
          <w:rFonts w:eastAsia="Calibri" w:cs="Times New Roman"/>
        </w:rPr>
        <w:t>ing</w:t>
      </w:r>
      <w:r w:rsidR="00FD6C63">
        <w:rPr>
          <w:rFonts w:eastAsia="Calibri" w:cs="Times New Roman"/>
        </w:rPr>
        <w:t>s</w:t>
      </w:r>
      <w:r w:rsidR="006415F6">
        <w:rPr>
          <w:rFonts w:eastAsia="Calibri" w:cs="Times New Roman"/>
        </w:rPr>
        <w:t xml:space="preserve"> and </w:t>
      </w:r>
      <w:r w:rsidR="00FD6C63">
        <w:rPr>
          <w:rFonts w:eastAsia="Calibri" w:cs="Times New Roman"/>
        </w:rPr>
        <w:t xml:space="preserve">on any </w:t>
      </w:r>
      <w:r w:rsidR="00B47293" w:rsidRPr="00000F73">
        <w:rPr>
          <w:rFonts w:eastAsia="Calibri" w:cs="Times New Roman"/>
        </w:rPr>
        <w:t xml:space="preserve">information not included in the cards </w:t>
      </w:r>
      <w:r w:rsidR="006415F6">
        <w:rPr>
          <w:rFonts w:eastAsia="Calibri" w:cs="Times New Roman"/>
        </w:rPr>
        <w:t xml:space="preserve">that </w:t>
      </w:r>
      <w:r w:rsidR="00707BC0">
        <w:rPr>
          <w:rFonts w:eastAsia="Calibri" w:cs="Times New Roman"/>
        </w:rPr>
        <w:t xml:space="preserve">they felt </w:t>
      </w:r>
      <w:r w:rsidR="00B47293" w:rsidRPr="00000F73">
        <w:rPr>
          <w:rFonts w:eastAsia="Calibri" w:cs="Times New Roman"/>
        </w:rPr>
        <w:t xml:space="preserve">was important when deciding whether to participate in </w:t>
      </w:r>
      <w:r w:rsidR="00B24814" w:rsidRPr="00000F73">
        <w:rPr>
          <w:rFonts w:eastAsia="Calibri" w:cs="Times New Roman"/>
        </w:rPr>
        <w:t xml:space="preserve">a trial. </w:t>
      </w:r>
      <w:r w:rsidR="000538A6">
        <w:rPr>
          <w:rFonts w:eastAsia="Calibri" w:cs="Times New Roman"/>
        </w:rPr>
        <w:t>Research is quite an abstract and challenging topic particularly for younger participants, and t</w:t>
      </w:r>
      <w:r w:rsidR="00F65A41">
        <w:rPr>
          <w:rFonts w:eastAsia="Calibri" w:cs="Times New Roman"/>
        </w:rPr>
        <w:t>h</w:t>
      </w:r>
      <w:r w:rsidR="000538A6">
        <w:rPr>
          <w:rFonts w:eastAsia="Calibri" w:cs="Times New Roman"/>
        </w:rPr>
        <w:t>is</w:t>
      </w:r>
      <w:r w:rsidR="00F65A41">
        <w:rPr>
          <w:rFonts w:eastAsia="Calibri" w:cs="Times New Roman"/>
        </w:rPr>
        <w:t xml:space="preserve"> exercise </w:t>
      </w:r>
      <w:r w:rsidR="000A6E39">
        <w:rPr>
          <w:rFonts w:eastAsia="Calibri" w:cs="Times New Roman"/>
        </w:rPr>
        <w:t xml:space="preserve">helped </w:t>
      </w:r>
      <w:r w:rsidR="000538A6">
        <w:rPr>
          <w:rFonts w:eastAsia="Calibri" w:cs="Times New Roman"/>
        </w:rPr>
        <w:t xml:space="preserve">to facilitate </w:t>
      </w:r>
      <w:r w:rsidR="00F65A41">
        <w:rPr>
          <w:rFonts w:eastAsia="Calibri" w:cs="Times New Roman"/>
        </w:rPr>
        <w:t>discussion</w:t>
      </w:r>
      <w:r w:rsidR="000538A6">
        <w:rPr>
          <w:rFonts w:eastAsia="Calibri" w:cs="Times New Roman"/>
        </w:rPr>
        <w:t xml:space="preserve"> and support participants in identifying what was </w:t>
      </w:r>
      <w:r w:rsidR="00F65A41">
        <w:rPr>
          <w:rFonts w:eastAsia="Calibri" w:cs="Times New Roman"/>
        </w:rPr>
        <w:t xml:space="preserve">important to </w:t>
      </w:r>
      <w:r w:rsidR="000538A6">
        <w:rPr>
          <w:rFonts w:eastAsia="Calibri" w:cs="Times New Roman"/>
        </w:rPr>
        <w:t>them</w:t>
      </w:r>
      <w:r w:rsidR="007E0245">
        <w:rPr>
          <w:rFonts w:eastAsia="Calibri" w:cs="Times New Roman"/>
        </w:rPr>
        <w:t>.</w:t>
      </w:r>
      <w:r w:rsidR="001147D6">
        <w:rPr>
          <w:rFonts w:eastAsia="Calibri" w:cs="Times New Roman"/>
        </w:rPr>
        <w:fldChar w:fldCharType="begin">
          <w:fldData xml:space="preserve">PEVuZE5vdGU+PENpdGU+PEF1dGhvcj5GbGFuYWdhbjwvQXV0aG9yPjxZZWFyPjIwMTU8L1llYXI+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</w:fldData>
        </w:fldChar>
      </w:r>
      <w:r w:rsidR="009B49EE">
        <w:rPr>
          <w:rFonts w:eastAsia="Calibri" w:cs="Times New Roman"/>
        </w:rPr>
        <w:instrText xml:space="preserve"> ADDIN EN.CITE </w:instrText>
      </w:r>
      <w:r w:rsidR="009B49EE">
        <w:rPr>
          <w:rFonts w:eastAsia="Calibri" w:cs="Times New Roman"/>
        </w:rPr>
        <w:fldChar w:fldCharType="begin">
          <w:fldData xml:space="preserve">PEVuZE5vdGU+PENpdGU+PEF1dGhvcj5GbGFuYWdhbjwvQXV0aG9yPjxZZWFyPjIwMTU8L1llYXI+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</w:fldData>
        </w:fldChar>
      </w:r>
      <w:r w:rsidR="009B49EE">
        <w:rPr>
          <w:rFonts w:eastAsia="Calibri" w:cs="Times New Roman"/>
        </w:rPr>
        <w:instrText xml:space="preserve"> ADDIN EN.CITE.DATA </w:instrText>
      </w:r>
      <w:r w:rsidR="009B49EE">
        <w:rPr>
          <w:rFonts w:eastAsia="Calibri" w:cs="Times New Roman"/>
        </w:rPr>
      </w:r>
      <w:r w:rsidR="009B49EE">
        <w:rPr>
          <w:rFonts w:eastAsia="Calibri" w:cs="Times New Roman"/>
        </w:rPr>
        <w:fldChar w:fldCharType="end"/>
      </w:r>
      <w:r w:rsidR="001147D6">
        <w:rPr>
          <w:rFonts w:eastAsia="Calibri" w:cs="Times New Roman"/>
        </w:rPr>
      </w:r>
      <w:r w:rsidR="001147D6">
        <w:rPr>
          <w:rFonts w:eastAsia="Calibri" w:cs="Times New Roman"/>
        </w:rPr>
        <w:fldChar w:fldCharType="separate"/>
      </w:r>
      <w:r w:rsidR="009B49EE">
        <w:rPr>
          <w:rFonts w:eastAsia="Calibri" w:cs="Times New Roman"/>
          <w:noProof/>
        </w:rPr>
        <w:t>[21]</w:t>
      </w:r>
      <w:r w:rsidR="001147D6">
        <w:rPr>
          <w:rFonts w:eastAsia="Calibri" w:cs="Times New Roman"/>
        </w:rPr>
        <w:fldChar w:fldCharType="end"/>
      </w:r>
      <w:r w:rsidR="0039782F">
        <w:rPr>
          <w:rFonts w:eastAsia="Calibri" w:cs="Times New Roman"/>
        </w:rPr>
        <w:t xml:space="preserve"> </w:t>
      </w:r>
      <w:r w:rsidR="004421B6">
        <w:rPr>
          <w:rFonts w:eastAsia="Calibri" w:cs="Times New Roman"/>
        </w:rPr>
        <w:t xml:space="preserve">To </w:t>
      </w:r>
      <w:r w:rsidR="0039782F">
        <w:rPr>
          <w:rFonts w:eastAsia="Calibri" w:cs="Times New Roman"/>
        </w:rPr>
        <w:t xml:space="preserve">similarly </w:t>
      </w:r>
      <w:r w:rsidR="004421B6">
        <w:rPr>
          <w:rFonts w:eastAsia="Calibri" w:cs="Times New Roman"/>
        </w:rPr>
        <w:t>facilitate participants</w:t>
      </w:r>
      <w:r w:rsidR="00227462">
        <w:rPr>
          <w:rFonts w:eastAsia="Calibri" w:cs="Times New Roman"/>
        </w:rPr>
        <w:t xml:space="preserve"> </w:t>
      </w:r>
      <w:r w:rsidR="0039782F">
        <w:rPr>
          <w:rFonts w:eastAsia="Calibri" w:cs="Times New Roman"/>
        </w:rPr>
        <w:t xml:space="preserve">discussing their </w:t>
      </w:r>
      <w:r w:rsidR="004421B6">
        <w:rPr>
          <w:rFonts w:eastAsia="Calibri" w:cs="Times New Roman"/>
        </w:rPr>
        <w:t>preferences regard</w:t>
      </w:r>
      <w:r w:rsidR="0039782F">
        <w:rPr>
          <w:rFonts w:eastAsia="Calibri" w:cs="Times New Roman"/>
        </w:rPr>
        <w:t xml:space="preserve">ing </w:t>
      </w:r>
      <w:r w:rsidR="004421B6">
        <w:rPr>
          <w:rFonts w:eastAsia="Calibri" w:cs="Times New Roman"/>
        </w:rPr>
        <w:t xml:space="preserve">different </w:t>
      </w:r>
      <w:r w:rsidR="00FD6C63">
        <w:rPr>
          <w:rFonts w:eastAsia="Calibri" w:cs="Times New Roman"/>
        </w:rPr>
        <w:t>designs</w:t>
      </w:r>
      <w:r w:rsidR="004421B6">
        <w:rPr>
          <w:rFonts w:eastAsia="Calibri" w:cs="Times New Roman"/>
        </w:rPr>
        <w:t xml:space="preserve"> of </w:t>
      </w:r>
      <w:r w:rsidR="00FA65ED">
        <w:rPr>
          <w:rFonts w:eastAsia="Calibri" w:cs="Times New Roman"/>
        </w:rPr>
        <w:t>multimedia websi</w:t>
      </w:r>
      <w:r w:rsidR="0096054B">
        <w:rPr>
          <w:rFonts w:eastAsia="Calibri" w:cs="Times New Roman"/>
        </w:rPr>
        <w:t>tes</w:t>
      </w:r>
      <w:r w:rsidR="004421B6">
        <w:rPr>
          <w:rFonts w:eastAsia="Calibri" w:cs="Times New Roman"/>
        </w:rPr>
        <w:t xml:space="preserve">, </w:t>
      </w:r>
      <w:r w:rsidR="005F3C44">
        <w:t>JM-K</w:t>
      </w:r>
      <w:r w:rsidR="005F3C44">
        <w:rPr>
          <w:rFonts w:eastAsia="Calibri" w:cs="Times New Roman"/>
        </w:rPr>
        <w:t xml:space="preserve"> </w:t>
      </w:r>
      <w:r w:rsidR="00C27FB0">
        <w:rPr>
          <w:rFonts w:eastAsia="Calibri" w:cs="Times New Roman"/>
        </w:rPr>
        <w:t xml:space="preserve">showed </w:t>
      </w:r>
      <w:r w:rsidR="0016041D">
        <w:rPr>
          <w:rFonts w:eastAsia="Calibri" w:cs="Times New Roman"/>
        </w:rPr>
        <w:t xml:space="preserve">participants various </w:t>
      </w:r>
      <w:r w:rsidR="004421B6">
        <w:rPr>
          <w:rFonts w:eastAsia="Calibri" w:cs="Times New Roman"/>
        </w:rPr>
        <w:t>e</w:t>
      </w:r>
      <w:r w:rsidR="00C57ECC" w:rsidRPr="00000F73">
        <w:rPr>
          <w:rFonts w:eastAsia="Calibri" w:cs="Times New Roman"/>
        </w:rPr>
        <w:t>xamples of</w:t>
      </w:r>
      <w:r w:rsidR="004421B6">
        <w:rPr>
          <w:rFonts w:eastAsia="Calibri" w:cs="Times New Roman"/>
        </w:rPr>
        <w:t xml:space="preserve"> </w:t>
      </w:r>
      <w:r w:rsidR="00C57ECC" w:rsidRPr="00000F73">
        <w:rPr>
          <w:rFonts w:eastAsia="Calibri" w:cs="Times New Roman"/>
        </w:rPr>
        <w:t xml:space="preserve">existing </w:t>
      </w:r>
      <w:r w:rsidR="00653844">
        <w:rPr>
          <w:rFonts w:eastAsia="Calibri" w:cs="Times New Roman"/>
        </w:rPr>
        <w:t>websites</w:t>
      </w:r>
      <w:r w:rsidR="0039782F">
        <w:rPr>
          <w:rFonts w:eastAsia="Calibri" w:cs="Times New Roman"/>
        </w:rPr>
        <w:t xml:space="preserve">, </w:t>
      </w:r>
      <w:r w:rsidR="00A31798">
        <w:rPr>
          <w:rFonts w:eastAsia="Calibri" w:cs="Times New Roman"/>
        </w:rPr>
        <w:t>animations</w:t>
      </w:r>
      <w:r w:rsidR="00653844">
        <w:rPr>
          <w:rFonts w:eastAsia="Calibri" w:cs="Times New Roman"/>
        </w:rPr>
        <w:t xml:space="preserve"> and a video</w:t>
      </w:r>
      <w:r w:rsidR="00514745">
        <w:rPr>
          <w:rFonts w:eastAsia="Calibri" w:cs="Times New Roman"/>
        </w:rPr>
        <w:t xml:space="preserve"> </w:t>
      </w:r>
      <w:r w:rsidR="00227462">
        <w:rPr>
          <w:rFonts w:eastAsia="Calibri" w:cs="Times New Roman"/>
        </w:rPr>
        <w:t>(see Table 1 for details)</w:t>
      </w:r>
      <w:r w:rsidR="006102A2">
        <w:rPr>
          <w:rFonts w:eastAsia="Calibri" w:cs="Times New Roman"/>
        </w:rPr>
        <w:t>,</w:t>
      </w:r>
      <w:r w:rsidR="00227462">
        <w:rPr>
          <w:rFonts w:eastAsia="Calibri" w:cs="Times New Roman"/>
        </w:rPr>
        <w:t xml:space="preserve"> and examples of character designs</w:t>
      </w:r>
      <w:r w:rsidR="00227462" w:rsidRPr="00000F73">
        <w:rPr>
          <w:rFonts w:eastAsia="Calibri" w:cs="Times New Roman"/>
        </w:rPr>
        <w:t xml:space="preserve"> </w:t>
      </w:r>
      <w:r w:rsidR="00227462">
        <w:rPr>
          <w:rFonts w:eastAsia="Calibri" w:cs="Times New Roman"/>
        </w:rPr>
        <w:t>(Figure 1)</w:t>
      </w:r>
      <w:r w:rsidR="00C27FB0">
        <w:rPr>
          <w:rFonts w:eastAsia="Calibri" w:cs="Times New Roman"/>
        </w:rPr>
        <w:t xml:space="preserve"> and asked them to comment on these</w:t>
      </w:r>
      <w:r w:rsidR="001F648E">
        <w:rPr>
          <w:rFonts w:eastAsia="Calibri" w:cs="Times New Roman"/>
        </w:rPr>
        <w:t xml:space="preserve">. </w:t>
      </w:r>
      <w:r w:rsidR="005E3AC9">
        <w:rPr>
          <w:rFonts w:eastAsia="Calibri" w:cs="Times New Roman"/>
        </w:rPr>
        <w:t>T</w:t>
      </w:r>
      <w:r w:rsidR="001274BA">
        <w:rPr>
          <w:rFonts w:eastAsia="Calibri" w:cs="Times New Roman"/>
        </w:rPr>
        <w:t xml:space="preserve">hese </w:t>
      </w:r>
      <w:r w:rsidR="00C27FB0">
        <w:rPr>
          <w:rFonts w:eastAsia="Calibri" w:cs="Times New Roman"/>
        </w:rPr>
        <w:t>examples</w:t>
      </w:r>
      <w:r w:rsidR="001F648E">
        <w:rPr>
          <w:rFonts w:eastAsia="Calibri" w:cs="Times New Roman"/>
        </w:rPr>
        <w:t xml:space="preserve"> represented </w:t>
      </w:r>
      <w:r w:rsidR="006102A2">
        <w:rPr>
          <w:rFonts w:eastAsia="Calibri" w:cs="Times New Roman"/>
        </w:rPr>
        <w:t>a range of presentation styles and design styles</w:t>
      </w:r>
      <w:r w:rsidR="001F648E">
        <w:rPr>
          <w:rFonts w:eastAsia="Calibri" w:cs="Times New Roman"/>
        </w:rPr>
        <w:t xml:space="preserve">. </w:t>
      </w:r>
    </w:p>
    <w:p w14:paraId="4522F72F" w14:textId="77777777" w:rsidR="00571F06" w:rsidRDefault="00571F06" w:rsidP="00000F73">
      <w:pPr>
        <w:spacing w:after="0" w:line="360" w:lineRule="auto"/>
        <w:rPr>
          <w:rFonts w:eastAsia="Calibri" w:cs="Times New Roman"/>
        </w:rPr>
      </w:pPr>
    </w:p>
    <w:p w14:paraId="2A5A7D47" w14:textId="1EA42898" w:rsidR="00125185" w:rsidRDefault="004717EE" w:rsidP="00000F73">
      <w:pPr>
        <w:spacing w:after="0" w:line="360" w:lineRule="auto"/>
      </w:pPr>
      <w:r>
        <w:t xml:space="preserve">Finally we explored </w:t>
      </w:r>
      <w:r w:rsidR="00125185" w:rsidRPr="00000F73">
        <w:t xml:space="preserve">how </w:t>
      </w:r>
      <w:r w:rsidR="00D074F0">
        <w:t>the</w:t>
      </w:r>
      <w:r w:rsidR="00125185" w:rsidRPr="00000F73">
        <w:t xml:space="preserve"> </w:t>
      </w:r>
      <w:r w:rsidR="0096054B">
        <w:t>multimedia websites</w:t>
      </w:r>
      <w:r w:rsidR="00125185" w:rsidRPr="00000F73">
        <w:t xml:space="preserve"> </w:t>
      </w:r>
      <w:r w:rsidR="00143A0A" w:rsidRPr="00000F73">
        <w:t>should look and function</w:t>
      </w:r>
      <w:r w:rsidR="00125185" w:rsidRPr="00000F73">
        <w:t xml:space="preserve"> by </w:t>
      </w:r>
      <w:r>
        <w:t xml:space="preserve">asking </w:t>
      </w:r>
      <w:r w:rsidR="0016041D">
        <w:t xml:space="preserve">participants </w:t>
      </w:r>
      <w:r>
        <w:t xml:space="preserve">to </w:t>
      </w:r>
      <w:r w:rsidR="003930FF">
        <w:t xml:space="preserve">rank </w:t>
      </w:r>
      <w:r w:rsidR="00143A0A" w:rsidRPr="00000F73">
        <w:t>six cards</w:t>
      </w:r>
      <w:r>
        <w:t xml:space="preserve">, each with a printed statement related to </w:t>
      </w:r>
      <w:r w:rsidR="00125185" w:rsidRPr="00000F73">
        <w:t xml:space="preserve">criteria </w:t>
      </w:r>
      <w:r w:rsidR="00143A0A" w:rsidRPr="00000F73">
        <w:t>for assessing websites</w:t>
      </w:r>
      <w:r w:rsidR="007E0245">
        <w:t>.</w:t>
      </w:r>
      <w:r w:rsidR="000E1CEA">
        <w:fldChar w:fldCharType="begin"/>
      </w:r>
      <w:r w:rsidR="000C1331">
        <w:instrText xml:space="preserve"> ADDIN EN.CITE &lt;EndNote&gt;&lt;Cite&gt;&lt;Author&gt;The Webby Awards&lt;/Author&gt;&lt;Year&gt;2015&lt;/Year&gt;&lt;RecNum&gt;117&lt;/RecNum&gt;&lt;DisplayText&gt;[22]&lt;/DisplayText&gt;&lt;record&gt;&lt;rec-number&gt;117&lt;/rec-number&gt;&lt;foreign-keys&gt;&lt;key app="EN" db-id="2twfx5wdcaswvbeevf2vr5e8padzvts9da0r" timestamp="1458120902"&gt;117&lt;/key&gt;&lt;/foreign-keys&gt;&lt;ref-type name="Web Page"&gt;12&lt;/ref-type&gt;&lt;contributors&gt;&lt;authors&gt;&lt;author&gt;The Webby Awards,&lt;/author&gt;&lt;/authors&gt;&lt;/contributors&gt;&lt;titles&gt;&lt;title&gt;Webby Awards Judging Criteria&lt;/title&gt;&lt;/titles&gt;&lt;number&gt;12 April 2018&lt;/number&gt;&lt;dates&gt;&lt;year&gt;2015&lt;/year&gt;&lt;/dates&gt;&lt;urls&gt;&lt;related-urls&gt;&lt;url&gt;http://webbyawards.com/about/webbyfact/&lt;/url&gt;&lt;/related-urls&gt;&lt;/urls&gt;&lt;/record&gt;&lt;/Cite&gt;&lt;/EndNote&gt;</w:instrText>
      </w:r>
      <w:r w:rsidR="000E1CEA">
        <w:fldChar w:fldCharType="separate"/>
      </w:r>
      <w:r w:rsidR="009B49EE">
        <w:rPr>
          <w:noProof/>
        </w:rPr>
        <w:t>[22]</w:t>
      </w:r>
      <w:r w:rsidR="000E1CEA">
        <w:fldChar w:fldCharType="end"/>
      </w:r>
      <w:r w:rsidR="0039782F">
        <w:t xml:space="preserve"> These</w:t>
      </w:r>
      <w:r>
        <w:t xml:space="preserve"> cover</w:t>
      </w:r>
      <w:r w:rsidR="0039782F">
        <w:t xml:space="preserve">ed </w:t>
      </w:r>
      <w:r w:rsidR="00143A0A" w:rsidRPr="00000F73">
        <w:t xml:space="preserve">content, structure and navigation, visual design, interactivity, functionality, and credibility. </w:t>
      </w:r>
      <w:r>
        <w:t xml:space="preserve">An initial analysis of the first round of interviews </w:t>
      </w:r>
      <w:r w:rsidR="009732AF">
        <w:t xml:space="preserve">informed the design of the </w:t>
      </w:r>
      <w:r w:rsidR="003930FF">
        <w:t xml:space="preserve">prototype </w:t>
      </w:r>
      <w:r w:rsidR="007B0B42">
        <w:t>multimedia website</w:t>
      </w:r>
      <w:r w:rsidR="009732AF">
        <w:t>s.</w:t>
      </w:r>
    </w:p>
    <w:p w14:paraId="0BA4B7D3" w14:textId="77777777" w:rsidR="008840FD" w:rsidRDefault="008840FD">
      <w:pPr>
        <w:spacing w:after="200" w:line="276" w:lineRule="auto"/>
      </w:pPr>
    </w:p>
    <w:p w14:paraId="64D4A192" w14:textId="77777777" w:rsidR="008840FD" w:rsidRDefault="008840FD" w:rsidP="008840FD">
      <w:r>
        <w:t>Table 1: Resources used within the first round of interviews</w:t>
      </w:r>
    </w:p>
    <w:tbl>
      <w:tblPr>
        <w:tblStyle w:val="TableGrid"/>
        <w:tblW w:w="9640" w:type="dxa"/>
        <w:jc w:val="center"/>
        <w:tblLook w:val="04A0" w:firstRow="1" w:lastRow="0" w:firstColumn="1" w:lastColumn="0" w:noHBand="0" w:noVBand="1"/>
      </w:tblPr>
      <w:tblGrid>
        <w:gridCol w:w="3233"/>
        <w:gridCol w:w="1657"/>
        <w:gridCol w:w="4750"/>
      </w:tblGrid>
      <w:tr w:rsidR="008840FD" w:rsidRPr="000750F4" w14:paraId="46BAE4D2" w14:textId="77777777" w:rsidTr="008840FD">
        <w:trPr>
          <w:jc w:val="center"/>
        </w:trPr>
        <w:tc>
          <w:tcPr>
            <w:tcW w:w="3233" w:type="dxa"/>
          </w:tcPr>
          <w:p w14:paraId="4C475912" w14:textId="77777777" w:rsidR="008840FD" w:rsidRPr="000750F4" w:rsidRDefault="008840FD" w:rsidP="008840FD">
            <w:pPr>
              <w:rPr>
                <w:b/>
              </w:rPr>
            </w:pPr>
            <w:r w:rsidRPr="000750F4">
              <w:rPr>
                <w:b/>
              </w:rPr>
              <w:t>Resource</w:t>
            </w:r>
          </w:p>
        </w:tc>
        <w:tc>
          <w:tcPr>
            <w:tcW w:w="1657" w:type="dxa"/>
          </w:tcPr>
          <w:p w14:paraId="6830EB1E" w14:textId="77777777" w:rsidR="008840FD" w:rsidRPr="000750F4" w:rsidRDefault="008840FD" w:rsidP="008840FD">
            <w:pPr>
              <w:rPr>
                <w:b/>
              </w:rPr>
            </w:pPr>
            <w:r>
              <w:rPr>
                <w:b/>
              </w:rPr>
              <w:t>Example of:</w:t>
            </w:r>
          </w:p>
        </w:tc>
        <w:tc>
          <w:tcPr>
            <w:tcW w:w="4750" w:type="dxa"/>
          </w:tcPr>
          <w:p w14:paraId="37B8C719" w14:textId="77777777" w:rsidR="008840FD" w:rsidRPr="000750F4" w:rsidRDefault="008840FD" w:rsidP="008840FD">
            <w:pPr>
              <w:rPr>
                <w:b/>
              </w:rPr>
            </w:pPr>
            <w:r w:rsidRPr="000750F4">
              <w:rPr>
                <w:b/>
              </w:rPr>
              <w:t>Link</w:t>
            </w:r>
          </w:p>
        </w:tc>
      </w:tr>
      <w:tr w:rsidR="008840FD" w14:paraId="73A66ECB" w14:textId="77777777" w:rsidTr="008840FD">
        <w:trPr>
          <w:jc w:val="center"/>
        </w:trPr>
        <w:tc>
          <w:tcPr>
            <w:tcW w:w="3233" w:type="dxa"/>
          </w:tcPr>
          <w:p w14:paraId="0AE924DC" w14:textId="77777777" w:rsidR="008840FD" w:rsidRDefault="008840FD" w:rsidP="008840FD">
            <w:r>
              <w:t>HeadSpace</w:t>
            </w:r>
          </w:p>
        </w:tc>
        <w:tc>
          <w:tcPr>
            <w:tcW w:w="1657" w:type="dxa"/>
          </w:tcPr>
          <w:p w14:paraId="2D37B3DC" w14:textId="77777777" w:rsidR="008840FD" w:rsidRDefault="008840FD" w:rsidP="008840FD">
            <w:r>
              <w:t>Website</w:t>
            </w:r>
          </w:p>
        </w:tc>
        <w:tc>
          <w:tcPr>
            <w:tcW w:w="4750" w:type="dxa"/>
          </w:tcPr>
          <w:p w14:paraId="4CFBD1A4" w14:textId="77777777" w:rsidR="008840FD" w:rsidRDefault="00E7244A" w:rsidP="008840FD">
            <w:hyperlink r:id="rId9" w:history="1">
              <w:r w:rsidR="008840FD" w:rsidRPr="00000F73">
                <w:rPr>
                  <w:rStyle w:val="Hyperlink"/>
                  <w:rFonts w:eastAsia="Calibri" w:cs="Times New Roman"/>
                </w:rPr>
                <w:t>https://www.headspace.com/</w:t>
              </w:r>
            </w:hyperlink>
          </w:p>
        </w:tc>
      </w:tr>
      <w:tr w:rsidR="008840FD" w14:paraId="6BD6D533" w14:textId="77777777" w:rsidTr="008840FD">
        <w:trPr>
          <w:jc w:val="center"/>
        </w:trPr>
        <w:tc>
          <w:tcPr>
            <w:tcW w:w="3233" w:type="dxa"/>
          </w:tcPr>
          <w:p w14:paraId="52F5695E" w14:textId="77777777" w:rsidR="008840FD" w:rsidRDefault="008840FD" w:rsidP="008840FD">
            <w:r>
              <w:t>Toca</w:t>
            </w:r>
          </w:p>
        </w:tc>
        <w:tc>
          <w:tcPr>
            <w:tcW w:w="1657" w:type="dxa"/>
          </w:tcPr>
          <w:p w14:paraId="2BD80C4C" w14:textId="77777777" w:rsidR="008840FD" w:rsidRDefault="008840FD" w:rsidP="008840FD">
            <w:r>
              <w:t>Website</w:t>
            </w:r>
          </w:p>
        </w:tc>
        <w:tc>
          <w:tcPr>
            <w:tcW w:w="4750" w:type="dxa"/>
          </w:tcPr>
          <w:p w14:paraId="1A5C8E96" w14:textId="77777777" w:rsidR="008840FD" w:rsidRDefault="00E7244A" w:rsidP="008840FD">
            <w:hyperlink r:id="rId10" w:history="1">
              <w:r w:rsidR="008840FD" w:rsidRPr="006D02CF">
                <w:rPr>
                  <w:rStyle w:val="Hyperlink"/>
                </w:rPr>
                <w:t>https://tocaboca.com/</w:t>
              </w:r>
            </w:hyperlink>
          </w:p>
        </w:tc>
      </w:tr>
      <w:tr w:rsidR="008840FD" w14:paraId="43049309" w14:textId="77777777" w:rsidTr="008840FD">
        <w:trPr>
          <w:jc w:val="center"/>
        </w:trPr>
        <w:tc>
          <w:tcPr>
            <w:tcW w:w="3233" w:type="dxa"/>
          </w:tcPr>
          <w:p w14:paraId="2BBDF506" w14:textId="77777777" w:rsidR="008840FD" w:rsidRDefault="008840FD" w:rsidP="008840FD">
            <w:r>
              <w:t>Health Research: making the right decision for me (Nuffield Council on Bioethics)</w:t>
            </w:r>
          </w:p>
        </w:tc>
        <w:tc>
          <w:tcPr>
            <w:tcW w:w="1657" w:type="dxa"/>
          </w:tcPr>
          <w:p w14:paraId="316DA572" w14:textId="77777777" w:rsidR="008840FD" w:rsidRDefault="008840FD" w:rsidP="008840FD">
            <w:r>
              <w:t>Animation</w:t>
            </w:r>
          </w:p>
        </w:tc>
        <w:tc>
          <w:tcPr>
            <w:tcW w:w="4750" w:type="dxa"/>
          </w:tcPr>
          <w:p w14:paraId="5670DE14" w14:textId="77777777" w:rsidR="008840FD" w:rsidRDefault="00E7244A" w:rsidP="008840FD">
            <w:hyperlink r:id="rId11" w:history="1">
              <w:r w:rsidR="008840FD" w:rsidRPr="00000F73">
                <w:rPr>
                  <w:rStyle w:val="Hyperlink"/>
                  <w:rFonts w:eastAsia="Calibri" w:cs="Times New Roman"/>
                </w:rPr>
                <w:t>https://www.youtube.com/watch?v=6yaKwLG_vlE</w:t>
              </w:r>
            </w:hyperlink>
          </w:p>
        </w:tc>
      </w:tr>
      <w:tr w:rsidR="008840FD" w14:paraId="0223B8E6" w14:textId="77777777" w:rsidTr="008840FD">
        <w:trPr>
          <w:jc w:val="center"/>
        </w:trPr>
        <w:tc>
          <w:tcPr>
            <w:tcW w:w="3233" w:type="dxa"/>
          </w:tcPr>
          <w:p w14:paraId="21899E15" w14:textId="77777777" w:rsidR="008840FD" w:rsidRDefault="008840FD" w:rsidP="008840FD">
            <w:r>
              <w:t>What is a randomised trial? (Cancer Research UK)</w:t>
            </w:r>
          </w:p>
        </w:tc>
        <w:tc>
          <w:tcPr>
            <w:tcW w:w="1657" w:type="dxa"/>
          </w:tcPr>
          <w:p w14:paraId="37824EFE" w14:textId="77777777" w:rsidR="008840FD" w:rsidRDefault="008840FD" w:rsidP="008840FD">
            <w:r>
              <w:t>Animation</w:t>
            </w:r>
          </w:p>
        </w:tc>
        <w:tc>
          <w:tcPr>
            <w:tcW w:w="4750" w:type="dxa"/>
          </w:tcPr>
          <w:p w14:paraId="1D1D2511" w14:textId="77777777" w:rsidR="008840FD" w:rsidRDefault="00E7244A" w:rsidP="008840FD">
            <w:hyperlink r:id="rId12" w:history="1">
              <w:r w:rsidR="008840FD" w:rsidRPr="00000F73">
                <w:rPr>
                  <w:rStyle w:val="Hyperlink"/>
                  <w:rFonts w:eastAsia="Calibri" w:cs="Times New Roman"/>
                </w:rPr>
                <w:t>http://www.cancerresearchuk.org/about-cancer/find-a-clinical-trial/what-clinical-trials-are/randomised-trials</w:t>
              </w:r>
            </w:hyperlink>
          </w:p>
        </w:tc>
      </w:tr>
      <w:tr w:rsidR="008840FD" w14:paraId="2879BAED" w14:textId="77777777" w:rsidTr="008840FD">
        <w:trPr>
          <w:jc w:val="center"/>
        </w:trPr>
        <w:tc>
          <w:tcPr>
            <w:tcW w:w="3233" w:type="dxa"/>
          </w:tcPr>
          <w:p w14:paraId="2F78FA1E" w14:textId="77777777" w:rsidR="008840FD" w:rsidRDefault="008840FD" w:rsidP="008840FD">
            <w:r>
              <w:t xml:space="preserve">Can we </w:t>
            </w:r>
            <w:r w:rsidRPr="00000F73">
              <w:rPr>
                <w:rFonts w:eastAsia="Calibri" w:cs="Times New Roman"/>
              </w:rPr>
              <w:t>tell which children with febrile neutropenia have a bad bug or infection?</w:t>
            </w:r>
            <w:r>
              <w:rPr>
                <w:rFonts w:eastAsia="Calibri" w:cs="Times New Roman"/>
              </w:rPr>
              <w:t xml:space="preserve"> (Dr Bob Phillips)</w:t>
            </w:r>
          </w:p>
        </w:tc>
        <w:tc>
          <w:tcPr>
            <w:tcW w:w="1657" w:type="dxa"/>
          </w:tcPr>
          <w:p w14:paraId="4F200AF8" w14:textId="77777777" w:rsidR="008840FD" w:rsidRDefault="008840FD" w:rsidP="008840FD">
            <w:r>
              <w:t>Animation (Lego)</w:t>
            </w:r>
          </w:p>
        </w:tc>
        <w:tc>
          <w:tcPr>
            <w:tcW w:w="4750" w:type="dxa"/>
          </w:tcPr>
          <w:p w14:paraId="1B51B42C" w14:textId="77777777" w:rsidR="008840FD" w:rsidRDefault="00E7244A" w:rsidP="008840FD">
            <w:hyperlink r:id="rId13" w:history="1">
              <w:r w:rsidR="008840FD" w:rsidRPr="00000F73">
                <w:rPr>
                  <w:rStyle w:val="Hyperlink"/>
                  <w:rFonts w:eastAsia="Calibri" w:cs="Times New Roman"/>
                </w:rPr>
                <w:t>https://www.youtube.com/watch?v=Z1AXzJqatds</w:t>
              </w:r>
            </w:hyperlink>
          </w:p>
        </w:tc>
      </w:tr>
      <w:tr w:rsidR="008840FD" w14:paraId="5125BF7D" w14:textId="77777777" w:rsidTr="008840FD">
        <w:trPr>
          <w:jc w:val="center"/>
        </w:trPr>
        <w:tc>
          <w:tcPr>
            <w:tcW w:w="3233" w:type="dxa"/>
          </w:tcPr>
          <w:p w14:paraId="6104DFC0" w14:textId="77777777" w:rsidR="008840FD" w:rsidRDefault="008840FD" w:rsidP="008840FD">
            <w:r>
              <w:t>Hi-Light Trial video</w:t>
            </w:r>
          </w:p>
        </w:tc>
        <w:tc>
          <w:tcPr>
            <w:tcW w:w="1657" w:type="dxa"/>
          </w:tcPr>
          <w:p w14:paraId="1308B7CC" w14:textId="77777777" w:rsidR="008840FD" w:rsidRDefault="008840FD" w:rsidP="008840FD">
            <w:r>
              <w:t xml:space="preserve">Video of child and parent talking about participating in the trial </w:t>
            </w:r>
          </w:p>
        </w:tc>
        <w:tc>
          <w:tcPr>
            <w:tcW w:w="4750" w:type="dxa"/>
          </w:tcPr>
          <w:p w14:paraId="507FC7ED" w14:textId="0AEA080E" w:rsidR="008840FD" w:rsidRDefault="008840FD" w:rsidP="008840FD">
            <w:r>
              <w:t xml:space="preserve">Video not publicly available. Hi-Light protocol is available </w:t>
            </w:r>
            <w:r>
              <w:fldChar w:fldCharType="begin">
                <w:fldData xml:space="preserve">PEVuZE5vdGU+PENpdGU+PEF1dGhvcj5FbGVmdGhlcmlhZG91PC9BdXRob3I+PFllYXI+MjAxNDwv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FbGVmdGhlcmlhZG91PC9BdXRob3I+PFllYXI+MjAxNDwv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23]</w:t>
            </w:r>
            <w:r>
              <w:fldChar w:fldCharType="end"/>
            </w:r>
            <w:r>
              <w:t>.</w:t>
            </w:r>
          </w:p>
        </w:tc>
      </w:tr>
    </w:tbl>
    <w:p w14:paraId="65D0C92C" w14:textId="1E5A5CBE" w:rsidR="008840FD" w:rsidRDefault="008840FD">
      <w:pPr>
        <w:spacing w:after="200" w:line="276" w:lineRule="auto"/>
      </w:pPr>
      <w:r>
        <w:br w:type="page"/>
      </w:r>
    </w:p>
    <w:p w14:paraId="6CDC401F" w14:textId="17B9C400" w:rsidR="00B842D3" w:rsidRDefault="00B842D3" w:rsidP="00B842D3">
      <w:pPr>
        <w:spacing w:after="200" w:line="276" w:lineRule="auto"/>
        <w:rPr>
          <w:rFonts w:eastAsia="Calibri" w:cs="Times New Roman"/>
        </w:rPr>
      </w:pPr>
      <w:r>
        <w:rPr>
          <w:noProof/>
          <w:lang w:eastAsia="en-GB"/>
        </w:rPr>
        <mc:AlternateContent>
          <mc:Choice Requires="wps">
            <w:drawing>
              <wp:anchor distT="45720" distB="45720" distL="114300" distR="114300" simplePos="0" relativeHeight="251659264" behindDoc="0" locked="0" layoutInCell="1" allowOverlap="1" wp14:anchorId="61AFC95C" wp14:editId="2FCCBB12">
                <wp:simplePos x="0" y="0"/>
                <wp:positionH relativeFrom="margin">
                  <wp:align>left</wp:align>
                </wp:positionH>
                <wp:positionV relativeFrom="paragraph">
                  <wp:posOffset>564018</wp:posOffset>
                </wp:positionV>
                <wp:extent cx="6002655" cy="3601720"/>
                <wp:effectExtent l="0" t="0" r="17145"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2655" cy="3601720"/>
                        </a:xfrm>
                        <a:prstGeom prst="rect">
                          <a:avLst/>
                        </a:prstGeom>
                        <a:solidFill>
                          <a:srgbClr val="FFFFFF"/>
                        </a:solidFill>
                        <a:ln w="9525">
                          <a:solidFill>
                            <a:srgbClr val="000000"/>
                          </a:solidFill>
                          <a:miter lim="800000"/>
                          <a:headEnd/>
                          <a:tailEnd/>
                        </a:ln>
                      </wps:spPr>
                      <wps:txbx>
                        <w:txbxContent>
                          <w:p w14:paraId="131C4B16"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y </w:t>
                            </w:r>
                            <w:r>
                              <w:rPr>
                                <w:rFonts w:eastAsiaTheme="minorEastAsia" w:cstheme="minorHAnsi"/>
                                <w:color w:val="000000" w:themeColor="text1"/>
                                <w:kern w:val="24"/>
                              </w:rPr>
                              <w:t>is the study</w:t>
                            </w:r>
                            <w:r w:rsidRPr="00A20180">
                              <w:rPr>
                                <w:rFonts w:eastAsiaTheme="minorEastAsia" w:cstheme="minorHAnsi"/>
                                <w:color w:val="000000" w:themeColor="text1"/>
                                <w:kern w:val="24"/>
                              </w:rPr>
                              <w:t xml:space="preserve"> happening?</w:t>
                            </w:r>
                          </w:p>
                          <w:p w14:paraId="3F79583E"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y have I been invited? </w:t>
                            </w:r>
                          </w:p>
                          <w:p w14:paraId="2D3B26C7"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Do I have to take part? </w:t>
                            </w:r>
                          </w:p>
                          <w:p w14:paraId="514B7B7B"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will happen if I don’t want to carry on with the study? </w:t>
                            </w:r>
                          </w:p>
                          <w:p w14:paraId="57CCF9B2"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will happen to me if a take part? </w:t>
                            </w:r>
                          </w:p>
                          <w:p w14:paraId="6D93FD99"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Will it cost me any money to take part?</w:t>
                            </w:r>
                          </w:p>
                          <w:p w14:paraId="6174D1EA"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Will I be paid for taking part?</w:t>
                            </w:r>
                          </w:p>
                          <w:p w14:paraId="59A5D73F"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What is being tested in the study (</w:t>
                            </w:r>
                            <w:r>
                              <w:rPr>
                                <w:rFonts w:eastAsiaTheme="minorEastAsia" w:cstheme="minorHAnsi"/>
                                <w:color w:val="000000" w:themeColor="text1"/>
                                <w:kern w:val="24"/>
                              </w:rPr>
                              <w:t>for example what drug or device</w:t>
                            </w:r>
                            <w:r w:rsidRPr="00A20180">
                              <w:rPr>
                                <w:rFonts w:eastAsiaTheme="minorEastAsia" w:cstheme="minorHAnsi"/>
                                <w:color w:val="000000" w:themeColor="text1"/>
                                <w:kern w:val="24"/>
                              </w:rPr>
                              <w:t>)</w:t>
                            </w:r>
                            <w:r>
                              <w:rPr>
                                <w:rFonts w:eastAsiaTheme="minorEastAsia" w:cstheme="minorHAnsi"/>
                                <w:color w:val="000000" w:themeColor="text1"/>
                                <w:kern w:val="24"/>
                              </w:rPr>
                              <w:t>?</w:t>
                            </w:r>
                            <w:r w:rsidRPr="00A20180">
                              <w:rPr>
                                <w:rFonts w:eastAsiaTheme="minorEastAsia" w:cstheme="minorHAnsi"/>
                                <w:color w:val="000000" w:themeColor="text1"/>
                                <w:kern w:val="24"/>
                              </w:rPr>
                              <w:t xml:space="preserve"> </w:t>
                            </w:r>
                          </w:p>
                          <w:p w14:paraId="4A3F728A"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are the different treatments or types of healthcare being provided in the study? </w:t>
                            </w:r>
                          </w:p>
                          <w:p w14:paraId="7F19EC20"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are the risks of taking part? </w:t>
                            </w:r>
                          </w:p>
                          <w:p w14:paraId="20847938"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are the possible benefits of taking part? </w:t>
                            </w:r>
                          </w:p>
                          <w:p w14:paraId="152B1AE9"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happens when the study ends? </w:t>
                            </w:r>
                          </w:p>
                          <w:p w14:paraId="31B40DA6"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What would happen if a problem happens in the study/could I make a complaint?</w:t>
                            </w:r>
                          </w:p>
                          <w:p w14:paraId="637C6B33"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ill my taking part be kept confidential (private)? </w:t>
                            </w:r>
                          </w:p>
                          <w:p w14:paraId="372971D3"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ill my GP/family doctor be told about my taking part? </w:t>
                            </w:r>
                          </w:p>
                          <w:p w14:paraId="4C006D84"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will happen to any blood tests or other samples that I have as part of the study? </w:t>
                            </w:r>
                          </w:p>
                          <w:p w14:paraId="47762DD4"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will happen to the results of the study? </w:t>
                            </w:r>
                          </w:p>
                          <w:p w14:paraId="1BC905CB"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o is running the research? </w:t>
                            </w:r>
                          </w:p>
                          <w:p w14:paraId="09F0062E"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o is paying for the research? </w:t>
                            </w:r>
                          </w:p>
                          <w:p w14:paraId="5829C67C"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Who has reviewed th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AFC95C" id="_x0000_t202" coordsize="21600,21600" o:spt="202" path="m,l,21600r21600,l21600,xe">
                <v:stroke joinstyle="miter"/>
                <v:path gradientshapeok="t" o:connecttype="rect"/>
              </v:shapetype>
              <v:shape id="Text Box 2" o:spid="_x0000_s1026" type="#_x0000_t202" style="position:absolute;margin-left:0;margin-top:44.4pt;width:472.65pt;height:283.6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">
                <v:textbox>
                  <w:txbxContent>
                    <w:p w14:paraId="131C4B16"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y </w:t>
                      </w:r>
                      <w:r>
                        <w:rPr>
                          <w:rFonts w:eastAsiaTheme="minorEastAsia" w:cstheme="minorHAnsi"/>
                          <w:color w:val="000000" w:themeColor="text1"/>
                          <w:kern w:val="24"/>
                        </w:rPr>
                        <w:t>is the study</w:t>
                      </w:r>
                      <w:r w:rsidRPr="00A20180">
                        <w:rPr>
                          <w:rFonts w:eastAsiaTheme="minorEastAsia" w:cstheme="minorHAnsi"/>
                          <w:color w:val="000000" w:themeColor="text1"/>
                          <w:kern w:val="24"/>
                        </w:rPr>
                        <w:t xml:space="preserve"> happening?</w:t>
                      </w:r>
                    </w:p>
                    <w:p w14:paraId="3F79583E"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y </w:t>
                      </w:r>
                      <w:proofErr w:type="gramStart"/>
                      <w:r w:rsidRPr="00A20180">
                        <w:rPr>
                          <w:rFonts w:eastAsiaTheme="minorEastAsia" w:cstheme="minorHAnsi"/>
                          <w:color w:val="000000" w:themeColor="text1"/>
                          <w:kern w:val="24"/>
                        </w:rPr>
                        <w:t>have I been invited</w:t>
                      </w:r>
                      <w:proofErr w:type="gramEnd"/>
                      <w:r w:rsidRPr="00A20180">
                        <w:rPr>
                          <w:rFonts w:eastAsiaTheme="minorEastAsia" w:cstheme="minorHAnsi"/>
                          <w:color w:val="000000" w:themeColor="text1"/>
                          <w:kern w:val="24"/>
                        </w:rPr>
                        <w:t xml:space="preserve">? </w:t>
                      </w:r>
                    </w:p>
                    <w:p w14:paraId="2D3B26C7"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Do I have to take part? </w:t>
                      </w:r>
                    </w:p>
                    <w:p w14:paraId="514B7B7B"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will happen if I </w:t>
                      </w:r>
                      <w:proofErr w:type="gramStart"/>
                      <w:r w:rsidRPr="00A20180">
                        <w:rPr>
                          <w:rFonts w:eastAsiaTheme="minorEastAsia" w:cstheme="minorHAnsi"/>
                          <w:color w:val="000000" w:themeColor="text1"/>
                          <w:kern w:val="24"/>
                        </w:rPr>
                        <w:t>don’t</w:t>
                      </w:r>
                      <w:proofErr w:type="gramEnd"/>
                      <w:r w:rsidRPr="00A20180">
                        <w:rPr>
                          <w:rFonts w:eastAsiaTheme="minorEastAsia" w:cstheme="minorHAnsi"/>
                          <w:color w:val="000000" w:themeColor="text1"/>
                          <w:kern w:val="24"/>
                        </w:rPr>
                        <w:t xml:space="preserve"> want to carry on with the study? </w:t>
                      </w:r>
                    </w:p>
                    <w:p w14:paraId="57CCF9B2"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will happen to me if a take part? </w:t>
                      </w:r>
                    </w:p>
                    <w:p w14:paraId="6D93FD99"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Will it cost me any money to take part?</w:t>
                      </w:r>
                    </w:p>
                    <w:p w14:paraId="6174D1EA"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proofErr w:type="gramStart"/>
                      <w:r w:rsidRPr="00A20180">
                        <w:rPr>
                          <w:rFonts w:eastAsiaTheme="minorEastAsia" w:cstheme="minorHAnsi"/>
                          <w:color w:val="000000" w:themeColor="text1"/>
                          <w:kern w:val="24"/>
                        </w:rPr>
                        <w:t>Will I be paid</w:t>
                      </w:r>
                      <w:proofErr w:type="gramEnd"/>
                      <w:r w:rsidRPr="00A20180">
                        <w:rPr>
                          <w:rFonts w:eastAsiaTheme="minorEastAsia" w:cstheme="minorHAnsi"/>
                          <w:color w:val="000000" w:themeColor="text1"/>
                          <w:kern w:val="24"/>
                        </w:rPr>
                        <w:t xml:space="preserve"> for taking part?</w:t>
                      </w:r>
                    </w:p>
                    <w:p w14:paraId="59A5D73F"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What is being tested in the study (</w:t>
                      </w:r>
                      <w:r>
                        <w:rPr>
                          <w:rFonts w:eastAsiaTheme="minorEastAsia" w:cstheme="minorHAnsi"/>
                          <w:color w:val="000000" w:themeColor="text1"/>
                          <w:kern w:val="24"/>
                        </w:rPr>
                        <w:t>for example what drug or device</w:t>
                      </w:r>
                      <w:r w:rsidRPr="00A20180">
                        <w:rPr>
                          <w:rFonts w:eastAsiaTheme="minorEastAsia" w:cstheme="minorHAnsi"/>
                          <w:color w:val="000000" w:themeColor="text1"/>
                          <w:kern w:val="24"/>
                        </w:rPr>
                        <w:t>)</w:t>
                      </w:r>
                      <w:r>
                        <w:rPr>
                          <w:rFonts w:eastAsiaTheme="minorEastAsia" w:cstheme="minorHAnsi"/>
                          <w:color w:val="000000" w:themeColor="text1"/>
                          <w:kern w:val="24"/>
                        </w:rPr>
                        <w:t>?</w:t>
                      </w:r>
                      <w:r w:rsidRPr="00A20180">
                        <w:rPr>
                          <w:rFonts w:eastAsiaTheme="minorEastAsia" w:cstheme="minorHAnsi"/>
                          <w:color w:val="000000" w:themeColor="text1"/>
                          <w:kern w:val="24"/>
                        </w:rPr>
                        <w:t xml:space="preserve"> </w:t>
                      </w:r>
                    </w:p>
                    <w:p w14:paraId="4A3F728A"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are the different treatments or types of healthcare </w:t>
                      </w:r>
                      <w:proofErr w:type="gramStart"/>
                      <w:r w:rsidRPr="00A20180">
                        <w:rPr>
                          <w:rFonts w:eastAsiaTheme="minorEastAsia" w:cstheme="minorHAnsi"/>
                          <w:color w:val="000000" w:themeColor="text1"/>
                          <w:kern w:val="24"/>
                        </w:rPr>
                        <w:t>being provided</w:t>
                      </w:r>
                      <w:proofErr w:type="gramEnd"/>
                      <w:r w:rsidRPr="00A20180">
                        <w:rPr>
                          <w:rFonts w:eastAsiaTheme="minorEastAsia" w:cstheme="minorHAnsi"/>
                          <w:color w:val="000000" w:themeColor="text1"/>
                          <w:kern w:val="24"/>
                        </w:rPr>
                        <w:t xml:space="preserve"> in the study? </w:t>
                      </w:r>
                    </w:p>
                    <w:p w14:paraId="7F19EC20" w14:textId="77777777" w:rsidR="008840FD" w:rsidRPr="00A20180" w:rsidRDefault="008840FD" w:rsidP="00B842D3">
                      <w:pPr>
                        <w:pStyle w:val="ListParagraph"/>
                        <w:numPr>
                          <w:ilvl w:val="0"/>
                          <w:numId w:val="6"/>
                        </w:numPr>
                        <w:kinsoku w:val="0"/>
                        <w:overflowPunct w:val="0"/>
                        <w:spacing w:after="0" w:line="240" w:lineRule="auto"/>
                        <w:textAlignment w:val="baseline"/>
                        <w:rPr>
                          <w:rFonts w:cstheme="minorHAnsi"/>
                        </w:rPr>
                      </w:pPr>
                      <w:r w:rsidRPr="00A20180">
                        <w:rPr>
                          <w:rFonts w:eastAsiaTheme="minorEastAsia" w:cstheme="minorHAnsi"/>
                          <w:color w:val="000000" w:themeColor="text1"/>
                          <w:kern w:val="24"/>
                        </w:rPr>
                        <w:t xml:space="preserve">What are the risks of taking part? </w:t>
                      </w:r>
                    </w:p>
                    <w:p w14:paraId="20847938"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are the possible benefits of taking part? </w:t>
                      </w:r>
                    </w:p>
                    <w:p w14:paraId="152B1AE9"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happens when the study ends? </w:t>
                      </w:r>
                    </w:p>
                    <w:p w14:paraId="31B40DA6"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What would happen if a problem happens in the study/could I make a complaint?</w:t>
                      </w:r>
                    </w:p>
                    <w:p w14:paraId="637C6B33" w14:textId="77777777" w:rsidR="008840FD" w:rsidRPr="00A20180" w:rsidRDefault="008840FD" w:rsidP="00B842D3">
                      <w:pPr>
                        <w:pStyle w:val="ListParagraph"/>
                        <w:numPr>
                          <w:ilvl w:val="0"/>
                          <w:numId w:val="6"/>
                        </w:numPr>
                        <w:spacing w:after="0" w:line="240" w:lineRule="auto"/>
                        <w:rPr>
                          <w:rFonts w:cstheme="minorHAnsi"/>
                        </w:rPr>
                      </w:pPr>
                      <w:proofErr w:type="gramStart"/>
                      <w:r w:rsidRPr="00A20180">
                        <w:rPr>
                          <w:rFonts w:cstheme="minorHAnsi"/>
                        </w:rPr>
                        <w:t>Will my taking part be kept</w:t>
                      </w:r>
                      <w:proofErr w:type="gramEnd"/>
                      <w:r w:rsidRPr="00A20180">
                        <w:rPr>
                          <w:rFonts w:cstheme="minorHAnsi"/>
                        </w:rPr>
                        <w:t xml:space="preserve"> confidential (private)? </w:t>
                      </w:r>
                    </w:p>
                    <w:p w14:paraId="372971D3" w14:textId="77777777" w:rsidR="008840FD" w:rsidRPr="00A20180" w:rsidRDefault="008840FD" w:rsidP="00B842D3">
                      <w:pPr>
                        <w:pStyle w:val="ListParagraph"/>
                        <w:numPr>
                          <w:ilvl w:val="0"/>
                          <w:numId w:val="6"/>
                        </w:numPr>
                        <w:spacing w:after="0" w:line="240" w:lineRule="auto"/>
                        <w:rPr>
                          <w:rFonts w:cstheme="minorHAnsi"/>
                        </w:rPr>
                      </w:pPr>
                      <w:proofErr w:type="gramStart"/>
                      <w:r w:rsidRPr="00A20180">
                        <w:rPr>
                          <w:rFonts w:cstheme="minorHAnsi"/>
                        </w:rPr>
                        <w:t>Will my GP/family doctor be told</w:t>
                      </w:r>
                      <w:proofErr w:type="gramEnd"/>
                      <w:r w:rsidRPr="00A20180">
                        <w:rPr>
                          <w:rFonts w:cstheme="minorHAnsi"/>
                        </w:rPr>
                        <w:t xml:space="preserve"> about my taking part? </w:t>
                      </w:r>
                    </w:p>
                    <w:p w14:paraId="4C006D84"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will happen to any blood tests or other samples that I have as part of the study? </w:t>
                      </w:r>
                    </w:p>
                    <w:p w14:paraId="47762DD4"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at will happen to the results of the study? </w:t>
                      </w:r>
                    </w:p>
                    <w:p w14:paraId="1BC905CB"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o is running the research? </w:t>
                      </w:r>
                    </w:p>
                    <w:p w14:paraId="09F0062E"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 xml:space="preserve">Who is paying for the research? </w:t>
                      </w:r>
                    </w:p>
                    <w:p w14:paraId="5829C67C" w14:textId="77777777" w:rsidR="008840FD" w:rsidRPr="00A20180" w:rsidRDefault="008840FD" w:rsidP="00B842D3">
                      <w:pPr>
                        <w:pStyle w:val="ListParagraph"/>
                        <w:numPr>
                          <w:ilvl w:val="0"/>
                          <w:numId w:val="6"/>
                        </w:numPr>
                        <w:spacing w:after="0" w:line="240" w:lineRule="auto"/>
                        <w:rPr>
                          <w:rFonts w:cstheme="minorHAnsi"/>
                        </w:rPr>
                      </w:pPr>
                      <w:r w:rsidRPr="00A20180">
                        <w:rPr>
                          <w:rFonts w:cstheme="minorHAnsi"/>
                        </w:rPr>
                        <w:t>Who has reviewed the study?</w:t>
                      </w:r>
                    </w:p>
                  </w:txbxContent>
                </v:textbox>
                <w10:wrap type="square" anchorx="margin"/>
              </v:shape>
            </w:pict>
          </mc:Fallback>
        </mc:AlternateContent>
      </w:r>
      <w:r>
        <w:rPr>
          <w:rFonts w:eastAsia="Calibri" w:cs="Times New Roman"/>
        </w:rPr>
        <w:t>Box 1: Topics within first round of interviews and focus group discussions</w:t>
      </w:r>
    </w:p>
    <w:p w14:paraId="7521F0EE" w14:textId="77777777" w:rsidR="00113018" w:rsidRDefault="00113018" w:rsidP="00000F73">
      <w:pPr>
        <w:spacing w:after="0" w:line="360" w:lineRule="auto"/>
        <w:rPr>
          <w:rFonts w:eastAsia="Calibri" w:cs="Times New Roman"/>
          <w:b/>
        </w:rPr>
      </w:pPr>
    </w:p>
    <w:p w14:paraId="1DEDDE25" w14:textId="77777777" w:rsidR="00113018" w:rsidRDefault="00113018" w:rsidP="00000F73">
      <w:pPr>
        <w:spacing w:after="0" w:line="360" w:lineRule="auto"/>
        <w:rPr>
          <w:rFonts w:eastAsia="Calibri" w:cs="Times New Roman"/>
          <w:b/>
        </w:rPr>
      </w:pPr>
    </w:p>
    <w:p w14:paraId="6C84D566" w14:textId="7B4EED2D" w:rsidR="00D321A1" w:rsidRPr="00336604" w:rsidRDefault="00C2484A" w:rsidP="00000F73">
      <w:pPr>
        <w:spacing w:after="0" w:line="360" w:lineRule="auto"/>
      </w:pPr>
      <w:r w:rsidRPr="00310CA3">
        <w:rPr>
          <w:rFonts w:eastAsia="Calibri" w:cs="Times New Roman"/>
          <w:b/>
        </w:rPr>
        <w:t xml:space="preserve">Second </w:t>
      </w:r>
      <w:r w:rsidR="006523FB" w:rsidRPr="00310CA3">
        <w:rPr>
          <w:rFonts w:eastAsia="Calibri" w:cs="Times New Roman"/>
          <w:b/>
        </w:rPr>
        <w:t>round</w:t>
      </w:r>
      <w:r w:rsidR="007402A8" w:rsidRPr="00310CA3">
        <w:rPr>
          <w:rFonts w:eastAsia="Calibri" w:cs="Times New Roman"/>
          <w:b/>
        </w:rPr>
        <w:t xml:space="preserve"> </w:t>
      </w:r>
      <w:r w:rsidRPr="00310CA3">
        <w:rPr>
          <w:rFonts w:eastAsia="Calibri" w:cs="Times New Roman"/>
          <w:b/>
        </w:rPr>
        <w:t>of interviews</w:t>
      </w:r>
    </w:p>
    <w:p w14:paraId="3C7B4065" w14:textId="0BE9A1C0" w:rsidR="004A1D4B" w:rsidRPr="00E26C8D" w:rsidRDefault="004C6295" w:rsidP="002A0F4D">
      <w:pPr>
        <w:spacing w:line="360" w:lineRule="auto"/>
      </w:pPr>
      <w:r>
        <w:t>In t</w:t>
      </w:r>
      <w:r w:rsidR="00B77FC2" w:rsidRPr="00000F73">
        <w:t xml:space="preserve">he second </w:t>
      </w:r>
      <w:r w:rsidR="006523FB">
        <w:t xml:space="preserve">round </w:t>
      </w:r>
      <w:r w:rsidR="00AD70B3" w:rsidRPr="00000F73">
        <w:t>of interviews</w:t>
      </w:r>
      <w:r>
        <w:t>,</w:t>
      </w:r>
      <w:r w:rsidR="00AD70B3" w:rsidRPr="00000F73">
        <w:t xml:space="preserve"> </w:t>
      </w:r>
      <w:r w:rsidR="009C3C59">
        <w:t xml:space="preserve">we </w:t>
      </w:r>
      <w:r w:rsidR="006523FB">
        <w:t xml:space="preserve">explored participants’ views of </w:t>
      </w:r>
      <w:r w:rsidR="00B06C97" w:rsidRPr="00000F73">
        <w:t xml:space="preserve">the </w:t>
      </w:r>
      <w:r w:rsidR="003930FF">
        <w:t xml:space="preserve">prototype </w:t>
      </w:r>
      <w:r w:rsidR="0096054B">
        <w:t>multimedia websites</w:t>
      </w:r>
      <w:r w:rsidR="0030043D">
        <w:t xml:space="preserve">. </w:t>
      </w:r>
      <w:r w:rsidR="00E26C8D">
        <w:t xml:space="preserve">We developed the topic guides </w:t>
      </w:r>
      <w:r w:rsidR="00E26C8D" w:rsidRPr="000C1331">
        <w:t xml:space="preserve">based on input from qualitative methodologist (BY) with experience of researching families’ decisions about clinical trial participation and education expert (SH). </w:t>
      </w:r>
      <w:r w:rsidR="0030043D">
        <w:t>The</w:t>
      </w:r>
      <w:r w:rsidR="006B1F47">
        <w:t xml:space="preserve"> </w:t>
      </w:r>
      <w:r w:rsidR="0096054B">
        <w:t>websites</w:t>
      </w:r>
      <w:r w:rsidR="006B1F47">
        <w:t xml:space="preserve"> </w:t>
      </w:r>
      <w:r w:rsidR="0030043D">
        <w:t>concerned a paediatric diabetes trial,</w:t>
      </w:r>
      <w:r w:rsidR="0029774F">
        <w:fldChar w:fldCharType="begin"/>
      </w:r>
      <w:r w:rsidR="008840FD">
        <w:instrText xml:space="preserve"> ADDIN EN.CITE &lt;EndNote&gt;&lt;Cite&gt;&lt;Author&gt;Blair&lt;/Author&gt;&lt;Year&gt;2015&lt;/Year&gt;&lt;RecNum&gt;298&lt;/RecNum&gt;&lt;DisplayText&gt;[24]&lt;/DisplayText&gt;&lt;record&gt;&lt;rec-number&gt;298&lt;/rec-number&gt;&lt;foreign-keys&gt;&lt;key app="EN" db-id="2twfx5wdcaswvbeevf2vr5e8padzvts9da0r" timestamp="1465215066"&gt;298&lt;/key&gt;&lt;/foreign-keys&gt;&lt;ref-type name="Journal Article"&gt;17&lt;/ref-type&gt;&lt;contributors&gt;&lt;authors&gt;&lt;author&gt;Blair, Jo&lt;/author&gt;&lt;author&gt;Gregory, John W&lt;/author&gt;&lt;author&gt;Hughes, Dyfrig&lt;/author&gt;&lt;author&gt;Ridyard, Colin H&lt;/author&gt;&lt;author&gt;Gamble, Carrol&lt;/author&gt;&lt;author&gt;McKay, Andrew&lt;/author&gt;&lt;author&gt;Didi, Mohammed&lt;/author&gt;&lt;author&gt;Thornborough, Keith&lt;/author&gt;&lt;author&gt;Bedson, Emma&lt;/author&gt;&lt;author&gt;Awoyale, Lola&lt;/author&gt;&lt;/authors&gt;&lt;/contributors&gt;&lt;titles&gt;&lt;title&gt;Study protocol for a randomised controlled trial of insulin delivery by continuous subcutaneous infusion compared to multiple daily injections&lt;/title&gt;&lt;secondary-title&gt;Trials&lt;/secondary-title&gt;&lt;/titles&gt;&lt;periodical&gt;&lt;full-title&gt;Trials&lt;/full-title&gt;&lt;/periodical&gt;&lt;pages&gt;163&lt;/pages&gt;&lt;volume&gt;16&lt;/volume&gt;&lt;number&gt;1&lt;/number&gt;&lt;dates&gt;&lt;year&gt;2015&lt;/year&gt;&lt;/dates&gt;&lt;isbn&gt;1745-6215&lt;/isbn&gt;&lt;urls&gt;&lt;/urls&gt;&lt;/record&gt;&lt;/Cite&gt;&lt;/EndNote&gt;</w:instrText>
      </w:r>
      <w:r w:rsidR="0029774F">
        <w:fldChar w:fldCharType="separate"/>
      </w:r>
      <w:r w:rsidR="008840FD">
        <w:rPr>
          <w:noProof/>
        </w:rPr>
        <w:t>[24]</w:t>
      </w:r>
      <w:r w:rsidR="0029774F">
        <w:fldChar w:fldCharType="end"/>
      </w:r>
      <w:r w:rsidR="0030043D">
        <w:t xml:space="preserve"> with one version</w:t>
      </w:r>
      <w:r w:rsidR="006B1F47">
        <w:t xml:space="preserve"> </w:t>
      </w:r>
      <w:r w:rsidR="0030043D">
        <w:t xml:space="preserve">aimed at </w:t>
      </w:r>
      <w:r w:rsidR="0030043D" w:rsidRPr="00000F73">
        <w:t xml:space="preserve">6-11 year olds and their parents, and </w:t>
      </w:r>
      <w:r w:rsidR="0030043D">
        <w:t xml:space="preserve">the other </w:t>
      </w:r>
      <w:r w:rsidR="009E103B">
        <w:t xml:space="preserve">at </w:t>
      </w:r>
      <w:r w:rsidR="006B1F47">
        <w:t xml:space="preserve">young people aged </w:t>
      </w:r>
      <w:r w:rsidR="0030043D" w:rsidRPr="00000F73">
        <w:t>12 year</w:t>
      </w:r>
      <w:r w:rsidR="006B1F47">
        <w:t xml:space="preserve">s </w:t>
      </w:r>
      <w:r w:rsidR="00942DD2">
        <w:t>upwards</w:t>
      </w:r>
      <w:r w:rsidR="0030043D">
        <w:t xml:space="preserve"> </w:t>
      </w:r>
      <w:r w:rsidR="0030043D" w:rsidRPr="00000F73">
        <w:t>and their parents</w:t>
      </w:r>
      <w:r w:rsidR="009E103B">
        <w:t xml:space="preserve">. </w:t>
      </w:r>
      <w:r w:rsidR="00DC75C6">
        <w:t xml:space="preserve">The </w:t>
      </w:r>
      <w:r w:rsidR="0096054B">
        <w:t>multimedia websites</w:t>
      </w:r>
      <w:r w:rsidR="00DC75C6">
        <w:t xml:space="preserve"> included two </w:t>
      </w:r>
      <w:r w:rsidR="009E103B">
        <w:t>animation</w:t>
      </w:r>
      <w:r w:rsidR="00DC75C6">
        <w:t>s</w:t>
      </w:r>
      <w:r w:rsidR="009E103B">
        <w:t xml:space="preserve"> </w:t>
      </w:r>
      <w:r w:rsidR="0072387E">
        <w:t>w</w:t>
      </w:r>
      <w:r w:rsidR="00DC75C6">
        <w:t>hich were not</w:t>
      </w:r>
      <w:r w:rsidR="0072387E">
        <w:t xml:space="preserve"> age-</w:t>
      </w:r>
      <w:r w:rsidR="00DA4BA6">
        <w:t>specific</w:t>
      </w:r>
      <w:r w:rsidR="00DC75C6">
        <w:t>: a</w:t>
      </w:r>
      <w:r w:rsidR="009E103B">
        <w:t xml:space="preserve"> </w:t>
      </w:r>
      <w:r w:rsidR="00566B5C">
        <w:t>trial</w:t>
      </w:r>
      <w:r w:rsidR="003204E9">
        <w:t>-</w:t>
      </w:r>
      <w:r w:rsidR="00566B5C">
        <w:t xml:space="preserve">specific </w:t>
      </w:r>
      <w:r w:rsidR="009E103B">
        <w:t>“e</w:t>
      </w:r>
      <w:r w:rsidR="009E103B" w:rsidRPr="00000F73">
        <w:t>xplainer</w:t>
      </w:r>
      <w:r w:rsidR="009E103B">
        <w:t>”</w:t>
      </w:r>
      <w:r w:rsidR="009E103B" w:rsidRPr="00000F73">
        <w:t xml:space="preserve"> animation</w:t>
      </w:r>
      <w:r w:rsidR="00937BFA">
        <w:t xml:space="preserve"> </w:t>
      </w:r>
      <w:r w:rsidR="005E3AC9">
        <w:t xml:space="preserve">that </w:t>
      </w:r>
      <w:r w:rsidR="00DA4BA6">
        <w:t xml:space="preserve">summarised </w:t>
      </w:r>
      <w:r w:rsidR="00DA4BA6" w:rsidRPr="00000F73">
        <w:t>the diabetes trial</w:t>
      </w:r>
      <w:r w:rsidR="005E3AC9">
        <w:t>,</w:t>
      </w:r>
      <w:r w:rsidR="00DA4BA6">
        <w:t xml:space="preserve"> </w:t>
      </w:r>
      <w:r w:rsidR="005E3AC9">
        <w:t xml:space="preserve">and </w:t>
      </w:r>
      <w:r w:rsidR="00DC75C6">
        <w:t>a</w:t>
      </w:r>
      <w:r w:rsidR="00566B5C">
        <w:t xml:space="preserve"> generic </w:t>
      </w:r>
      <w:r w:rsidR="004D1988">
        <w:t>“</w:t>
      </w:r>
      <w:r w:rsidR="004D1988" w:rsidRPr="00000F73">
        <w:t>why do we do trials</w:t>
      </w:r>
      <w:r w:rsidR="004D1988">
        <w:t>”</w:t>
      </w:r>
      <w:r w:rsidR="00566B5C">
        <w:t xml:space="preserve"> animation </w:t>
      </w:r>
      <w:r w:rsidR="005E3AC9">
        <w:t xml:space="preserve">which </w:t>
      </w:r>
      <w:r w:rsidR="009E103B">
        <w:t xml:space="preserve">outlined the rationale for conducting </w:t>
      </w:r>
      <w:r w:rsidR="0072387E">
        <w:t>a</w:t>
      </w:r>
      <w:r w:rsidR="009E103B">
        <w:t xml:space="preserve"> trial</w:t>
      </w:r>
      <w:r w:rsidR="009E103B" w:rsidRPr="00000F73">
        <w:t xml:space="preserve">. </w:t>
      </w:r>
      <w:r w:rsidR="00937BFA">
        <w:t>W</w:t>
      </w:r>
      <w:r w:rsidR="006B1F47">
        <w:t xml:space="preserve">e showed </w:t>
      </w:r>
      <w:r w:rsidR="00B77FC2" w:rsidRPr="00000F73">
        <w:t>participants</w:t>
      </w:r>
      <w:r w:rsidR="006B1F47">
        <w:t xml:space="preserve"> </w:t>
      </w:r>
      <w:r w:rsidR="006B1F47" w:rsidRPr="00000F73">
        <w:t xml:space="preserve">the </w:t>
      </w:r>
      <w:r w:rsidR="004D1988">
        <w:t xml:space="preserve">animations and the </w:t>
      </w:r>
      <w:r w:rsidR="007B0B42">
        <w:t>multimedia website</w:t>
      </w:r>
      <w:r w:rsidR="006B1F47" w:rsidRPr="00000F73">
        <w:t xml:space="preserve"> suited to their age </w:t>
      </w:r>
      <w:r w:rsidR="006B1F47">
        <w:t xml:space="preserve">(and </w:t>
      </w:r>
      <w:r w:rsidR="006B1F47" w:rsidRPr="00000F73">
        <w:t>the other version if they wished</w:t>
      </w:r>
      <w:r w:rsidR="00F02733">
        <w:t>; see Figures 2 and 3)</w:t>
      </w:r>
      <w:r w:rsidR="006B1F47" w:rsidRPr="00000F73">
        <w:t xml:space="preserve"> </w:t>
      </w:r>
      <w:r w:rsidR="006B1F47">
        <w:t xml:space="preserve">and </w:t>
      </w:r>
      <w:r w:rsidR="00A23D85">
        <w:t>explored their views of these</w:t>
      </w:r>
      <w:r w:rsidR="00937BFA">
        <w:t xml:space="preserve"> </w:t>
      </w:r>
      <w:r w:rsidR="00496365">
        <w:t>(</w:t>
      </w:r>
      <w:r w:rsidR="00566B5C">
        <w:t>s</w:t>
      </w:r>
      <w:r w:rsidR="00496365">
        <w:t>ee Box 2</w:t>
      </w:r>
      <w:r w:rsidR="00937BFA">
        <w:t xml:space="preserve"> for prompts</w:t>
      </w:r>
      <w:r w:rsidR="00496365">
        <w:t>)</w:t>
      </w:r>
      <w:r w:rsidR="006B1F47">
        <w:t xml:space="preserve">. We also </w:t>
      </w:r>
      <w:r w:rsidR="00937BFA">
        <w:t>invited</w:t>
      </w:r>
      <w:r w:rsidR="0072387E">
        <w:t xml:space="preserve"> </w:t>
      </w:r>
      <w:r w:rsidR="00B77FC2" w:rsidRPr="00000F73">
        <w:t xml:space="preserve">suggestions </w:t>
      </w:r>
      <w:r w:rsidR="0072387E">
        <w:t xml:space="preserve">to </w:t>
      </w:r>
      <w:r w:rsidR="0030043D">
        <w:t>improv</w:t>
      </w:r>
      <w:r w:rsidR="0072387E">
        <w:t>e</w:t>
      </w:r>
      <w:r w:rsidR="006B1F47">
        <w:t xml:space="preserve"> the </w:t>
      </w:r>
      <w:r w:rsidR="007B0B42">
        <w:t>multimedia website</w:t>
      </w:r>
      <w:r w:rsidR="006B1F47">
        <w:t>s</w:t>
      </w:r>
      <w:r w:rsidR="004D1988">
        <w:t xml:space="preserve"> and </w:t>
      </w:r>
      <w:r w:rsidR="00125185" w:rsidRPr="00000F73">
        <w:t>animations</w:t>
      </w:r>
      <w:r w:rsidR="004D1988">
        <w:t>.</w:t>
      </w:r>
      <w:r w:rsidR="00125185" w:rsidRPr="00000F73">
        <w:t xml:space="preserve"> </w:t>
      </w:r>
      <w:r w:rsidR="00937BFA">
        <w:t xml:space="preserve">We waited until this second round </w:t>
      </w:r>
      <w:r w:rsidR="00566B5C">
        <w:t>wh</w:t>
      </w:r>
      <w:r w:rsidR="000014AF">
        <w:t xml:space="preserve">en we had concrete materials </w:t>
      </w:r>
      <w:r w:rsidR="00566B5C">
        <w:t xml:space="preserve">available </w:t>
      </w:r>
      <w:r w:rsidR="00937BFA">
        <w:t>before i</w:t>
      </w:r>
      <w:r w:rsidR="004A1D4B" w:rsidRPr="00000F73">
        <w:t>nterview</w:t>
      </w:r>
      <w:r w:rsidR="00937BFA">
        <w:t>ing</w:t>
      </w:r>
      <w:r w:rsidR="004A1D4B" w:rsidRPr="00000F73">
        <w:t xml:space="preserve"> young children (6-8 years old) and </w:t>
      </w:r>
      <w:r w:rsidR="000014AF">
        <w:t xml:space="preserve">their </w:t>
      </w:r>
      <w:r w:rsidR="004A1D4B" w:rsidRPr="00000F73">
        <w:t>parents</w:t>
      </w:r>
      <w:r w:rsidR="001A7795">
        <w:t>, as we</w:t>
      </w:r>
      <w:r w:rsidR="004A1D4B">
        <w:t xml:space="preserve"> felt the content covered in the first round of interviews w</w:t>
      </w:r>
      <w:r w:rsidR="00942DD2">
        <w:t>ould be</w:t>
      </w:r>
      <w:r w:rsidR="004A1D4B">
        <w:t xml:space="preserve"> too abstract to engage young children</w:t>
      </w:r>
      <w:r w:rsidR="001A7795" w:rsidRPr="00000F73">
        <w:t>.</w:t>
      </w:r>
    </w:p>
    <w:p w14:paraId="56D48580" w14:textId="77777777" w:rsidR="00113018" w:rsidRPr="00000F73" w:rsidRDefault="00113018" w:rsidP="00113018">
      <w:pPr>
        <w:spacing w:after="0" w:line="360" w:lineRule="auto"/>
      </w:pPr>
      <w:r w:rsidRPr="00C20351">
        <w:rPr>
          <w:rFonts w:ascii="Calibri" w:eastAsia="Calibri" w:hAnsi="Calibri" w:cs="Times New Roman"/>
          <w:noProof/>
          <w:lang w:eastAsia="en-GB"/>
        </w:rPr>
        <mc:AlternateContent>
          <mc:Choice Requires="wps">
            <w:drawing>
              <wp:anchor distT="45720" distB="45720" distL="114300" distR="114300" simplePos="0" relativeHeight="251661312" behindDoc="0" locked="0" layoutInCell="1" allowOverlap="1" wp14:anchorId="08EE02C2" wp14:editId="2DEC86B3">
                <wp:simplePos x="0" y="0"/>
                <wp:positionH relativeFrom="margin">
                  <wp:align>center</wp:align>
                </wp:positionH>
                <wp:positionV relativeFrom="paragraph">
                  <wp:posOffset>316230</wp:posOffset>
                </wp:positionV>
                <wp:extent cx="5748655" cy="4412615"/>
                <wp:effectExtent l="0" t="0" r="23495" b="260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4412615"/>
                        </a:xfrm>
                        <a:prstGeom prst="rect">
                          <a:avLst/>
                        </a:prstGeom>
                        <a:solidFill>
                          <a:srgbClr val="FFFFFF"/>
                        </a:solidFill>
                        <a:ln w="9525">
                          <a:solidFill>
                            <a:srgbClr val="000000"/>
                          </a:solidFill>
                          <a:miter lim="800000"/>
                          <a:headEnd/>
                          <a:tailEnd/>
                        </a:ln>
                      </wps:spPr>
                      <wps:txbx>
                        <w:txbxContent>
                          <w:p w14:paraId="76F5F272" w14:textId="34EEAD6A" w:rsidR="008840FD" w:rsidRDefault="008840FD" w:rsidP="00113018">
                            <w:pPr>
                              <w:spacing w:after="0" w:line="240" w:lineRule="auto"/>
                            </w:pPr>
                            <w:r w:rsidRPr="00A20180">
                              <w:t xml:space="preserve">Can we talk about </w:t>
                            </w:r>
                            <w:r>
                              <w:t xml:space="preserve">what </w:t>
                            </w:r>
                            <w:r w:rsidRPr="00A20180">
                              <w:t xml:space="preserve">your first impressions of the </w:t>
                            </w:r>
                            <w:r>
                              <w:t>multimedia information resource (</w:t>
                            </w:r>
                            <w:r w:rsidRPr="00A20180">
                              <w:t>MMI</w:t>
                            </w:r>
                            <w:r>
                              <w:t>)</w:t>
                            </w:r>
                            <w:r w:rsidRPr="00A20180">
                              <w:t xml:space="preserve"> are? </w:t>
                            </w:r>
                          </w:p>
                          <w:p w14:paraId="5462E77D" w14:textId="77777777" w:rsidR="008840FD" w:rsidRPr="00A20180" w:rsidRDefault="008840FD" w:rsidP="00113018">
                            <w:pPr>
                              <w:spacing w:after="0" w:line="240" w:lineRule="auto"/>
                            </w:pPr>
                          </w:p>
                          <w:p w14:paraId="71578BC9" w14:textId="77777777" w:rsidR="008840FD" w:rsidRPr="00A20180" w:rsidRDefault="008840FD" w:rsidP="00113018">
                            <w:pPr>
                              <w:spacing w:after="0" w:line="240" w:lineRule="auto"/>
                            </w:pPr>
                            <w:r w:rsidRPr="00A20180">
                              <w:t>Now I would like us to discu</w:t>
                            </w:r>
                            <w:r>
                              <w:t>ss different aspects of the MMI:</w:t>
                            </w:r>
                          </w:p>
                          <w:p w14:paraId="469A9501" w14:textId="77777777" w:rsidR="008840FD" w:rsidRPr="00A20180" w:rsidRDefault="008840FD" w:rsidP="00113018">
                            <w:pPr>
                              <w:spacing w:after="0" w:line="240" w:lineRule="auto"/>
                              <w:rPr>
                                <w:b/>
                              </w:rPr>
                            </w:pPr>
                            <w:r w:rsidRPr="00A20180">
                              <w:rPr>
                                <w:b/>
                              </w:rPr>
                              <w:t>Visual Design</w:t>
                            </w:r>
                          </w:p>
                          <w:p w14:paraId="33533249" w14:textId="77777777" w:rsidR="008840FD" w:rsidRPr="00A20180" w:rsidRDefault="008840FD" w:rsidP="00113018">
                            <w:pPr>
                              <w:numPr>
                                <w:ilvl w:val="0"/>
                                <w:numId w:val="9"/>
                              </w:numPr>
                              <w:spacing w:after="0" w:line="240" w:lineRule="auto"/>
                            </w:pPr>
                            <w:r w:rsidRPr="00A20180">
                              <w:t>What do you think about how the MMI looks?</w:t>
                            </w:r>
                          </w:p>
                          <w:p w14:paraId="19BCFC14" w14:textId="77777777" w:rsidR="008840FD" w:rsidRPr="008D136B" w:rsidRDefault="008840FD" w:rsidP="00113018">
                            <w:pPr>
                              <w:numPr>
                                <w:ilvl w:val="0"/>
                                <w:numId w:val="9"/>
                              </w:numPr>
                              <w:spacing w:after="0" w:line="240" w:lineRule="auto"/>
                            </w:pPr>
                            <w:r w:rsidRPr="00A20180">
                              <w:t>What parts of the MMI appearance do you like? Which do you not like?</w:t>
                            </w:r>
                          </w:p>
                          <w:p w14:paraId="021F51C7" w14:textId="77777777" w:rsidR="008840FD" w:rsidRPr="00A20180" w:rsidRDefault="008840FD" w:rsidP="00113018">
                            <w:pPr>
                              <w:spacing w:after="0" w:line="240" w:lineRule="auto"/>
                              <w:rPr>
                                <w:b/>
                              </w:rPr>
                            </w:pPr>
                            <w:r w:rsidRPr="00A20180">
                              <w:rPr>
                                <w:b/>
                              </w:rPr>
                              <w:t>Structure and Navigation</w:t>
                            </w:r>
                          </w:p>
                          <w:p w14:paraId="0690EFDA" w14:textId="77777777" w:rsidR="008840FD" w:rsidRPr="00A20180" w:rsidRDefault="008840FD" w:rsidP="00113018">
                            <w:pPr>
                              <w:numPr>
                                <w:ilvl w:val="0"/>
                                <w:numId w:val="8"/>
                              </w:numPr>
                              <w:spacing w:after="0" w:line="240" w:lineRule="auto"/>
                            </w:pPr>
                            <w:r>
                              <w:t>How did you find</w:t>
                            </w:r>
                            <w:r w:rsidRPr="00A20180">
                              <w:t xml:space="preserve"> moving through the different parts of the MMI?</w:t>
                            </w:r>
                          </w:p>
                          <w:p w14:paraId="014E264A" w14:textId="77777777" w:rsidR="008840FD" w:rsidRPr="00A20180" w:rsidRDefault="008840FD" w:rsidP="00113018">
                            <w:pPr>
                              <w:numPr>
                                <w:ilvl w:val="0"/>
                                <w:numId w:val="8"/>
                              </w:numPr>
                              <w:spacing w:after="0" w:line="240" w:lineRule="auto"/>
                            </w:pPr>
                            <w:r>
                              <w:t>How was it to find and understand</w:t>
                            </w:r>
                            <w:r w:rsidRPr="00A20180">
                              <w:t xml:space="preserve"> information?</w:t>
                            </w:r>
                          </w:p>
                          <w:p w14:paraId="2E1F8FCF" w14:textId="77777777" w:rsidR="008840FD" w:rsidRPr="008D136B" w:rsidRDefault="008840FD" w:rsidP="00113018">
                            <w:pPr>
                              <w:numPr>
                                <w:ilvl w:val="0"/>
                                <w:numId w:val="8"/>
                              </w:numPr>
                              <w:spacing w:after="0" w:line="240" w:lineRule="auto"/>
                            </w:pPr>
                            <w:r>
                              <w:t>What do you think about the</w:t>
                            </w:r>
                            <w:r w:rsidRPr="00A20180">
                              <w:t xml:space="preserve"> mix of video, text, pictures and animation? </w:t>
                            </w:r>
                            <w:r>
                              <w:t>Sh</w:t>
                            </w:r>
                            <w:r w:rsidRPr="00A20180">
                              <w:t xml:space="preserve">ould </w:t>
                            </w:r>
                            <w:r>
                              <w:t xml:space="preserve">anything </w:t>
                            </w:r>
                            <w:r w:rsidRPr="00A20180">
                              <w:t>be added or changed?</w:t>
                            </w:r>
                          </w:p>
                          <w:p w14:paraId="0BDCC5DC" w14:textId="77777777" w:rsidR="008840FD" w:rsidRPr="00A20180" w:rsidRDefault="008840FD" w:rsidP="00113018">
                            <w:pPr>
                              <w:spacing w:after="0" w:line="240" w:lineRule="auto"/>
                              <w:rPr>
                                <w:b/>
                              </w:rPr>
                            </w:pPr>
                            <w:r w:rsidRPr="00A20180">
                              <w:rPr>
                                <w:b/>
                              </w:rPr>
                              <w:t>Functionality</w:t>
                            </w:r>
                          </w:p>
                          <w:p w14:paraId="2F9F2FD9" w14:textId="77777777" w:rsidR="008840FD" w:rsidRPr="00A20180" w:rsidRDefault="008840FD" w:rsidP="00113018">
                            <w:pPr>
                              <w:numPr>
                                <w:ilvl w:val="0"/>
                                <w:numId w:val="10"/>
                              </w:numPr>
                              <w:spacing w:after="0" w:line="240" w:lineRule="auto"/>
                            </w:pPr>
                            <w:r>
                              <w:t xml:space="preserve">How </w:t>
                            </w:r>
                            <w:r w:rsidRPr="00A20180">
                              <w:t>did the MMI</w:t>
                            </w:r>
                            <w:r>
                              <w:t xml:space="preserve"> pages</w:t>
                            </w:r>
                            <w:r w:rsidRPr="00A20180">
                              <w:t xml:space="preserve"> load?</w:t>
                            </w:r>
                          </w:p>
                          <w:p w14:paraId="08FB6C64" w14:textId="77777777" w:rsidR="008840FD" w:rsidRPr="00A20180" w:rsidRDefault="008840FD" w:rsidP="00113018">
                            <w:pPr>
                              <w:numPr>
                                <w:ilvl w:val="0"/>
                                <w:numId w:val="10"/>
                              </w:numPr>
                              <w:spacing w:after="0" w:line="240" w:lineRule="auto"/>
                            </w:pPr>
                            <w:r w:rsidRPr="00A20180">
                              <w:t>Were there any problems accessing the different parts of the MMI?</w:t>
                            </w:r>
                          </w:p>
                          <w:p w14:paraId="3079FE46" w14:textId="77777777" w:rsidR="008840FD" w:rsidRPr="00A20180" w:rsidRDefault="008840FD" w:rsidP="00113018">
                            <w:pPr>
                              <w:spacing w:after="0" w:line="240" w:lineRule="auto"/>
                              <w:rPr>
                                <w:b/>
                              </w:rPr>
                            </w:pPr>
                            <w:r w:rsidRPr="00A20180">
                              <w:rPr>
                                <w:b/>
                              </w:rPr>
                              <w:t>Content</w:t>
                            </w:r>
                          </w:p>
                          <w:p w14:paraId="531C9FA1" w14:textId="77777777" w:rsidR="008840FD" w:rsidRPr="00A20180" w:rsidRDefault="008840FD" w:rsidP="00113018">
                            <w:pPr>
                              <w:numPr>
                                <w:ilvl w:val="0"/>
                                <w:numId w:val="7"/>
                              </w:numPr>
                              <w:spacing w:after="0" w:line="240" w:lineRule="auto"/>
                            </w:pPr>
                            <w:r w:rsidRPr="00A20180">
                              <w:t xml:space="preserve">What do you </w:t>
                            </w:r>
                            <w:r>
                              <w:t>think</w:t>
                            </w:r>
                            <w:r w:rsidRPr="00A20180">
                              <w:t xml:space="preserve"> about the information content of the MMI?</w:t>
                            </w:r>
                          </w:p>
                          <w:p w14:paraId="0C24BDAB" w14:textId="77777777" w:rsidR="008840FD" w:rsidRPr="00A20180" w:rsidRDefault="008840FD" w:rsidP="00113018">
                            <w:pPr>
                              <w:numPr>
                                <w:ilvl w:val="0"/>
                                <w:numId w:val="7"/>
                              </w:numPr>
                              <w:spacing w:after="0" w:line="240" w:lineRule="auto"/>
                            </w:pPr>
                            <w:r w:rsidRPr="00A20180">
                              <w:t>Do you feel it gives you enough information about what is involved in participating in a clinical trial?</w:t>
                            </w:r>
                          </w:p>
                          <w:p w14:paraId="788D0091" w14:textId="77777777" w:rsidR="008840FD" w:rsidRPr="00A20180" w:rsidRDefault="008840FD" w:rsidP="00113018">
                            <w:pPr>
                              <w:numPr>
                                <w:ilvl w:val="0"/>
                                <w:numId w:val="7"/>
                              </w:numPr>
                              <w:spacing w:after="0" w:line="240" w:lineRule="auto"/>
                            </w:pPr>
                            <w:r w:rsidRPr="00A20180">
                              <w:t>Can you tell me about anything that you think is missing from the MMI?</w:t>
                            </w:r>
                          </w:p>
                          <w:p w14:paraId="545BA466" w14:textId="77777777" w:rsidR="008840FD" w:rsidRPr="00A20180" w:rsidRDefault="008840FD" w:rsidP="00113018">
                            <w:pPr>
                              <w:spacing w:after="0" w:line="240" w:lineRule="auto"/>
                            </w:pPr>
                          </w:p>
                          <w:p w14:paraId="5ABEC248" w14:textId="77777777" w:rsidR="008840FD" w:rsidRDefault="008840FD" w:rsidP="00113018">
                            <w:pPr>
                              <w:spacing w:after="0" w:line="240" w:lineRule="auto"/>
                            </w:pPr>
                            <w:r w:rsidRPr="00A20180">
                              <w:t>Is there anything else that you like about the MMI that we haven’t covered?</w:t>
                            </w:r>
                          </w:p>
                          <w:p w14:paraId="63302D34" w14:textId="77777777" w:rsidR="008840FD" w:rsidRPr="00A20180" w:rsidRDefault="008840FD" w:rsidP="00113018">
                            <w:pPr>
                              <w:spacing w:after="0" w:line="240" w:lineRule="auto"/>
                            </w:pPr>
                            <w:r>
                              <w:t>Is there anything you particularly liked about the MMI?</w:t>
                            </w:r>
                          </w:p>
                          <w:p w14:paraId="4A43170E" w14:textId="77777777" w:rsidR="008840FD" w:rsidRPr="00A20180" w:rsidRDefault="008840FD" w:rsidP="00113018">
                            <w:pPr>
                              <w:spacing w:after="0" w:line="240" w:lineRule="auto"/>
                            </w:pPr>
                            <w:r w:rsidRPr="00A20180">
                              <w:t>Is there anything that you didn’t like about the MMI?</w:t>
                            </w:r>
                          </w:p>
                          <w:p w14:paraId="0AD854E6" w14:textId="77777777" w:rsidR="008840FD" w:rsidRPr="00A20180" w:rsidRDefault="008840FD" w:rsidP="00113018">
                            <w:pPr>
                              <w:spacing w:after="0" w:line="240" w:lineRule="auto"/>
                            </w:pPr>
                            <w:r w:rsidRPr="00A20180">
                              <w:t>What should we focus on, if anything, to improve the MMI?</w:t>
                            </w:r>
                          </w:p>
                          <w:p w14:paraId="283DA2BE" w14:textId="77777777" w:rsidR="008840FD" w:rsidRPr="00A20180" w:rsidRDefault="008840FD" w:rsidP="00113018">
                            <w:pPr>
                              <w:spacing w:after="0" w:line="240" w:lineRule="auto"/>
                            </w:pPr>
                            <w:r w:rsidRPr="00A20180">
                              <w:t xml:space="preserve">Can you tell me how you </w:t>
                            </w:r>
                            <w:r>
                              <w:t>think</w:t>
                            </w:r>
                            <w:r w:rsidRPr="00A20180">
                              <w:t xml:space="preserve"> you would use the MMI?</w:t>
                            </w:r>
                          </w:p>
                          <w:p w14:paraId="5F992CC9" w14:textId="77777777" w:rsidR="008840FD" w:rsidRDefault="008840FD" w:rsidP="001130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EE02C2" id="_x0000_s1027" type="#_x0000_t202" style="position:absolute;margin-left:0;margin-top:24.9pt;width:452.65pt;height:347.4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">
                <v:textbox>
                  <w:txbxContent>
                    <w:p w14:paraId="76F5F272" w14:textId="34EEAD6A" w:rsidR="008840FD" w:rsidRDefault="008840FD" w:rsidP="00113018">
                      <w:pPr>
                        <w:spacing w:after="0" w:line="240" w:lineRule="auto"/>
                      </w:pPr>
                      <w:r w:rsidRPr="00A20180">
                        <w:t xml:space="preserve">Can we talk about </w:t>
                      </w:r>
                      <w:r>
                        <w:t xml:space="preserve">what </w:t>
                      </w:r>
                      <w:r w:rsidRPr="00A20180">
                        <w:t xml:space="preserve">your first impressions of the </w:t>
                      </w:r>
                      <w:r>
                        <w:t>multimedia information resource (</w:t>
                      </w:r>
                      <w:r w:rsidRPr="00A20180">
                        <w:t>MMI</w:t>
                      </w:r>
                      <w:r>
                        <w:t>)</w:t>
                      </w:r>
                      <w:r w:rsidRPr="00A20180">
                        <w:t xml:space="preserve"> are? </w:t>
                      </w:r>
                    </w:p>
                    <w:p w14:paraId="5462E77D" w14:textId="77777777" w:rsidR="008840FD" w:rsidRPr="00A20180" w:rsidRDefault="008840FD" w:rsidP="00113018">
                      <w:pPr>
                        <w:spacing w:after="0" w:line="240" w:lineRule="auto"/>
                      </w:pPr>
                    </w:p>
                    <w:p w14:paraId="71578BC9" w14:textId="77777777" w:rsidR="008840FD" w:rsidRPr="00A20180" w:rsidRDefault="008840FD" w:rsidP="00113018">
                      <w:pPr>
                        <w:spacing w:after="0" w:line="240" w:lineRule="auto"/>
                      </w:pPr>
                      <w:r w:rsidRPr="00A20180">
                        <w:t>Now I would like us to discu</w:t>
                      </w:r>
                      <w:r>
                        <w:t>ss different aspects of the MMI:</w:t>
                      </w:r>
                    </w:p>
                    <w:p w14:paraId="469A9501" w14:textId="77777777" w:rsidR="008840FD" w:rsidRPr="00A20180" w:rsidRDefault="008840FD" w:rsidP="00113018">
                      <w:pPr>
                        <w:spacing w:after="0" w:line="240" w:lineRule="auto"/>
                        <w:rPr>
                          <w:b/>
                        </w:rPr>
                      </w:pPr>
                      <w:r w:rsidRPr="00A20180">
                        <w:rPr>
                          <w:b/>
                        </w:rPr>
                        <w:t>Visual Design</w:t>
                      </w:r>
                    </w:p>
                    <w:p w14:paraId="33533249" w14:textId="77777777" w:rsidR="008840FD" w:rsidRPr="00A20180" w:rsidRDefault="008840FD" w:rsidP="00113018">
                      <w:pPr>
                        <w:numPr>
                          <w:ilvl w:val="0"/>
                          <w:numId w:val="9"/>
                        </w:numPr>
                        <w:spacing w:after="0" w:line="240" w:lineRule="auto"/>
                      </w:pPr>
                      <w:r w:rsidRPr="00A20180">
                        <w:t>What do you think about how the MMI looks?</w:t>
                      </w:r>
                    </w:p>
                    <w:p w14:paraId="19BCFC14" w14:textId="77777777" w:rsidR="008840FD" w:rsidRPr="008D136B" w:rsidRDefault="008840FD" w:rsidP="00113018">
                      <w:pPr>
                        <w:numPr>
                          <w:ilvl w:val="0"/>
                          <w:numId w:val="9"/>
                        </w:numPr>
                        <w:spacing w:after="0" w:line="240" w:lineRule="auto"/>
                      </w:pPr>
                      <w:r w:rsidRPr="00A20180">
                        <w:t>What parts of the MMI appearance do you like? Which do you not like?</w:t>
                      </w:r>
                    </w:p>
                    <w:p w14:paraId="021F51C7" w14:textId="77777777" w:rsidR="008840FD" w:rsidRPr="00A20180" w:rsidRDefault="008840FD" w:rsidP="00113018">
                      <w:pPr>
                        <w:spacing w:after="0" w:line="240" w:lineRule="auto"/>
                        <w:rPr>
                          <w:b/>
                        </w:rPr>
                      </w:pPr>
                      <w:r w:rsidRPr="00A20180">
                        <w:rPr>
                          <w:b/>
                        </w:rPr>
                        <w:t>Structure and Navigation</w:t>
                      </w:r>
                    </w:p>
                    <w:p w14:paraId="0690EFDA" w14:textId="77777777" w:rsidR="008840FD" w:rsidRPr="00A20180" w:rsidRDefault="008840FD" w:rsidP="00113018">
                      <w:pPr>
                        <w:numPr>
                          <w:ilvl w:val="0"/>
                          <w:numId w:val="8"/>
                        </w:numPr>
                        <w:spacing w:after="0" w:line="240" w:lineRule="auto"/>
                      </w:pPr>
                      <w:r>
                        <w:t>How did you find</w:t>
                      </w:r>
                      <w:r w:rsidRPr="00A20180">
                        <w:t xml:space="preserve"> moving through the different parts of the MMI?</w:t>
                      </w:r>
                    </w:p>
                    <w:p w14:paraId="014E264A" w14:textId="77777777" w:rsidR="008840FD" w:rsidRPr="00A20180" w:rsidRDefault="008840FD" w:rsidP="00113018">
                      <w:pPr>
                        <w:numPr>
                          <w:ilvl w:val="0"/>
                          <w:numId w:val="8"/>
                        </w:numPr>
                        <w:spacing w:after="0" w:line="240" w:lineRule="auto"/>
                      </w:pPr>
                      <w:r>
                        <w:t>How was it to find and understand</w:t>
                      </w:r>
                      <w:r w:rsidRPr="00A20180">
                        <w:t xml:space="preserve"> information?</w:t>
                      </w:r>
                    </w:p>
                    <w:p w14:paraId="2E1F8FCF" w14:textId="77777777" w:rsidR="008840FD" w:rsidRPr="008D136B" w:rsidRDefault="008840FD" w:rsidP="00113018">
                      <w:pPr>
                        <w:numPr>
                          <w:ilvl w:val="0"/>
                          <w:numId w:val="8"/>
                        </w:numPr>
                        <w:spacing w:after="0" w:line="240" w:lineRule="auto"/>
                      </w:pPr>
                      <w:r>
                        <w:t>What do you think about the</w:t>
                      </w:r>
                      <w:r w:rsidRPr="00A20180">
                        <w:t xml:space="preserve"> mix of video, text, pictures and animation? </w:t>
                      </w:r>
                      <w:r>
                        <w:t>Sh</w:t>
                      </w:r>
                      <w:r w:rsidRPr="00A20180">
                        <w:t xml:space="preserve">ould </w:t>
                      </w:r>
                      <w:r>
                        <w:t xml:space="preserve">anything </w:t>
                      </w:r>
                      <w:proofErr w:type="gramStart"/>
                      <w:r w:rsidRPr="00A20180">
                        <w:t>be added or changed</w:t>
                      </w:r>
                      <w:proofErr w:type="gramEnd"/>
                      <w:r w:rsidRPr="00A20180">
                        <w:t>?</w:t>
                      </w:r>
                    </w:p>
                    <w:p w14:paraId="0BDCC5DC" w14:textId="77777777" w:rsidR="008840FD" w:rsidRPr="00A20180" w:rsidRDefault="008840FD" w:rsidP="00113018">
                      <w:pPr>
                        <w:spacing w:after="0" w:line="240" w:lineRule="auto"/>
                        <w:rPr>
                          <w:b/>
                        </w:rPr>
                      </w:pPr>
                      <w:r w:rsidRPr="00A20180">
                        <w:rPr>
                          <w:b/>
                        </w:rPr>
                        <w:t>Functionality</w:t>
                      </w:r>
                    </w:p>
                    <w:p w14:paraId="2F9F2FD9" w14:textId="77777777" w:rsidR="008840FD" w:rsidRPr="00A20180" w:rsidRDefault="008840FD" w:rsidP="00113018">
                      <w:pPr>
                        <w:numPr>
                          <w:ilvl w:val="0"/>
                          <w:numId w:val="10"/>
                        </w:numPr>
                        <w:spacing w:after="0" w:line="240" w:lineRule="auto"/>
                      </w:pPr>
                      <w:r>
                        <w:t xml:space="preserve">How </w:t>
                      </w:r>
                      <w:r w:rsidRPr="00A20180">
                        <w:t>did the MMI</w:t>
                      </w:r>
                      <w:r>
                        <w:t xml:space="preserve"> pages</w:t>
                      </w:r>
                      <w:r w:rsidRPr="00A20180">
                        <w:t xml:space="preserve"> load?</w:t>
                      </w:r>
                    </w:p>
                    <w:p w14:paraId="08FB6C64" w14:textId="77777777" w:rsidR="008840FD" w:rsidRPr="00A20180" w:rsidRDefault="008840FD" w:rsidP="00113018">
                      <w:pPr>
                        <w:numPr>
                          <w:ilvl w:val="0"/>
                          <w:numId w:val="10"/>
                        </w:numPr>
                        <w:spacing w:after="0" w:line="240" w:lineRule="auto"/>
                      </w:pPr>
                      <w:r w:rsidRPr="00A20180">
                        <w:t>Were there any problems accessing the different parts of the MMI?</w:t>
                      </w:r>
                    </w:p>
                    <w:p w14:paraId="3079FE46" w14:textId="77777777" w:rsidR="008840FD" w:rsidRPr="00A20180" w:rsidRDefault="008840FD" w:rsidP="00113018">
                      <w:pPr>
                        <w:spacing w:after="0" w:line="240" w:lineRule="auto"/>
                        <w:rPr>
                          <w:b/>
                        </w:rPr>
                      </w:pPr>
                      <w:r w:rsidRPr="00A20180">
                        <w:rPr>
                          <w:b/>
                        </w:rPr>
                        <w:t>Content</w:t>
                      </w:r>
                    </w:p>
                    <w:p w14:paraId="531C9FA1" w14:textId="77777777" w:rsidR="008840FD" w:rsidRPr="00A20180" w:rsidRDefault="008840FD" w:rsidP="00113018">
                      <w:pPr>
                        <w:numPr>
                          <w:ilvl w:val="0"/>
                          <w:numId w:val="7"/>
                        </w:numPr>
                        <w:spacing w:after="0" w:line="240" w:lineRule="auto"/>
                      </w:pPr>
                      <w:r w:rsidRPr="00A20180">
                        <w:t xml:space="preserve">What do you </w:t>
                      </w:r>
                      <w:r>
                        <w:t>think</w:t>
                      </w:r>
                      <w:r w:rsidRPr="00A20180">
                        <w:t xml:space="preserve"> about the information content of the MMI?</w:t>
                      </w:r>
                    </w:p>
                    <w:p w14:paraId="0C24BDAB" w14:textId="77777777" w:rsidR="008840FD" w:rsidRPr="00A20180" w:rsidRDefault="008840FD" w:rsidP="00113018">
                      <w:pPr>
                        <w:numPr>
                          <w:ilvl w:val="0"/>
                          <w:numId w:val="7"/>
                        </w:numPr>
                        <w:spacing w:after="0" w:line="240" w:lineRule="auto"/>
                      </w:pPr>
                      <w:r w:rsidRPr="00A20180">
                        <w:t>Do you feel it gives you enough information about what is involved in participating in a clinical trial?</w:t>
                      </w:r>
                    </w:p>
                    <w:p w14:paraId="788D0091" w14:textId="77777777" w:rsidR="008840FD" w:rsidRPr="00A20180" w:rsidRDefault="008840FD" w:rsidP="00113018">
                      <w:pPr>
                        <w:numPr>
                          <w:ilvl w:val="0"/>
                          <w:numId w:val="7"/>
                        </w:numPr>
                        <w:spacing w:after="0" w:line="240" w:lineRule="auto"/>
                      </w:pPr>
                      <w:r w:rsidRPr="00A20180">
                        <w:t>Can you tell me about anything that you think is missing from the MMI?</w:t>
                      </w:r>
                    </w:p>
                    <w:p w14:paraId="545BA466" w14:textId="77777777" w:rsidR="008840FD" w:rsidRPr="00A20180" w:rsidRDefault="008840FD" w:rsidP="00113018">
                      <w:pPr>
                        <w:spacing w:after="0" w:line="240" w:lineRule="auto"/>
                      </w:pPr>
                    </w:p>
                    <w:p w14:paraId="5ABEC248" w14:textId="77777777" w:rsidR="008840FD" w:rsidRDefault="008840FD" w:rsidP="00113018">
                      <w:pPr>
                        <w:spacing w:after="0" w:line="240" w:lineRule="auto"/>
                      </w:pPr>
                      <w:r w:rsidRPr="00A20180">
                        <w:t xml:space="preserve">Is there anything else that you like about the MMI that we </w:t>
                      </w:r>
                      <w:proofErr w:type="gramStart"/>
                      <w:r w:rsidRPr="00A20180">
                        <w:t>haven’t</w:t>
                      </w:r>
                      <w:proofErr w:type="gramEnd"/>
                      <w:r w:rsidRPr="00A20180">
                        <w:t xml:space="preserve"> covered?</w:t>
                      </w:r>
                    </w:p>
                    <w:p w14:paraId="63302D34" w14:textId="77777777" w:rsidR="008840FD" w:rsidRPr="00A20180" w:rsidRDefault="008840FD" w:rsidP="00113018">
                      <w:pPr>
                        <w:spacing w:after="0" w:line="240" w:lineRule="auto"/>
                      </w:pPr>
                      <w:r>
                        <w:t>Is there anything you particularly liked about the MMI?</w:t>
                      </w:r>
                    </w:p>
                    <w:p w14:paraId="4A43170E" w14:textId="77777777" w:rsidR="008840FD" w:rsidRPr="00A20180" w:rsidRDefault="008840FD" w:rsidP="00113018">
                      <w:pPr>
                        <w:spacing w:after="0" w:line="240" w:lineRule="auto"/>
                      </w:pPr>
                      <w:r w:rsidRPr="00A20180">
                        <w:t xml:space="preserve">Is there anything that you </w:t>
                      </w:r>
                      <w:proofErr w:type="gramStart"/>
                      <w:r w:rsidRPr="00A20180">
                        <w:t>didn’t</w:t>
                      </w:r>
                      <w:proofErr w:type="gramEnd"/>
                      <w:r w:rsidRPr="00A20180">
                        <w:t xml:space="preserve"> like about the MMI?</w:t>
                      </w:r>
                    </w:p>
                    <w:p w14:paraId="0AD854E6" w14:textId="77777777" w:rsidR="008840FD" w:rsidRPr="00A20180" w:rsidRDefault="008840FD" w:rsidP="00113018">
                      <w:pPr>
                        <w:spacing w:after="0" w:line="240" w:lineRule="auto"/>
                      </w:pPr>
                      <w:r w:rsidRPr="00A20180">
                        <w:t>What should we focus on, if anything, to improve the MMI?</w:t>
                      </w:r>
                    </w:p>
                    <w:p w14:paraId="283DA2BE" w14:textId="77777777" w:rsidR="008840FD" w:rsidRPr="00A20180" w:rsidRDefault="008840FD" w:rsidP="00113018">
                      <w:pPr>
                        <w:spacing w:after="0" w:line="240" w:lineRule="auto"/>
                      </w:pPr>
                      <w:r w:rsidRPr="00A20180">
                        <w:t xml:space="preserve">Can you tell me how you </w:t>
                      </w:r>
                      <w:r>
                        <w:t>think</w:t>
                      </w:r>
                      <w:r w:rsidRPr="00A20180">
                        <w:t xml:space="preserve"> you would use the MMI?</w:t>
                      </w:r>
                    </w:p>
                    <w:p w14:paraId="5F992CC9" w14:textId="77777777" w:rsidR="008840FD" w:rsidRDefault="008840FD" w:rsidP="00113018"/>
                  </w:txbxContent>
                </v:textbox>
                <w10:wrap type="square" anchorx="margin"/>
              </v:shape>
            </w:pict>
          </mc:Fallback>
        </mc:AlternateContent>
      </w:r>
      <w:r>
        <w:t>Box 2: Topic guide for round two interviews and focus group discussions.</w:t>
      </w:r>
    </w:p>
    <w:p w14:paraId="321273B7" w14:textId="77777777" w:rsidR="00113018" w:rsidRDefault="00113018" w:rsidP="00113018">
      <w:pPr>
        <w:spacing w:after="0" w:line="360" w:lineRule="auto"/>
        <w:rPr>
          <w:i/>
        </w:rPr>
      </w:pPr>
    </w:p>
    <w:p w14:paraId="405E1A6F" w14:textId="55B84387" w:rsidR="00B77FC2" w:rsidRPr="00310CA3" w:rsidRDefault="005842DF" w:rsidP="00000F73">
      <w:pPr>
        <w:spacing w:after="0" w:line="360" w:lineRule="auto"/>
        <w:rPr>
          <w:b/>
        </w:rPr>
      </w:pPr>
      <w:r w:rsidRPr="00310CA3">
        <w:rPr>
          <w:b/>
        </w:rPr>
        <w:t>D</w:t>
      </w:r>
      <w:r w:rsidR="00B77FC2" w:rsidRPr="00310CA3">
        <w:rPr>
          <w:b/>
        </w:rPr>
        <w:t xml:space="preserve">ata analysis to inform the development of the </w:t>
      </w:r>
      <w:r w:rsidR="00776E3B">
        <w:rPr>
          <w:b/>
        </w:rPr>
        <w:t>multimedia website</w:t>
      </w:r>
      <w:r w:rsidR="00B77FC2" w:rsidRPr="00310CA3">
        <w:rPr>
          <w:b/>
        </w:rPr>
        <w:t>s</w:t>
      </w:r>
    </w:p>
    <w:p w14:paraId="6F7F5938" w14:textId="4A4143DB" w:rsidR="004E0D51" w:rsidRDefault="000A6E39" w:rsidP="008A3C3F">
      <w:pPr>
        <w:pStyle w:val="ListParagraph"/>
        <w:spacing w:after="0" w:line="360" w:lineRule="auto"/>
        <w:ind w:left="0"/>
      </w:pPr>
      <w:r>
        <w:t>We conduct</w:t>
      </w:r>
      <w:r w:rsidR="00D70ACE">
        <w:t>ed</w:t>
      </w:r>
      <w:r>
        <w:t xml:space="preserve"> a</w:t>
      </w:r>
      <w:r w:rsidR="004E0D51" w:rsidRPr="004E0D51">
        <w:t xml:space="preserve">n initial rapid descriptive </w:t>
      </w:r>
      <w:r>
        <w:t xml:space="preserve">data </w:t>
      </w:r>
      <w:r w:rsidR="004E0D51" w:rsidRPr="004E0D51">
        <w:t>analysis</w:t>
      </w:r>
      <w:r w:rsidR="00833399">
        <w:t xml:space="preserve"> </w:t>
      </w:r>
      <w:r w:rsidR="00833399">
        <w:fldChar w:fldCharType="begin"/>
      </w:r>
      <w:r w:rsidR="008840FD">
        <w:instrText xml:space="preserve"> ADDIN EN.CITE &lt;EndNote&gt;&lt;Cite&gt;&lt;Author&gt;Miles&lt;/Author&gt;&lt;Year&gt;2013&lt;/Year&gt;&lt;RecNum&gt;890&lt;/RecNum&gt;&lt;DisplayText&gt;[25]&lt;/DisplayText&gt;&lt;record&gt;&lt;rec-number&gt;890&lt;/rec-number&gt;&lt;foreign-keys&gt;&lt;key app="EN" db-id="2twfx5wdcaswvbeevf2vr5e8padzvts9da0r" timestamp="1521048425"&gt;890&lt;/key&gt;&lt;/foreign-keys&gt;&lt;ref-type name="Book"&gt;6&lt;/ref-type&gt;&lt;contributors&gt;&lt;authors&gt;&lt;author&gt;Miles, M.B.&lt;/author&gt;&lt;author&gt;Huberman, A.M.&lt;/author&gt;&lt;author&gt;Saldana, J.&lt;/author&gt;&lt;/authors&gt;&lt;/contributors&gt;&lt;titles&gt;&lt;title&gt;Qualitative data analysis&lt;/title&gt;&lt;/titles&gt;&lt;dates&gt;&lt;year&gt;2013&lt;/year&gt;&lt;/dates&gt;&lt;pub-location&gt;London&lt;/pub-location&gt;&lt;publisher&gt;Sage Publishing&lt;/publisher&gt;&lt;urls&gt;&lt;/urls&gt;&lt;/record&gt;&lt;/Cite&gt;&lt;/EndNote&gt;</w:instrText>
      </w:r>
      <w:r w:rsidR="00833399">
        <w:fldChar w:fldCharType="separate"/>
      </w:r>
      <w:r w:rsidR="008840FD">
        <w:rPr>
          <w:noProof/>
        </w:rPr>
        <w:t>[25]</w:t>
      </w:r>
      <w:r w:rsidR="00833399">
        <w:fldChar w:fldCharType="end"/>
      </w:r>
      <w:r w:rsidR="004E0D51" w:rsidRPr="004E0D51">
        <w:t xml:space="preserve"> in order to provide timely feedback to the co</w:t>
      </w:r>
      <w:r w:rsidR="00A17EA7">
        <w:t xml:space="preserve">mpany developing the </w:t>
      </w:r>
      <w:r w:rsidR="00CD6867">
        <w:t>multimedia websites</w:t>
      </w:r>
      <w:r w:rsidR="00F6327D">
        <w:t>.</w:t>
      </w:r>
      <w:r w:rsidR="004E0D51" w:rsidRPr="004E0D51">
        <w:t xml:space="preserve"> This analysis was deductive and </w:t>
      </w:r>
      <w:r w:rsidRPr="00E35058">
        <w:t>focused</w:t>
      </w:r>
      <w:r>
        <w:t xml:space="preserve"> on</w:t>
      </w:r>
      <w:r w:rsidR="004E0D51" w:rsidRPr="004E0D51">
        <w:t xml:space="preserve"> the content and design aspects of the website. </w:t>
      </w:r>
      <w:r>
        <w:t>Subsequent analyses were</w:t>
      </w:r>
      <w:r w:rsidR="004E0D51" w:rsidRPr="004E0D51">
        <w:t xml:space="preserve"> </w:t>
      </w:r>
      <w:r w:rsidR="00D70ACE">
        <w:t xml:space="preserve">iterative and </w:t>
      </w:r>
      <w:r w:rsidR="004E0D51" w:rsidRPr="004E0D51">
        <w:t xml:space="preserve">thematic </w:t>
      </w:r>
      <w:r w:rsidR="00357950">
        <w:t>with both inductive and deductive aspects</w:t>
      </w:r>
      <w:r w:rsidR="00C36E2F">
        <w:t>.</w:t>
      </w:r>
      <w:r w:rsidR="00782036">
        <w:fldChar w:fldCharType="begin">
          <w:fldData xml:space="preserve">PEVuZE5vdGU+PENpdGU+PEF1dGhvcj5CcmF1bjwvQXV0aG9yPjxZZWFyPjIwMTQ8L1llYXI+PFJl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</w:fldData>
        </w:fldChar>
      </w:r>
      <w:r w:rsidR="008840FD">
        <w:instrText xml:space="preserve"> ADDIN EN.CITE </w:instrText>
      </w:r>
      <w:r w:rsidR="008840FD">
        <w:fldChar w:fldCharType="begin">
          <w:fldData xml:space="preserve">PEVuZE5vdGU+PENpdGU+PEF1dGhvcj5CcmF1bjwvQXV0aG9yPjxZZWFyPjIwMTQ8L1llYXI+PFJl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</w:fldData>
        </w:fldChar>
      </w:r>
      <w:r w:rsidR="008840FD">
        <w:instrText xml:space="preserve"> ADDIN EN.CITE.DATA </w:instrText>
      </w:r>
      <w:r w:rsidR="008840FD">
        <w:fldChar w:fldCharType="end"/>
      </w:r>
      <w:r w:rsidR="00782036">
        <w:fldChar w:fldCharType="separate"/>
      </w:r>
      <w:r w:rsidR="008840FD">
        <w:rPr>
          <w:noProof/>
        </w:rPr>
        <w:t>[26, 27]</w:t>
      </w:r>
      <w:r w:rsidR="00782036">
        <w:fldChar w:fldCharType="end"/>
      </w:r>
      <w:r w:rsidR="00D70ACE">
        <w:t xml:space="preserve"> This involved </w:t>
      </w:r>
      <w:r w:rsidR="004E0D51" w:rsidRPr="004E0D51">
        <w:t>read</w:t>
      </w:r>
      <w:r w:rsidR="00D70ACE">
        <w:t>ing</w:t>
      </w:r>
      <w:r w:rsidR="004E0D51" w:rsidRPr="004E0D51">
        <w:t xml:space="preserve"> </w:t>
      </w:r>
      <w:r w:rsidR="00A23D85">
        <w:t xml:space="preserve">transcripts </w:t>
      </w:r>
      <w:r w:rsidR="004E0D51" w:rsidRPr="004E0D51">
        <w:t>multiple times to aid familiarisation</w:t>
      </w:r>
      <w:r w:rsidR="00D70ACE">
        <w:t xml:space="preserve">, followed by </w:t>
      </w:r>
      <w:r w:rsidR="004E0D51" w:rsidRPr="004E0D51">
        <w:t>line by line coding</w:t>
      </w:r>
      <w:r w:rsidR="001F648E">
        <w:t xml:space="preserve"> </w:t>
      </w:r>
      <w:r w:rsidR="004E0D51" w:rsidRPr="004E0D51">
        <w:t>to identify recurring ideas</w:t>
      </w:r>
      <w:r w:rsidR="00D70ACE">
        <w:t xml:space="preserve">, and </w:t>
      </w:r>
      <w:r w:rsidR="004E0D51" w:rsidRPr="004E0D51">
        <w:t>organis</w:t>
      </w:r>
      <w:r w:rsidR="00D70ACE">
        <w:t xml:space="preserve">ing these </w:t>
      </w:r>
      <w:r w:rsidR="004E0D51" w:rsidRPr="004E0D51">
        <w:t xml:space="preserve">into themes and sub-themes. </w:t>
      </w:r>
      <w:r w:rsidR="00D70ACE">
        <w:t xml:space="preserve">We </w:t>
      </w:r>
      <w:r w:rsidR="007239FD">
        <w:t xml:space="preserve">also </w:t>
      </w:r>
      <w:r w:rsidR="00D70ACE">
        <w:t xml:space="preserve">compared </w:t>
      </w:r>
      <w:r w:rsidR="007239FD">
        <w:t xml:space="preserve">interviews across </w:t>
      </w:r>
      <w:r w:rsidR="001F648E" w:rsidRPr="004E0D51">
        <w:t>participant groups</w:t>
      </w:r>
      <w:r w:rsidR="001F648E">
        <w:t xml:space="preserve"> </w:t>
      </w:r>
      <w:r w:rsidR="004E0D51" w:rsidRPr="004E0D51">
        <w:t xml:space="preserve">to </w:t>
      </w:r>
      <w:r w:rsidR="00E968B7">
        <w:t>identify</w:t>
      </w:r>
      <w:r w:rsidR="004E0D51" w:rsidRPr="004E0D51">
        <w:t xml:space="preserve"> </w:t>
      </w:r>
      <w:r w:rsidR="00B00AF9">
        <w:t>similarities and differences</w:t>
      </w:r>
      <w:r w:rsidR="001F648E">
        <w:t xml:space="preserve">. </w:t>
      </w:r>
      <w:r w:rsidR="004E0D51" w:rsidRPr="004E0D51">
        <w:t xml:space="preserve">Analysis was undertaken by JM-K with guidance provided </w:t>
      </w:r>
      <w:r w:rsidR="00B00AF9">
        <w:t xml:space="preserve">via </w:t>
      </w:r>
      <w:r w:rsidR="004E0D51" w:rsidRPr="004E0D51">
        <w:t xml:space="preserve">regular meetings </w:t>
      </w:r>
      <w:r w:rsidR="00B00AF9">
        <w:t xml:space="preserve">with </w:t>
      </w:r>
      <w:r w:rsidR="00B00AF9" w:rsidRPr="004E0D51">
        <w:t xml:space="preserve">BY and KA </w:t>
      </w:r>
      <w:r w:rsidR="004E0D51" w:rsidRPr="004E0D51">
        <w:t xml:space="preserve">to discuss </w:t>
      </w:r>
      <w:r w:rsidR="00B00AF9" w:rsidRPr="004E0D51">
        <w:t xml:space="preserve">transcripts </w:t>
      </w:r>
      <w:r w:rsidR="00B00AF9">
        <w:t xml:space="preserve">and </w:t>
      </w:r>
      <w:r w:rsidR="00A23D85">
        <w:t>aid</w:t>
      </w:r>
      <w:r w:rsidR="001F648E">
        <w:t xml:space="preserve"> data interpretation. </w:t>
      </w:r>
      <w:r w:rsidR="00942DD2">
        <w:t>As we outline below, f</w:t>
      </w:r>
      <w:r w:rsidR="003B3A6F">
        <w:t xml:space="preserve">indings from the data analysis were also discussed with the TRECA Study Patient and Parent Advisory Group to seek their thoughts on ways to implement feedback received from the qualitative study in the development of the multimedia websites. </w:t>
      </w:r>
      <w:r w:rsidR="007239FD">
        <w:t xml:space="preserve">Data </w:t>
      </w:r>
      <w:r w:rsidR="004E0D51" w:rsidRPr="004E0D51">
        <w:t>cod</w:t>
      </w:r>
      <w:r w:rsidR="00B00AF9">
        <w:t xml:space="preserve">ing and indexing was assisted by </w:t>
      </w:r>
      <w:r w:rsidR="00F6327D">
        <w:t xml:space="preserve">Microsoft Excel 2010 software. </w:t>
      </w:r>
      <w:r w:rsidR="007239FD" w:rsidRPr="004E0D51">
        <w:t xml:space="preserve">JM-K </w:t>
      </w:r>
      <w:r w:rsidR="007239FD">
        <w:t>drafted</w:t>
      </w:r>
      <w:r w:rsidR="009C3C59">
        <w:t xml:space="preserve"> several itera</w:t>
      </w:r>
      <w:r w:rsidR="000014AF">
        <w:t>tions of a data analysis report</w:t>
      </w:r>
      <w:r w:rsidR="009C3C59">
        <w:t xml:space="preserve"> which </w:t>
      </w:r>
      <w:r w:rsidR="004E0D51" w:rsidRPr="004E0D51">
        <w:t>BY, KA and PK read and discussed.</w:t>
      </w:r>
    </w:p>
    <w:p w14:paraId="00B854C2" w14:textId="77777777" w:rsidR="00310CA3" w:rsidRPr="008A3C3F" w:rsidRDefault="00310CA3" w:rsidP="008A3C3F">
      <w:pPr>
        <w:pStyle w:val="ListParagraph"/>
        <w:spacing w:after="0" w:line="360" w:lineRule="auto"/>
        <w:ind w:left="0"/>
        <w:rPr>
          <w:i/>
        </w:rPr>
      </w:pPr>
    </w:p>
    <w:p w14:paraId="5DAFF71E" w14:textId="12A960BC" w:rsidR="00336604" w:rsidRPr="009F7D73" w:rsidRDefault="000014AF" w:rsidP="00DB0708">
      <w:pPr>
        <w:pStyle w:val="ListParagraph"/>
        <w:spacing w:after="0" w:line="360" w:lineRule="auto"/>
        <w:ind w:left="0"/>
        <w:rPr>
          <w:b/>
        </w:rPr>
      </w:pPr>
      <w:r w:rsidRPr="009F7D73">
        <w:rPr>
          <w:b/>
        </w:rPr>
        <w:t xml:space="preserve">Patient </w:t>
      </w:r>
      <w:r w:rsidR="00BD5FA8" w:rsidRPr="009F7D73">
        <w:rPr>
          <w:b/>
        </w:rPr>
        <w:t>Involvement</w:t>
      </w:r>
    </w:p>
    <w:p w14:paraId="58819933" w14:textId="0E52A2E8" w:rsidR="00310CA3" w:rsidRPr="00310CA3" w:rsidRDefault="00CD6867" w:rsidP="00310CA3">
      <w:pPr>
        <w:spacing w:after="0" w:line="360" w:lineRule="auto"/>
      </w:pPr>
      <w:r>
        <w:t xml:space="preserve">Patient and public involvement </w:t>
      </w:r>
      <w:r w:rsidR="009C3C59">
        <w:t xml:space="preserve">informed </w:t>
      </w:r>
      <w:r w:rsidR="00310CA3">
        <w:t xml:space="preserve">the overall research questions within TRECA </w:t>
      </w:r>
      <w:r w:rsidR="009C3C59">
        <w:t xml:space="preserve">from its inception and particularly </w:t>
      </w:r>
      <w:r w:rsidR="00310CA3">
        <w:t xml:space="preserve">during the grant writing stage. The TRECA Study </w:t>
      </w:r>
      <w:r w:rsidR="005E6301">
        <w:t xml:space="preserve">also </w:t>
      </w:r>
      <w:r w:rsidR="00942DD2">
        <w:t xml:space="preserve">convened </w:t>
      </w:r>
      <w:r w:rsidR="00310CA3">
        <w:t xml:space="preserve">an active and engaged Patient and Parent Advisory Group </w:t>
      </w:r>
      <w:r w:rsidR="00942DD2">
        <w:t>to</w:t>
      </w:r>
      <w:r w:rsidR="00310CA3">
        <w:t xml:space="preserve"> </w:t>
      </w:r>
      <w:r w:rsidR="005E6301">
        <w:t>g</w:t>
      </w:r>
      <w:r w:rsidR="00942DD2">
        <w:t>i</w:t>
      </w:r>
      <w:r w:rsidR="005E6301">
        <w:t xml:space="preserve">ve </w:t>
      </w:r>
      <w:r w:rsidR="00310CA3">
        <w:t xml:space="preserve">input throughout the study and suggest </w:t>
      </w:r>
      <w:r w:rsidR="005E6301">
        <w:t xml:space="preserve">ways </w:t>
      </w:r>
      <w:r w:rsidR="00310CA3">
        <w:t xml:space="preserve">to implement changes requested by participants in the qualitative study. One of the members </w:t>
      </w:r>
      <w:r w:rsidR="005E6301">
        <w:t xml:space="preserve">(DHT) </w:t>
      </w:r>
      <w:r w:rsidR="00310CA3">
        <w:t>of th</w:t>
      </w:r>
      <w:r w:rsidR="005E6301">
        <w:t>e</w:t>
      </w:r>
      <w:r w:rsidR="00310CA3">
        <w:t xml:space="preserve"> Patient and Parent Advisory Group is an author on this </w:t>
      </w:r>
      <w:r w:rsidR="005E6301">
        <w:t>manuscript</w:t>
      </w:r>
      <w:r w:rsidR="00310CA3">
        <w:t xml:space="preserve">. </w:t>
      </w:r>
      <w:r w:rsidR="004D1B24">
        <w:t>C</w:t>
      </w:r>
      <w:r w:rsidR="00BD5FA8">
        <w:t>hildren</w:t>
      </w:r>
      <w:r w:rsidR="004D1B24">
        <w:t xml:space="preserve">, </w:t>
      </w:r>
      <w:r w:rsidR="00BD5FA8">
        <w:t>young people</w:t>
      </w:r>
      <w:r w:rsidR="004D1B24">
        <w:t>,</w:t>
      </w:r>
      <w:r w:rsidR="00BD5FA8">
        <w:t xml:space="preserve"> parents</w:t>
      </w:r>
      <w:r w:rsidR="003204E9">
        <w:t xml:space="preserve"> and </w:t>
      </w:r>
      <w:r w:rsidR="004D1B24">
        <w:t xml:space="preserve">professionals who participated in this study will be </w:t>
      </w:r>
      <w:r w:rsidR="00942DD2">
        <w:t xml:space="preserve">invited to attend a presentation </w:t>
      </w:r>
      <w:r w:rsidR="00D57F6A">
        <w:t xml:space="preserve">about </w:t>
      </w:r>
      <w:r w:rsidR="00C02FF5">
        <w:t>the findings of the study</w:t>
      </w:r>
      <w:r w:rsidR="00D57F6A">
        <w:t>,</w:t>
      </w:r>
      <w:r w:rsidR="009F7D73">
        <w:t xml:space="preserve"> </w:t>
      </w:r>
      <w:r w:rsidR="00D57F6A">
        <w:t xml:space="preserve">or to </w:t>
      </w:r>
      <w:r w:rsidR="009F7D73">
        <w:t>receiv</w:t>
      </w:r>
      <w:r w:rsidR="00D57F6A">
        <w:t>e</w:t>
      </w:r>
      <w:r w:rsidR="009F7D73">
        <w:t xml:space="preserve"> reader-friendly summaries of the study</w:t>
      </w:r>
      <w:r w:rsidR="00C02FF5">
        <w:t xml:space="preserve"> </w:t>
      </w:r>
      <w:r w:rsidR="00D57F6A">
        <w:t>as they prefer</w:t>
      </w:r>
      <w:r w:rsidR="00BD5FA8">
        <w:t>.</w:t>
      </w:r>
      <w:r w:rsidR="00C02FF5">
        <w:t xml:space="preserve"> </w:t>
      </w:r>
    </w:p>
    <w:p w14:paraId="0C107284" w14:textId="77777777" w:rsidR="008A3C3F" w:rsidRDefault="008A3C3F" w:rsidP="00DB0708">
      <w:pPr>
        <w:pStyle w:val="ListParagraph"/>
        <w:spacing w:after="0" w:line="360" w:lineRule="auto"/>
        <w:ind w:left="0"/>
        <w:rPr>
          <w:i/>
        </w:rPr>
      </w:pPr>
    </w:p>
    <w:p w14:paraId="37F52A81" w14:textId="764A0D85" w:rsidR="000D220B" w:rsidRPr="00310CA3" w:rsidRDefault="000D220B" w:rsidP="00000F73">
      <w:pPr>
        <w:pStyle w:val="ListParagraph"/>
        <w:spacing w:after="0" w:line="360" w:lineRule="auto"/>
        <w:ind w:left="0"/>
        <w:rPr>
          <w:b/>
        </w:rPr>
      </w:pPr>
      <w:r w:rsidRPr="00310CA3">
        <w:rPr>
          <w:b/>
        </w:rPr>
        <w:t>Ethics</w:t>
      </w:r>
    </w:p>
    <w:p w14:paraId="536C6D1B" w14:textId="7C54C971" w:rsidR="000D220B" w:rsidRDefault="00014179" w:rsidP="00000F73">
      <w:pPr>
        <w:pStyle w:val="ListParagraph"/>
        <w:spacing w:after="0" w:line="360" w:lineRule="auto"/>
        <w:ind w:left="0"/>
      </w:pPr>
      <w:r>
        <w:t>Y</w:t>
      </w:r>
      <w:r w:rsidR="000D220B" w:rsidRPr="00000F73">
        <w:t>orkshire and the Humber Research Ethics Committee (16/YH/0158)</w:t>
      </w:r>
      <w:r>
        <w:t xml:space="preserve">, the </w:t>
      </w:r>
      <w:r w:rsidR="003F190F" w:rsidRPr="00000F73">
        <w:t xml:space="preserve">Health Research Authority (IRAS ID 195396) and </w:t>
      </w:r>
      <w:r>
        <w:t xml:space="preserve">the various </w:t>
      </w:r>
      <w:r w:rsidR="003F190F" w:rsidRPr="00000F73">
        <w:t>NHS Trust Research &amp; Development Departments</w:t>
      </w:r>
      <w:r>
        <w:t xml:space="preserve"> involved approved the study</w:t>
      </w:r>
      <w:r w:rsidR="000D220B" w:rsidRPr="00000F73">
        <w:t xml:space="preserve">. </w:t>
      </w:r>
    </w:p>
    <w:p w14:paraId="5BC0F766" w14:textId="77777777" w:rsidR="00692510" w:rsidRPr="00000F73" w:rsidRDefault="00692510" w:rsidP="00000F73">
      <w:pPr>
        <w:pStyle w:val="ListParagraph"/>
        <w:spacing w:after="0" w:line="360" w:lineRule="auto"/>
        <w:ind w:left="0"/>
      </w:pPr>
    </w:p>
    <w:p w14:paraId="52461373" w14:textId="7B005BAB" w:rsidR="0045563B" w:rsidRPr="00ED6BED" w:rsidRDefault="00271F22" w:rsidP="00000F73">
      <w:pPr>
        <w:spacing w:after="0" w:line="360" w:lineRule="auto"/>
        <w:rPr>
          <w:b/>
          <w:sz w:val="24"/>
          <w:szCs w:val="24"/>
        </w:rPr>
      </w:pPr>
      <w:r>
        <w:rPr>
          <w:b/>
          <w:sz w:val="24"/>
          <w:szCs w:val="24"/>
        </w:rPr>
        <w:t>RESULTS</w:t>
      </w:r>
    </w:p>
    <w:p w14:paraId="65650562" w14:textId="77777777" w:rsidR="005842DF" w:rsidRPr="000E1CEA" w:rsidRDefault="005842DF" w:rsidP="00000F73">
      <w:pPr>
        <w:spacing w:after="0" w:line="360" w:lineRule="auto"/>
        <w:rPr>
          <w:b/>
        </w:rPr>
      </w:pPr>
      <w:r w:rsidRPr="000E1CEA">
        <w:rPr>
          <w:b/>
        </w:rPr>
        <w:t>Participants</w:t>
      </w:r>
    </w:p>
    <w:p w14:paraId="6FD56D98" w14:textId="3ECC2BFD" w:rsidR="00B56FD7" w:rsidRPr="00000F73" w:rsidRDefault="00E35058" w:rsidP="00E11CD4">
      <w:pPr>
        <w:spacing w:after="0" w:line="360" w:lineRule="auto"/>
        <w:rPr>
          <w:rFonts w:eastAsia="Calibri" w:cs="Times New Roman"/>
        </w:rPr>
      </w:pPr>
      <w:r>
        <w:rPr>
          <w:rFonts w:eastAsia="Calibri" w:cs="Times New Roman"/>
        </w:rPr>
        <w:t xml:space="preserve">Across the two rounds of interviews, a total of </w:t>
      </w:r>
      <w:r w:rsidR="00D57F6A">
        <w:rPr>
          <w:rFonts w:eastAsia="Calibri" w:cs="Times New Roman"/>
        </w:rPr>
        <w:t>87</w:t>
      </w:r>
      <w:r w:rsidR="00DD0E3D">
        <w:rPr>
          <w:rFonts w:eastAsia="Calibri" w:cs="Times New Roman"/>
        </w:rPr>
        <w:t xml:space="preserve"> people were invited to participate</w:t>
      </w:r>
      <w:r w:rsidR="00271F22">
        <w:rPr>
          <w:rFonts w:eastAsia="Calibri" w:cs="Times New Roman"/>
        </w:rPr>
        <w:t xml:space="preserve"> </w:t>
      </w:r>
      <w:r w:rsidR="004E519F">
        <w:rPr>
          <w:rFonts w:eastAsia="Calibri" w:cs="Times New Roman"/>
        </w:rPr>
        <w:t>and 62 were interviewed</w:t>
      </w:r>
      <w:r w:rsidR="00F92394">
        <w:rPr>
          <w:rFonts w:eastAsia="Calibri" w:cs="Times New Roman"/>
        </w:rPr>
        <w:t xml:space="preserve">. </w:t>
      </w:r>
      <w:r w:rsidR="00D57F6A" w:rsidRPr="00EF1954">
        <w:rPr>
          <w:rFonts w:eastAsia="Calibri" w:cs="Times New Roman"/>
        </w:rPr>
        <w:t xml:space="preserve">Of the 87 </w:t>
      </w:r>
      <w:r w:rsidR="00774645" w:rsidRPr="00EF1954">
        <w:rPr>
          <w:rFonts w:eastAsia="Calibri" w:cs="Times New Roman"/>
        </w:rPr>
        <w:t xml:space="preserve">people </w:t>
      </w:r>
      <w:r w:rsidR="00D57F6A" w:rsidRPr="00EF1954">
        <w:rPr>
          <w:rFonts w:eastAsia="Calibri" w:cs="Times New Roman"/>
        </w:rPr>
        <w:t>invited</w:t>
      </w:r>
      <w:r w:rsidR="00774645" w:rsidRPr="00EF1954">
        <w:rPr>
          <w:rFonts w:eastAsia="Calibri" w:cs="Times New Roman"/>
        </w:rPr>
        <w:t>,</w:t>
      </w:r>
      <w:r w:rsidR="00D57F6A" w:rsidRPr="00EF1954">
        <w:rPr>
          <w:rFonts w:eastAsia="Calibri" w:cs="Times New Roman"/>
        </w:rPr>
        <w:t xml:space="preserve"> 35 were</w:t>
      </w:r>
      <w:r w:rsidR="00D57F6A">
        <w:rPr>
          <w:rFonts w:eastAsia="Calibri" w:cs="Times New Roman"/>
        </w:rPr>
        <w:t xml:space="preserve"> </w:t>
      </w:r>
      <w:r w:rsidR="00A92E7B">
        <w:rPr>
          <w:rFonts w:eastAsia="Calibri" w:cs="Times New Roman"/>
        </w:rPr>
        <w:t>professionals</w:t>
      </w:r>
      <w:r w:rsidR="00774645">
        <w:rPr>
          <w:rFonts w:eastAsia="Calibri" w:cs="Times New Roman"/>
        </w:rPr>
        <w:t xml:space="preserve"> of whom 1</w:t>
      </w:r>
      <w:r w:rsidR="00C73DD3">
        <w:rPr>
          <w:rFonts w:eastAsia="Calibri" w:cs="Times New Roman"/>
        </w:rPr>
        <w:t>7</w:t>
      </w:r>
      <w:r w:rsidR="00774645">
        <w:rPr>
          <w:rFonts w:eastAsia="Calibri" w:cs="Times New Roman"/>
        </w:rPr>
        <w:t xml:space="preserve"> were interviewed</w:t>
      </w:r>
      <w:r w:rsidR="00A92E7B">
        <w:rPr>
          <w:rFonts w:eastAsia="Calibri" w:cs="Times New Roman"/>
        </w:rPr>
        <w:t xml:space="preserve">; those who declined were either unavailable for interview or did not respond. Twenty-eight parents were invited with 24 taking part; and 24 young people were invited to participate </w:t>
      </w:r>
      <w:r w:rsidR="002A0F4D">
        <w:rPr>
          <w:rFonts w:eastAsia="Calibri" w:cs="Times New Roman"/>
        </w:rPr>
        <w:t xml:space="preserve">with </w:t>
      </w:r>
      <w:r w:rsidR="00A92E7B">
        <w:rPr>
          <w:rFonts w:eastAsia="Calibri" w:cs="Times New Roman"/>
        </w:rPr>
        <w:t>21 participating. Those who declined did so either due to other commitments or because they did not want to participate.</w:t>
      </w:r>
      <w:r w:rsidR="005151A2">
        <w:rPr>
          <w:rFonts w:eastAsia="Calibri" w:cs="Times New Roman"/>
        </w:rPr>
        <w:t xml:space="preserve"> </w:t>
      </w:r>
      <w:r w:rsidR="00A92E7B">
        <w:rPr>
          <w:rFonts w:eastAsia="Calibri" w:cs="Times New Roman"/>
        </w:rPr>
        <w:t xml:space="preserve"> </w:t>
      </w:r>
      <w:r w:rsidR="005151A2">
        <w:rPr>
          <w:rFonts w:eastAsia="Calibri" w:cs="Times New Roman"/>
        </w:rPr>
        <w:t xml:space="preserve">Of the 62 participants, </w:t>
      </w:r>
      <w:r w:rsidR="00227B4A" w:rsidRPr="00227B4A">
        <w:rPr>
          <w:rFonts w:eastAsia="Calibri" w:cs="Times New Roman"/>
        </w:rPr>
        <w:t>15</w:t>
      </w:r>
      <w:r w:rsidR="005151A2" w:rsidRPr="00227B4A">
        <w:rPr>
          <w:rFonts w:eastAsia="Calibri" w:cs="Times New Roman"/>
        </w:rPr>
        <w:t xml:space="preserve"> participated in round one only</w:t>
      </w:r>
      <w:r w:rsidR="00227B4A" w:rsidRPr="00227B4A">
        <w:rPr>
          <w:rFonts w:eastAsia="Calibri" w:cs="Times New Roman"/>
        </w:rPr>
        <w:t xml:space="preserve"> (6 children and young people, 6</w:t>
      </w:r>
      <w:r w:rsidR="005151A2" w:rsidRPr="00227B4A">
        <w:rPr>
          <w:rFonts w:eastAsia="Calibri" w:cs="Times New Roman"/>
        </w:rPr>
        <w:t xml:space="preserve"> parents, 3 professionals), </w:t>
      </w:r>
      <w:r w:rsidR="00227B4A" w:rsidRPr="00227B4A">
        <w:rPr>
          <w:rFonts w:eastAsia="Calibri" w:cs="Times New Roman"/>
        </w:rPr>
        <w:t>22</w:t>
      </w:r>
      <w:r w:rsidR="005151A2" w:rsidRPr="00227B4A">
        <w:rPr>
          <w:rFonts w:eastAsia="Calibri" w:cs="Times New Roman"/>
        </w:rPr>
        <w:t xml:space="preserve"> in round two only (10 children</w:t>
      </w:r>
      <w:r w:rsidR="00227B4A" w:rsidRPr="00227B4A">
        <w:rPr>
          <w:rFonts w:eastAsia="Calibri" w:cs="Times New Roman"/>
        </w:rPr>
        <w:t xml:space="preserve"> and young people, 10</w:t>
      </w:r>
      <w:r w:rsidR="005151A2" w:rsidRPr="00227B4A">
        <w:rPr>
          <w:rFonts w:eastAsia="Calibri" w:cs="Times New Roman"/>
        </w:rPr>
        <w:t xml:space="preserve"> parents, 2 professionals) and 25 in both rounds (5 children and young people, 8 parents, 12 professionals).</w:t>
      </w:r>
      <w:r w:rsidR="005151A2">
        <w:rPr>
          <w:rFonts w:eastAsia="Calibri" w:cs="Times New Roman"/>
        </w:rPr>
        <w:t xml:space="preserve"> </w:t>
      </w:r>
      <w:r w:rsidR="00C618AA">
        <w:rPr>
          <w:rFonts w:eastAsia="Calibri" w:cs="Times New Roman"/>
        </w:rPr>
        <w:t>Table 2</w:t>
      </w:r>
      <w:r w:rsidR="00227B4A">
        <w:rPr>
          <w:rFonts w:eastAsia="Calibri" w:cs="Times New Roman"/>
        </w:rPr>
        <w:t xml:space="preserve"> provides a summary of the participant characteristics and </w:t>
      </w:r>
      <w:r w:rsidR="00A92E7B">
        <w:rPr>
          <w:rFonts w:eastAsia="Calibri" w:cs="Times New Roman"/>
        </w:rPr>
        <w:t xml:space="preserve">Appendix 1 </w:t>
      </w:r>
      <w:r w:rsidR="00227B4A">
        <w:rPr>
          <w:rFonts w:eastAsia="Calibri" w:cs="Times New Roman"/>
        </w:rPr>
        <w:t xml:space="preserve">shows </w:t>
      </w:r>
      <w:r w:rsidR="00A92E7B">
        <w:rPr>
          <w:rFonts w:eastAsia="Calibri" w:cs="Times New Roman"/>
        </w:rPr>
        <w:t>detailed participant characteristics</w:t>
      </w:r>
      <w:r w:rsidR="00227B4A">
        <w:rPr>
          <w:rFonts w:eastAsia="Calibri" w:cs="Times New Roman"/>
        </w:rPr>
        <w:t>.</w:t>
      </w:r>
      <w:r w:rsidR="008E1B9C">
        <w:rPr>
          <w:rFonts w:eastAsia="Calibri" w:cs="Times New Roman"/>
        </w:rPr>
        <w:t xml:space="preserve"> </w:t>
      </w:r>
      <w:r w:rsidR="00505C69">
        <w:rPr>
          <w:rFonts w:eastAsia="Calibri" w:cs="Times New Roman"/>
        </w:rPr>
        <w:t xml:space="preserve">Of the </w:t>
      </w:r>
      <w:r w:rsidR="00DD0E3D" w:rsidRPr="00DD0E3D">
        <w:rPr>
          <w:rFonts w:eastAsia="Calibri" w:cs="Times New Roman"/>
        </w:rPr>
        <w:t>21</w:t>
      </w:r>
      <w:r w:rsidR="00505C69" w:rsidRPr="00DD0E3D">
        <w:rPr>
          <w:rFonts w:eastAsia="Calibri" w:cs="Times New Roman"/>
        </w:rPr>
        <w:t xml:space="preserve"> </w:t>
      </w:r>
      <w:r w:rsidR="005B2386" w:rsidRPr="00DD0E3D">
        <w:rPr>
          <w:rFonts w:eastAsia="Calibri" w:cs="Times New Roman"/>
        </w:rPr>
        <w:t>children and young people</w:t>
      </w:r>
      <w:r w:rsidR="00505C69" w:rsidRPr="00DD0E3D">
        <w:rPr>
          <w:rFonts w:eastAsia="Calibri" w:cs="Times New Roman"/>
        </w:rPr>
        <w:t xml:space="preserve"> interviewed, </w:t>
      </w:r>
      <w:r w:rsidR="00DD0E3D" w:rsidRPr="00DD0E3D">
        <w:rPr>
          <w:rFonts w:eastAsia="Calibri" w:cs="Times New Roman"/>
        </w:rPr>
        <w:t xml:space="preserve">16 </w:t>
      </w:r>
      <w:r w:rsidR="005B2386" w:rsidRPr="00DD0E3D">
        <w:rPr>
          <w:rFonts w:eastAsia="Calibri" w:cs="Times New Roman"/>
        </w:rPr>
        <w:t>preferred to be interviewed with a parent(s) present</w:t>
      </w:r>
      <w:r w:rsidR="00505C69">
        <w:rPr>
          <w:rFonts w:eastAsia="Calibri" w:cs="Times New Roman"/>
        </w:rPr>
        <w:t xml:space="preserve">. </w:t>
      </w:r>
      <w:r w:rsidR="004E519F">
        <w:rPr>
          <w:rFonts w:eastAsia="Calibri" w:cs="Times New Roman"/>
        </w:rPr>
        <w:t>The f</w:t>
      </w:r>
      <w:r w:rsidR="00546A4A">
        <w:rPr>
          <w:rFonts w:eastAsia="Calibri" w:cs="Times New Roman"/>
        </w:rPr>
        <w:t xml:space="preserve">ive </w:t>
      </w:r>
      <w:r w:rsidR="00505C69">
        <w:rPr>
          <w:rFonts w:eastAsia="Calibri" w:cs="Times New Roman"/>
        </w:rPr>
        <w:t>y</w:t>
      </w:r>
      <w:r w:rsidR="005B2386">
        <w:rPr>
          <w:rFonts w:eastAsia="Calibri" w:cs="Times New Roman"/>
        </w:rPr>
        <w:t>oung people</w:t>
      </w:r>
      <w:r w:rsidR="004E519F">
        <w:rPr>
          <w:rFonts w:eastAsia="Calibri" w:cs="Times New Roman"/>
        </w:rPr>
        <w:t xml:space="preserve"> who were </w:t>
      </w:r>
      <w:r w:rsidR="00505C69">
        <w:rPr>
          <w:rFonts w:eastAsia="Calibri" w:cs="Times New Roman"/>
        </w:rPr>
        <w:t xml:space="preserve">members of the </w:t>
      </w:r>
      <w:r w:rsidR="00546A4A">
        <w:t xml:space="preserve">YPAG </w:t>
      </w:r>
      <w:r w:rsidR="005B2386">
        <w:rPr>
          <w:rFonts w:eastAsia="Calibri" w:cs="Times New Roman"/>
        </w:rPr>
        <w:t xml:space="preserve">preferred to </w:t>
      </w:r>
      <w:r w:rsidR="00505C69">
        <w:rPr>
          <w:rFonts w:eastAsia="Calibri" w:cs="Times New Roman"/>
        </w:rPr>
        <w:t xml:space="preserve">take part in </w:t>
      </w:r>
      <w:r w:rsidR="005B2386">
        <w:rPr>
          <w:rFonts w:eastAsia="Calibri" w:cs="Times New Roman"/>
        </w:rPr>
        <w:t>focus group</w:t>
      </w:r>
      <w:r w:rsidR="00505C69">
        <w:rPr>
          <w:rFonts w:eastAsia="Calibri" w:cs="Times New Roman"/>
        </w:rPr>
        <w:t xml:space="preserve"> interviews, as did all </w:t>
      </w:r>
      <w:r w:rsidR="007C1259">
        <w:rPr>
          <w:rFonts w:eastAsia="Calibri" w:cs="Times New Roman"/>
        </w:rPr>
        <w:t xml:space="preserve">but </w:t>
      </w:r>
      <w:r w:rsidR="00B17E8B">
        <w:rPr>
          <w:rFonts w:eastAsia="Calibri" w:cs="Times New Roman"/>
        </w:rPr>
        <w:t>three</w:t>
      </w:r>
      <w:r w:rsidR="007C1259">
        <w:rPr>
          <w:rFonts w:eastAsia="Calibri" w:cs="Times New Roman"/>
        </w:rPr>
        <w:t xml:space="preserve"> </w:t>
      </w:r>
      <w:r w:rsidR="00DF4DB7">
        <w:rPr>
          <w:rFonts w:eastAsia="Calibri" w:cs="Times New Roman"/>
        </w:rPr>
        <w:t>professional</w:t>
      </w:r>
      <w:r w:rsidR="00B17E8B">
        <w:rPr>
          <w:rFonts w:eastAsia="Calibri" w:cs="Times New Roman"/>
        </w:rPr>
        <w:t>s</w:t>
      </w:r>
      <w:r w:rsidR="005B2386">
        <w:rPr>
          <w:rFonts w:eastAsia="Calibri" w:cs="Times New Roman"/>
        </w:rPr>
        <w:t>.</w:t>
      </w:r>
      <w:r w:rsidR="00927AA0">
        <w:rPr>
          <w:rFonts w:eastAsia="Calibri" w:cs="Times New Roman"/>
        </w:rPr>
        <w:t xml:space="preserve"> Focus groups </w:t>
      </w:r>
      <w:r w:rsidR="00CF1DD4">
        <w:rPr>
          <w:rFonts w:eastAsia="Calibri" w:cs="Times New Roman"/>
        </w:rPr>
        <w:t xml:space="preserve">had between four and </w:t>
      </w:r>
      <w:r w:rsidR="00C36E2F" w:rsidRPr="00A17EA7">
        <w:rPr>
          <w:rFonts w:eastAsia="Calibri" w:cs="Times New Roman"/>
        </w:rPr>
        <w:t>nine</w:t>
      </w:r>
      <w:r w:rsidR="00927AA0" w:rsidRPr="00A17EA7">
        <w:rPr>
          <w:rFonts w:eastAsia="Calibri" w:cs="Times New Roman"/>
        </w:rPr>
        <w:t xml:space="preserve"> participants</w:t>
      </w:r>
      <w:r w:rsidR="00927AA0">
        <w:rPr>
          <w:rFonts w:eastAsia="Calibri" w:cs="Times New Roman"/>
        </w:rPr>
        <w:t>.</w:t>
      </w:r>
      <w:r w:rsidR="005B2386">
        <w:rPr>
          <w:rFonts w:eastAsia="Calibri" w:cs="Times New Roman"/>
        </w:rPr>
        <w:t xml:space="preserve"> One participant was interviewed</w:t>
      </w:r>
      <w:r w:rsidR="004E519F">
        <w:rPr>
          <w:rFonts w:eastAsia="Calibri" w:cs="Times New Roman"/>
        </w:rPr>
        <w:t xml:space="preserve"> </w:t>
      </w:r>
      <w:r w:rsidR="00546A4A">
        <w:rPr>
          <w:rFonts w:eastAsia="Calibri" w:cs="Times New Roman"/>
        </w:rPr>
        <w:t>individual</w:t>
      </w:r>
      <w:r w:rsidR="004E519F">
        <w:rPr>
          <w:rFonts w:eastAsia="Calibri" w:cs="Times New Roman"/>
        </w:rPr>
        <w:t xml:space="preserve">ly </w:t>
      </w:r>
      <w:r w:rsidR="00FC3513">
        <w:rPr>
          <w:rFonts w:eastAsia="Calibri" w:cs="Times New Roman"/>
        </w:rPr>
        <w:t>via</w:t>
      </w:r>
      <w:r w:rsidR="00CF1DD4">
        <w:rPr>
          <w:rFonts w:eastAsia="Calibri" w:cs="Times New Roman"/>
        </w:rPr>
        <w:t xml:space="preserve"> Skype; all other interviews were face-to-</w:t>
      </w:r>
      <w:r w:rsidR="005B2386">
        <w:rPr>
          <w:rFonts w:eastAsia="Calibri" w:cs="Times New Roman"/>
        </w:rPr>
        <w:t>face</w:t>
      </w:r>
      <w:r w:rsidR="00B22E15" w:rsidRPr="00DD0E3D">
        <w:rPr>
          <w:rFonts w:eastAsia="Calibri" w:cs="Times New Roman"/>
        </w:rPr>
        <w:t xml:space="preserve"> </w:t>
      </w:r>
      <w:r w:rsidR="00B22E15">
        <w:rPr>
          <w:rFonts w:eastAsia="Calibri" w:cs="Times New Roman"/>
        </w:rPr>
        <w:t>in a private room whilst attending hospital</w:t>
      </w:r>
      <w:r w:rsidR="00BD5FA8">
        <w:rPr>
          <w:rFonts w:eastAsia="Calibri" w:cs="Times New Roman"/>
        </w:rPr>
        <w:t xml:space="preserve"> or YPAG meeting</w:t>
      </w:r>
      <w:r w:rsidR="005B2386">
        <w:rPr>
          <w:rFonts w:eastAsia="Calibri" w:cs="Times New Roman"/>
        </w:rPr>
        <w:t>.</w:t>
      </w:r>
      <w:r w:rsidR="00BD5FA8">
        <w:rPr>
          <w:rFonts w:eastAsia="Calibri" w:cs="Times New Roman"/>
        </w:rPr>
        <w:t xml:space="preserve"> </w:t>
      </w:r>
      <w:r w:rsidR="00B56FD7">
        <w:rPr>
          <w:rFonts w:eastAsia="Calibri" w:cs="Times New Roman"/>
        </w:rPr>
        <w:t>Children and young people</w:t>
      </w:r>
      <w:r w:rsidR="002D00CD">
        <w:rPr>
          <w:rFonts w:eastAsia="Calibri" w:cs="Times New Roman"/>
        </w:rPr>
        <w:t xml:space="preserve"> </w:t>
      </w:r>
      <w:r w:rsidR="00B56FD7">
        <w:rPr>
          <w:rFonts w:eastAsia="Calibri" w:cs="Times New Roman"/>
        </w:rPr>
        <w:t xml:space="preserve">had a range of long-term health conditions including arthritis, asthma, cancer, </w:t>
      </w:r>
      <w:r w:rsidR="00A14DFE">
        <w:rPr>
          <w:rFonts w:eastAsia="Calibri" w:cs="Times New Roman"/>
        </w:rPr>
        <w:t xml:space="preserve">as well as </w:t>
      </w:r>
      <w:r w:rsidR="00B56FD7">
        <w:rPr>
          <w:rFonts w:eastAsia="Calibri" w:cs="Times New Roman"/>
        </w:rPr>
        <w:t>neurological and muscular conditions.</w:t>
      </w:r>
    </w:p>
    <w:tbl>
      <w:tblPr>
        <w:tblStyle w:val="TableGrid"/>
        <w:tblpPr w:leftFromText="180" w:rightFromText="180" w:vertAnchor="text" w:horzAnchor="margin" w:tblpY="935"/>
        <w:tblW w:w="9776" w:type="dxa"/>
        <w:tblLayout w:type="fixed"/>
        <w:tblLook w:val="04A0" w:firstRow="1" w:lastRow="0" w:firstColumn="1" w:lastColumn="0" w:noHBand="0" w:noVBand="1"/>
      </w:tblPr>
      <w:tblGrid>
        <w:gridCol w:w="1838"/>
        <w:gridCol w:w="992"/>
        <w:gridCol w:w="1843"/>
        <w:gridCol w:w="1559"/>
        <w:gridCol w:w="2127"/>
        <w:gridCol w:w="1417"/>
      </w:tblGrid>
      <w:tr w:rsidR="008E1B9C" w14:paraId="4A16FEB0" w14:textId="77777777" w:rsidTr="00611CCA">
        <w:tc>
          <w:tcPr>
            <w:tcW w:w="1838" w:type="dxa"/>
          </w:tcPr>
          <w:p w14:paraId="39AA4A49" w14:textId="77777777" w:rsidR="008E1B9C" w:rsidRPr="00700092" w:rsidRDefault="008E1B9C" w:rsidP="00611CCA">
            <w:pPr>
              <w:rPr>
                <w:rFonts w:ascii="Calibri" w:eastAsia="Calibri" w:hAnsi="Calibri" w:cs="Times New Roman"/>
                <w:b/>
              </w:rPr>
            </w:pPr>
            <w:r w:rsidRPr="00700092">
              <w:rPr>
                <w:rFonts w:ascii="Calibri" w:eastAsia="Calibri" w:hAnsi="Calibri" w:cs="Times New Roman"/>
                <w:b/>
              </w:rPr>
              <w:t>Participant group</w:t>
            </w:r>
          </w:p>
        </w:tc>
        <w:tc>
          <w:tcPr>
            <w:tcW w:w="992" w:type="dxa"/>
          </w:tcPr>
          <w:p w14:paraId="54F0AC35" w14:textId="77777777" w:rsidR="008E1B9C" w:rsidRPr="00700092" w:rsidRDefault="008E1B9C" w:rsidP="00611CCA">
            <w:pPr>
              <w:rPr>
                <w:rFonts w:ascii="Calibri" w:eastAsia="Calibri" w:hAnsi="Calibri" w:cs="Times New Roman"/>
                <w:b/>
              </w:rPr>
            </w:pPr>
            <w:r>
              <w:rPr>
                <w:rFonts w:ascii="Calibri" w:eastAsia="Calibri" w:hAnsi="Calibri" w:cs="Times New Roman"/>
                <w:b/>
              </w:rPr>
              <w:t>n</w:t>
            </w:r>
          </w:p>
        </w:tc>
        <w:tc>
          <w:tcPr>
            <w:tcW w:w="1843" w:type="dxa"/>
          </w:tcPr>
          <w:p w14:paraId="300B575B" w14:textId="77777777" w:rsidR="008E1B9C" w:rsidRPr="00700092" w:rsidRDefault="008E1B9C" w:rsidP="00611CCA">
            <w:pPr>
              <w:rPr>
                <w:rFonts w:ascii="Calibri" w:eastAsia="Calibri" w:hAnsi="Calibri" w:cs="Times New Roman"/>
                <w:b/>
              </w:rPr>
            </w:pPr>
            <w:r w:rsidRPr="00700092">
              <w:rPr>
                <w:rFonts w:ascii="Calibri" w:eastAsia="Calibri" w:hAnsi="Calibri" w:cs="Times New Roman"/>
                <w:b/>
              </w:rPr>
              <w:t>Age</w:t>
            </w:r>
            <w:r>
              <w:rPr>
                <w:rFonts w:ascii="Calibri" w:eastAsia="Calibri" w:hAnsi="Calibri" w:cs="Times New Roman"/>
                <w:b/>
              </w:rPr>
              <w:t>, years</w:t>
            </w:r>
          </w:p>
          <w:p w14:paraId="3E22F954" w14:textId="77777777" w:rsidR="008E1B9C" w:rsidRPr="00700092" w:rsidRDefault="008E1B9C" w:rsidP="00611CCA">
            <w:pPr>
              <w:rPr>
                <w:rFonts w:ascii="Calibri" w:eastAsia="Calibri" w:hAnsi="Calibri" w:cs="Times New Roman"/>
                <w:b/>
              </w:rPr>
            </w:pPr>
            <w:r w:rsidRPr="00700092">
              <w:rPr>
                <w:rFonts w:ascii="Calibri" w:eastAsia="Calibri" w:hAnsi="Calibri" w:cs="Times New Roman"/>
                <w:b/>
              </w:rPr>
              <w:t>Mean</w:t>
            </w:r>
            <w:r>
              <w:rPr>
                <w:rFonts w:ascii="Calibri" w:eastAsia="Calibri" w:hAnsi="Calibri" w:cs="Times New Roman"/>
                <w:b/>
              </w:rPr>
              <w:t xml:space="preserve"> (</w:t>
            </w:r>
            <w:r w:rsidRPr="00700092">
              <w:rPr>
                <w:rFonts w:ascii="Calibri" w:eastAsia="Calibri" w:hAnsi="Calibri" w:cs="Times New Roman"/>
                <w:b/>
              </w:rPr>
              <w:t>range)</w:t>
            </w:r>
          </w:p>
          <w:p w14:paraId="5EC3D8FD" w14:textId="77777777" w:rsidR="008E1B9C" w:rsidRPr="00700092" w:rsidRDefault="008E1B9C" w:rsidP="00611CCA">
            <w:pPr>
              <w:rPr>
                <w:rFonts w:ascii="Calibri" w:eastAsia="Calibri" w:hAnsi="Calibri" w:cs="Times New Roman"/>
                <w:b/>
              </w:rPr>
            </w:pPr>
          </w:p>
        </w:tc>
        <w:tc>
          <w:tcPr>
            <w:tcW w:w="1559" w:type="dxa"/>
          </w:tcPr>
          <w:p w14:paraId="1A685B12" w14:textId="77777777" w:rsidR="008E1B9C" w:rsidRPr="00700092" w:rsidRDefault="008E1B9C" w:rsidP="00611CCA">
            <w:pPr>
              <w:rPr>
                <w:rFonts w:ascii="Calibri" w:eastAsia="Calibri" w:hAnsi="Calibri" w:cs="Times New Roman"/>
                <w:b/>
              </w:rPr>
            </w:pPr>
            <w:r w:rsidRPr="00700092">
              <w:rPr>
                <w:rFonts w:ascii="Calibri" w:eastAsia="Calibri" w:hAnsi="Calibri" w:cs="Times New Roman"/>
                <w:b/>
              </w:rPr>
              <w:t>Gender</w:t>
            </w:r>
          </w:p>
        </w:tc>
        <w:tc>
          <w:tcPr>
            <w:tcW w:w="2127" w:type="dxa"/>
          </w:tcPr>
          <w:p w14:paraId="307A905D" w14:textId="77777777" w:rsidR="008E1B9C" w:rsidRDefault="008E1B9C" w:rsidP="00611CCA">
            <w:pPr>
              <w:rPr>
                <w:rFonts w:ascii="Calibri" w:eastAsia="Calibri" w:hAnsi="Calibri" w:cs="Times New Roman"/>
                <w:b/>
              </w:rPr>
            </w:pPr>
            <w:r>
              <w:rPr>
                <w:rFonts w:ascii="Calibri" w:eastAsia="Calibri" w:hAnsi="Calibri" w:cs="Times New Roman"/>
                <w:b/>
              </w:rPr>
              <w:t>Experience of being approached about a children’s trial</w:t>
            </w:r>
          </w:p>
          <w:p w14:paraId="69011CEB" w14:textId="77777777" w:rsidR="008E1B9C" w:rsidRPr="00700092" w:rsidRDefault="008E1B9C" w:rsidP="00611CCA">
            <w:pPr>
              <w:rPr>
                <w:rFonts w:ascii="Calibri" w:eastAsia="Calibri" w:hAnsi="Calibri" w:cs="Times New Roman"/>
                <w:b/>
              </w:rPr>
            </w:pPr>
          </w:p>
        </w:tc>
        <w:tc>
          <w:tcPr>
            <w:tcW w:w="1417" w:type="dxa"/>
          </w:tcPr>
          <w:p w14:paraId="6ABF5B1B" w14:textId="77777777" w:rsidR="008E1B9C" w:rsidRDefault="008E1B9C" w:rsidP="00611CCA">
            <w:pPr>
              <w:rPr>
                <w:rFonts w:ascii="Calibri" w:eastAsia="Calibri" w:hAnsi="Calibri" w:cs="Times New Roman"/>
                <w:b/>
              </w:rPr>
            </w:pPr>
            <w:r>
              <w:rPr>
                <w:rFonts w:ascii="Calibri" w:eastAsia="Calibri" w:hAnsi="Calibri" w:cs="Times New Roman"/>
                <w:b/>
              </w:rPr>
              <w:t>Had taken part in a trial</w:t>
            </w:r>
          </w:p>
        </w:tc>
      </w:tr>
      <w:tr w:rsidR="008E1B9C" w14:paraId="7AC0647E" w14:textId="77777777" w:rsidTr="00611CCA">
        <w:tc>
          <w:tcPr>
            <w:tcW w:w="1838" w:type="dxa"/>
          </w:tcPr>
          <w:p w14:paraId="6F3584A5" w14:textId="77777777" w:rsidR="008E1B9C" w:rsidRDefault="008E1B9C" w:rsidP="00611CCA">
            <w:pPr>
              <w:rPr>
                <w:rFonts w:ascii="Calibri" w:eastAsia="Calibri" w:hAnsi="Calibri" w:cs="Times New Roman"/>
              </w:rPr>
            </w:pPr>
            <w:r>
              <w:rPr>
                <w:rFonts w:ascii="Calibri" w:eastAsia="Calibri" w:hAnsi="Calibri" w:cs="Times New Roman"/>
              </w:rPr>
              <w:t>Children and young people</w:t>
            </w:r>
          </w:p>
        </w:tc>
        <w:tc>
          <w:tcPr>
            <w:tcW w:w="992" w:type="dxa"/>
          </w:tcPr>
          <w:p w14:paraId="732E9E8E" w14:textId="77777777" w:rsidR="008E1B9C" w:rsidRDefault="008E1B9C" w:rsidP="00611CCA">
            <w:pPr>
              <w:rPr>
                <w:rFonts w:ascii="Calibri" w:eastAsia="Calibri" w:hAnsi="Calibri" w:cs="Times New Roman"/>
              </w:rPr>
            </w:pPr>
            <w:r>
              <w:rPr>
                <w:rFonts w:ascii="Calibri" w:eastAsia="Calibri" w:hAnsi="Calibri" w:cs="Times New Roman"/>
              </w:rPr>
              <w:t>21</w:t>
            </w:r>
          </w:p>
        </w:tc>
        <w:tc>
          <w:tcPr>
            <w:tcW w:w="1843" w:type="dxa"/>
          </w:tcPr>
          <w:p w14:paraId="5E85AE16" w14:textId="77777777" w:rsidR="008E1B9C" w:rsidRDefault="008E1B9C" w:rsidP="00611CCA">
            <w:pPr>
              <w:rPr>
                <w:rFonts w:ascii="Calibri" w:eastAsia="Calibri" w:hAnsi="Calibri" w:cs="Times New Roman"/>
              </w:rPr>
            </w:pPr>
            <w:r>
              <w:rPr>
                <w:rFonts w:ascii="Calibri" w:eastAsia="Calibri" w:hAnsi="Calibri" w:cs="Times New Roman"/>
              </w:rPr>
              <w:t>12 (6-19)</w:t>
            </w:r>
          </w:p>
        </w:tc>
        <w:tc>
          <w:tcPr>
            <w:tcW w:w="1559" w:type="dxa"/>
          </w:tcPr>
          <w:p w14:paraId="49746F9D" w14:textId="77777777" w:rsidR="008E1B9C" w:rsidRDefault="008E1B9C" w:rsidP="00611CCA">
            <w:pPr>
              <w:rPr>
                <w:rFonts w:ascii="Calibri" w:eastAsia="Calibri" w:hAnsi="Calibri" w:cs="Times New Roman"/>
              </w:rPr>
            </w:pPr>
            <w:r>
              <w:rPr>
                <w:rFonts w:ascii="Calibri" w:eastAsia="Calibri" w:hAnsi="Calibri" w:cs="Times New Roman"/>
              </w:rPr>
              <w:t>8 males</w:t>
            </w:r>
          </w:p>
          <w:p w14:paraId="12EAA9E9" w14:textId="77777777" w:rsidR="008E1B9C" w:rsidRDefault="008E1B9C" w:rsidP="00611CCA">
            <w:pPr>
              <w:rPr>
                <w:rFonts w:ascii="Calibri" w:eastAsia="Calibri" w:hAnsi="Calibri" w:cs="Times New Roman"/>
              </w:rPr>
            </w:pPr>
            <w:r>
              <w:rPr>
                <w:rFonts w:ascii="Calibri" w:eastAsia="Calibri" w:hAnsi="Calibri" w:cs="Times New Roman"/>
              </w:rPr>
              <w:t>13 females</w:t>
            </w:r>
          </w:p>
        </w:tc>
        <w:tc>
          <w:tcPr>
            <w:tcW w:w="2127" w:type="dxa"/>
          </w:tcPr>
          <w:p w14:paraId="4F851B3F" w14:textId="77777777" w:rsidR="008E1B9C" w:rsidRDefault="008E1B9C" w:rsidP="00611CCA">
            <w:pPr>
              <w:rPr>
                <w:rFonts w:ascii="Calibri" w:eastAsia="Calibri" w:hAnsi="Calibri" w:cs="Times New Roman"/>
              </w:rPr>
            </w:pPr>
            <w:r>
              <w:rPr>
                <w:rFonts w:ascii="Calibri" w:eastAsia="Calibri" w:hAnsi="Calibri" w:cs="Times New Roman"/>
              </w:rPr>
              <w:t>10</w:t>
            </w:r>
          </w:p>
          <w:p w14:paraId="4073244A" w14:textId="77777777" w:rsidR="008E1B9C" w:rsidRDefault="008E1B9C" w:rsidP="00611CCA">
            <w:pPr>
              <w:rPr>
                <w:rFonts w:ascii="Calibri" w:eastAsia="Calibri" w:hAnsi="Calibri" w:cs="Times New Roman"/>
              </w:rPr>
            </w:pPr>
          </w:p>
        </w:tc>
        <w:tc>
          <w:tcPr>
            <w:tcW w:w="1417" w:type="dxa"/>
          </w:tcPr>
          <w:p w14:paraId="1C441402" w14:textId="77777777" w:rsidR="008E1B9C" w:rsidRDefault="008E1B9C" w:rsidP="00611CCA">
            <w:pPr>
              <w:rPr>
                <w:rFonts w:ascii="Calibri" w:eastAsia="Calibri" w:hAnsi="Calibri" w:cs="Times New Roman"/>
              </w:rPr>
            </w:pPr>
            <w:r>
              <w:rPr>
                <w:rFonts w:ascii="Calibri" w:eastAsia="Calibri" w:hAnsi="Calibri" w:cs="Times New Roman"/>
              </w:rPr>
              <w:t xml:space="preserve">8 </w:t>
            </w:r>
          </w:p>
        </w:tc>
      </w:tr>
      <w:tr w:rsidR="008E1B9C" w14:paraId="5C112C25" w14:textId="77777777" w:rsidTr="00611CCA">
        <w:tc>
          <w:tcPr>
            <w:tcW w:w="1838" w:type="dxa"/>
          </w:tcPr>
          <w:p w14:paraId="41DC38D3" w14:textId="77777777" w:rsidR="008E1B9C" w:rsidRDefault="008E1B9C" w:rsidP="00611CCA">
            <w:pPr>
              <w:rPr>
                <w:rFonts w:ascii="Calibri" w:eastAsia="Calibri" w:hAnsi="Calibri" w:cs="Times New Roman"/>
              </w:rPr>
            </w:pPr>
            <w:r>
              <w:rPr>
                <w:rFonts w:ascii="Calibri" w:eastAsia="Calibri" w:hAnsi="Calibri" w:cs="Times New Roman"/>
              </w:rPr>
              <w:t>Parents</w:t>
            </w:r>
          </w:p>
        </w:tc>
        <w:tc>
          <w:tcPr>
            <w:tcW w:w="992" w:type="dxa"/>
          </w:tcPr>
          <w:p w14:paraId="387CC4A7" w14:textId="77777777" w:rsidR="008E1B9C" w:rsidRDefault="008E1B9C" w:rsidP="00611CCA">
            <w:pPr>
              <w:rPr>
                <w:rFonts w:ascii="Calibri" w:eastAsia="Calibri" w:hAnsi="Calibri" w:cs="Times New Roman"/>
              </w:rPr>
            </w:pPr>
            <w:r>
              <w:rPr>
                <w:rFonts w:ascii="Calibri" w:eastAsia="Calibri" w:hAnsi="Calibri" w:cs="Times New Roman"/>
              </w:rPr>
              <w:t>24</w:t>
            </w:r>
          </w:p>
        </w:tc>
        <w:tc>
          <w:tcPr>
            <w:tcW w:w="1843" w:type="dxa"/>
          </w:tcPr>
          <w:p w14:paraId="259117E1" w14:textId="77777777" w:rsidR="008E1B9C" w:rsidRDefault="008E1B9C" w:rsidP="00611CCA">
            <w:pPr>
              <w:rPr>
                <w:rFonts w:ascii="Calibri" w:eastAsia="Calibri" w:hAnsi="Calibri" w:cs="Times New Roman"/>
              </w:rPr>
            </w:pPr>
            <w:r>
              <w:rPr>
                <w:rFonts w:ascii="Calibri" w:eastAsia="Calibri" w:hAnsi="Calibri" w:cs="Times New Roman"/>
              </w:rPr>
              <w:t>-</w:t>
            </w:r>
          </w:p>
        </w:tc>
        <w:tc>
          <w:tcPr>
            <w:tcW w:w="1559" w:type="dxa"/>
          </w:tcPr>
          <w:p w14:paraId="4A4DEB14" w14:textId="77777777" w:rsidR="008E1B9C" w:rsidRDefault="008E1B9C" w:rsidP="00611CCA">
            <w:pPr>
              <w:rPr>
                <w:rFonts w:ascii="Calibri" w:eastAsia="Calibri" w:hAnsi="Calibri" w:cs="Times New Roman"/>
              </w:rPr>
            </w:pPr>
            <w:r>
              <w:rPr>
                <w:rFonts w:ascii="Calibri" w:eastAsia="Calibri" w:hAnsi="Calibri" w:cs="Times New Roman"/>
              </w:rPr>
              <w:t>8 males</w:t>
            </w:r>
          </w:p>
          <w:p w14:paraId="2A403E07" w14:textId="77777777" w:rsidR="008E1B9C" w:rsidRDefault="008E1B9C" w:rsidP="00611CCA">
            <w:pPr>
              <w:rPr>
                <w:rFonts w:ascii="Calibri" w:eastAsia="Calibri" w:hAnsi="Calibri" w:cs="Times New Roman"/>
              </w:rPr>
            </w:pPr>
            <w:r>
              <w:rPr>
                <w:rFonts w:ascii="Calibri" w:eastAsia="Calibri" w:hAnsi="Calibri" w:cs="Times New Roman"/>
              </w:rPr>
              <w:t>16 females</w:t>
            </w:r>
          </w:p>
        </w:tc>
        <w:tc>
          <w:tcPr>
            <w:tcW w:w="2127" w:type="dxa"/>
          </w:tcPr>
          <w:p w14:paraId="7D984B43" w14:textId="77777777" w:rsidR="008E1B9C" w:rsidRDefault="008E1B9C" w:rsidP="00611CCA">
            <w:pPr>
              <w:rPr>
                <w:rFonts w:ascii="Calibri" w:eastAsia="Calibri" w:hAnsi="Calibri" w:cs="Times New Roman"/>
              </w:rPr>
            </w:pPr>
            <w:r>
              <w:rPr>
                <w:rFonts w:ascii="Calibri" w:eastAsia="Calibri" w:hAnsi="Calibri" w:cs="Times New Roman"/>
              </w:rPr>
              <w:t>13</w:t>
            </w:r>
          </w:p>
        </w:tc>
        <w:tc>
          <w:tcPr>
            <w:tcW w:w="1417" w:type="dxa"/>
          </w:tcPr>
          <w:p w14:paraId="568C366F" w14:textId="77777777" w:rsidR="008E1B9C" w:rsidRDefault="008E1B9C" w:rsidP="00611CCA">
            <w:pPr>
              <w:rPr>
                <w:rFonts w:ascii="Calibri" w:eastAsia="Calibri" w:hAnsi="Calibri" w:cs="Times New Roman"/>
              </w:rPr>
            </w:pPr>
            <w:r>
              <w:rPr>
                <w:rFonts w:ascii="Calibri" w:eastAsia="Calibri" w:hAnsi="Calibri" w:cs="Times New Roman"/>
              </w:rPr>
              <w:t>12</w:t>
            </w:r>
          </w:p>
        </w:tc>
      </w:tr>
      <w:tr w:rsidR="008E1B9C" w14:paraId="4893F831" w14:textId="77777777" w:rsidTr="00611CCA">
        <w:tc>
          <w:tcPr>
            <w:tcW w:w="1838" w:type="dxa"/>
          </w:tcPr>
          <w:p w14:paraId="19D76FE5" w14:textId="77777777" w:rsidR="008E1B9C" w:rsidRDefault="008E1B9C" w:rsidP="00611CCA">
            <w:pPr>
              <w:rPr>
                <w:rFonts w:ascii="Calibri" w:eastAsia="Calibri" w:hAnsi="Calibri" w:cs="Times New Roman"/>
              </w:rPr>
            </w:pPr>
            <w:r>
              <w:rPr>
                <w:rFonts w:ascii="Calibri" w:eastAsia="Calibri" w:hAnsi="Calibri" w:cs="Times New Roman"/>
              </w:rPr>
              <w:t>Health professionals</w:t>
            </w:r>
          </w:p>
        </w:tc>
        <w:tc>
          <w:tcPr>
            <w:tcW w:w="992" w:type="dxa"/>
          </w:tcPr>
          <w:p w14:paraId="78EC5F9B" w14:textId="77777777" w:rsidR="008E1B9C" w:rsidRDefault="008E1B9C" w:rsidP="00611CCA">
            <w:pPr>
              <w:rPr>
                <w:rFonts w:ascii="Calibri" w:eastAsia="Calibri" w:hAnsi="Calibri" w:cs="Times New Roman"/>
              </w:rPr>
            </w:pPr>
            <w:r>
              <w:rPr>
                <w:rFonts w:ascii="Calibri" w:eastAsia="Calibri" w:hAnsi="Calibri" w:cs="Times New Roman"/>
              </w:rPr>
              <w:t>17</w:t>
            </w:r>
          </w:p>
        </w:tc>
        <w:tc>
          <w:tcPr>
            <w:tcW w:w="1843" w:type="dxa"/>
          </w:tcPr>
          <w:p w14:paraId="1F1CBF16" w14:textId="77777777" w:rsidR="008E1B9C" w:rsidRDefault="008E1B9C" w:rsidP="00611CCA">
            <w:pPr>
              <w:rPr>
                <w:rFonts w:ascii="Calibri" w:eastAsia="Calibri" w:hAnsi="Calibri" w:cs="Times New Roman"/>
              </w:rPr>
            </w:pPr>
            <w:r>
              <w:rPr>
                <w:rFonts w:ascii="Calibri" w:eastAsia="Calibri" w:hAnsi="Calibri" w:cs="Times New Roman"/>
              </w:rPr>
              <w:t>-</w:t>
            </w:r>
          </w:p>
        </w:tc>
        <w:tc>
          <w:tcPr>
            <w:tcW w:w="1559" w:type="dxa"/>
          </w:tcPr>
          <w:p w14:paraId="2CDB798C" w14:textId="77777777" w:rsidR="008E1B9C" w:rsidRDefault="008E1B9C" w:rsidP="00611CCA">
            <w:pPr>
              <w:rPr>
                <w:rFonts w:ascii="Calibri" w:eastAsia="Calibri" w:hAnsi="Calibri" w:cs="Times New Roman"/>
              </w:rPr>
            </w:pPr>
            <w:r>
              <w:rPr>
                <w:rFonts w:ascii="Calibri" w:eastAsia="Calibri" w:hAnsi="Calibri" w:cs="Times New Roman"/>
              </w:rPr>
              <w:t>4 males</w:t>
            </w:r>
          </w:p>
          <w:p w14:paraId="7AD2BF6E" w14:textId="77777777" w:rsidR="008E1B9C" w:rsidRDefault="008E1B9C" w:rsidP="00611CCA">
            <w:pPr>
              <w:rPr>
                <w:rFonts w:ascii="Calibri" w:eastAsia="Calibri" w:hAnsi="Calibri" w:cs="Times New Roman"/>
              </w:rPr>
            </w:pPr>
            <w:r>
              <w:rPr>
                <w:rFonts w:ascii="Calibri" w:eastAsia="Calibri" w:hAnsi="Calibri" w:cs="Times New Roman"/>
              </w:rPr>
              <w:t>13 females</w:t>
            </w:r>
          </w:p>
        </w:tc>
        <w:tc>
          <w:tcPr>
            <w:tcW w:w="2127" w:type="dxa"/>
          </w:tcPr>
          <w:p w14:paraId="0206DB6C" w14:textId="77777777" w:rsidR="008E1B9C" w:rsidRDefault="008E1B9C" w:rsidP="00611CCA">
            <w:pPr>
              <w:rPr>
                <w:rFonts w:ascii="Calibri" w:eastAsia="Calibri" w:hAnsi="Calibri" w:cs="Times New Roman"/>
              </w:rPr>
            </w:pPr>
            <w:r>
              <w:rPr>
                <w:rFonts w:ascii="Calibri" w:eastAsia="Calibri" w:hAnsi="Calibri" w:cs="Times New Roman"/>
              </w:rPr>
              <w:t>n/a</w:t>
            </w:r>
          </w:p>
        </w:tc>
        <w:tc>
          <w:tcPr>
            <w:tcW w:w="1417" w:type="dxa"/>
          </w:tcPr>
          <w:p w14:paraId="5C1C6678" w14:textId="474716FE" w:rsidR="008E1B9C" w:rsidRDefault="0046580F" w:rsidP="00611CCA">
            <w:pPr>
              <w:rPr>
                <w:rFonts w:ascii="Calibri" w:eastAsia="Calibri" w:hAnsi="Calibri" w:cs="Times New Roman"/>
              </w:rPr>
            </w:pPr>
            <w:r>
              <w:rPr>
                <w:rFonts w:ascii="Calibri" w:eastAsia="Calibri" w:hAnsi="Calibri" w:cs="Times New Roman"/>
              </w:rPr>
              <w:t>n/a</w:t>
            </w:r>
          </w:p>
        </w:tc>
      </w:tr>
    </w:tbl>
    <w:p w14:paraId="2B5C1CFF" w14:textId="65F42108" w:rsidR="00113018" w:rsidRDefault="00C618AA" w:rsidP="00113018">
      <w:pPr>
        <w:rPr>
          <w:rFonts w:ascii="Calibri" w:eastAsia="Calibri" w:hAnsi="Calibri" w:cs="Times New Roman"/>
        </w:rPr>
      </w:pPr>
      <w:r>
        <w:rPr>
          <w:rFonts w:ascii="Calibri" w:eastAsia="Calibri" w:hAnsi="Calibri" w:cs="Times New Roman"/>
        </w:rPr>
        <w:t>Table 2</w:t>
      </w:r>
      <w:r w:rsidR="00113018" w:rsidRPr="00113018">
        <w:rPr>
          <w:rFonts w:ascii="Calibri" w:eastAsia="Calibri" w:hAnsi="Calibri" w:cs="Times New Roman"/>
        </w:rPr>
        <w:t xml:space="preserve">: </w:t>
      </w:r>
      <w:r w:rsidR="00F92394">
        <w:rPr>
          <w:rFonts w:ascii="Calibri" w:eastAsia="Calibri" w:hAnsi="Calibri" w:cs="Times New Roman"/>
        </w:rPr>
        <w:t>Summary of p</w:t>
      </w:r>
      <w:r w:rsidR="00113018" w:rsidRPr="00113018">
        <w:rPr>
          <w:rFonts w:ascii="Calibri" w:eastAsia="Calibri" w:hAnsi="Calibri" w:cs="Times New Roman"/>
        </w:rPr>
        <w:t>articipant characteristics</w:t>
      </w:r>
    </w:p>
    <w:p w14:paraId="51F6ACF5" w14:textId="77777777" w:rsidR="00611CCA" w:rsidRPr="00113018" w:rsidRDefault="00611CCA" w:rsidP="00113018">
      <w:pPr>
        <w:rPr>
          <w:rFonts w:ascii="Calibri" w:eastAsia="Calibri" w:hAnsi="Calibri" w:cs="Times New Roman"/>
        </w:rPr>
      </w:pPr>
    </w:p>
    <w:p w14:paraId="1F38D656" w14:textId="77777777" w:rsidR="00113018" w:rsidRPr="00113018" w:rsidRDefault="00113018" w:rsidP="00113018">
      <w:pPr>
        <w:rPr>
          <w:rFonts w:ascii="Calibri" w:eastAsia="Calibri" w:hAnsi="Calibri" w:cs="Times New Roman"/>
        </w:rPr>
      </w:pPr>
    </w:p>
    <w:p w14:paraId="23E3A717" w14:textId="3BA6957A" w:rsidR="00AA070E" w:rsidRPr="00AA070E" w:rsidRDefault="00AA070E" w:rsidP="00000F73">
      <w:pPr>
        <w:spacing w:after="0" w:line="360" w:lineRule="auto"/>
        <w:rPr>
          <w:rFonts w:eastAsia="Calibri" w:cs="Times New Roman"/>
          <w:b/>
        </w:rPr>
      </w:pPr>
      <w:r w:rsidRPr="00AA070E">
        <w:rPr>
          <w:rFonts w:eastAsia="Calibri" w:cs="Times New Roman"/>
          <w:b/>
        </w:rPr>
        <w:t>Findings</w:t>
      </w:r>
    </w:p>
    <w:p w14:paraId="22D136D5" w14:textId="10F8FD7E" w:rsidR="003B08F0" w:rsidRPr="00000F73" w:rsidRDefault="00225BA9" w:rsidP="003B08F0">
      <w:pPr>
        <w:spacing w:after="0" w:line="360" w:lineRule="auto"/>
        <w:rPr>
          <w:rFonts w:eastAsia="Calibri" w:cs="Times New Roman"/>
        </w:rPr>
      </w:pPr>
      <w:r>
        <w:rPr>
          <w:rFonts w:eastAsia="Calibri" w:cs="Times New Roman"/>
        </w:rPr>
        <w:t>Based on both rounds of interviews</w:t>
      </w:r>
      <w:r w:rsidR="00B22E15">
        <w:rPr>
          <w:rFonts w:eastAsia="Calibri" w:cs="Times New Roman"/>
        </w:rPr>
        <w:t>,</w:t>
      </w:r>
      <w:r w:rsidR="008553A1">
        <w:rPr>
          <w:rFonts w:eastAsia="Calibri" w:cs="Times New Roman"/>
        </w:rPr>
        <w:t xml:space="preserve"> we describe </w:t>
      </w:r>
      <w:r>
        <w:rPr>
          <w:rFonts w:eastAsia="Calibri" w:cs="Times New Roman"/>
        </w:rPr>
        <w:t xml:space="preserve">below </w:t>
      </w:r>
      <w:r w:rsidR="008553A1">
        <w:rPr>
          <w:rFonts w:eastAsia="Calibri" w:cs="Times New Roman"/>
        </w:rPr>
        <w:t>what</w:t>
      </w:r>
      <w:r w:rsidR="00BB14E6">
        <w:rPr>
          <w:rFonts w:eastAsia="Calibri" w:cs="Times New Roman"/>
        </w:rPr>
        <w:t xml:space="preserve"> informa</w:t>
      </w:r>
      <w:r w:rsidR="00F43115">
        <w:rPr>
          <w:rFonts w:eastAsia="Calibri" w:cs="Times New Roman"/>
        </w:rPr>
        <w:t>t</w:t>
      </w:r>
      <w:r w:rsidR="00BB14E6">
        <w:rPr>
          <w:rFonts w:eastAsia="Calibri" w:cs="Times New Roman"/>
        </w:rPr>
        <w:t>ion</w:t>
      </w:r>
      <w:r w:rsidR="00F43115">
        <w:rPr>
          <w:rFonts w:eastAsia="Calibri" w:cs="Times New Roman"/>
        </w:rPr>
        <w:t xml:space="preserve"> </w:t>
      </w:r>
      <w:r w:rsidR="00927AA0">
        <w:rPr>
          <w:rFonts w:eastAsia="Calibri" w:cs="Times New Roman"/>
        </w:rPr>
        <w:t xml:space="preserve">participants </w:t>
      </w:r>
      <w:r w:rsidR="008553A1">
        <w:rPr>
          <w:rFonts w:eastAsia="Calibri" w:cs="Times New Roman"/>
        </w:rPr>
        <w:t xml:space="preserve">felt was important when considering </w:t>
      </w:r>
      <w:r w:rsidR="009D6806">
        <w:rPr>
          <w:rFonts w:eastAsia="Calibri" w:cs="Times New Roman"/>
        </w:rPr>
        <w:t>participation</w:t>
      </w:r>
      <w:r w:rsidR="008553A1">
        <w:rPr>
          <w:rFonts w:eastAsia="Calibri" w:cs="Times New Roman"/>
        </w:rPr>
        <w:t xml:space="preserve"> in a trial,</w:t>
      </w:r>
      <w:r w:rsidR="00FA6B6B">
        <w:rPr>
          <w:rFonts w:eastAsia="Calibri" w:cs="Times New Roman"/>
        </w:rPr>
        <w:t xml:space="preserve"> </w:t>
      </w:r>
      <w:r w:rsidR="008553A1">
        <w:rPr>
          <w:rFonts w:eastAsia="Calibri" w:cs="Times New Roman"/>
        </w:rPr>
        <w:t xml:space="preserve">their preferences regarding the </w:t>
      </w:r>
      <w:r w:rsidR="00F43115">
        <w:rPr>
          <w:rFonts w:eastAsia="Calibri" w:cs="Times New Roman"/>
        </w:rPr>
        <w:t>design</w:t>
      </w:r>
      <w:r w:rsidR="00054F75">
        <w:rPr>
          <w:rFonts w:eastAsia="Calibri" w:cs="Times New Roman"/>
        </w:rPr>
        <w:t xml:space="preserve">, </w:t>
      </w:r>
      <w:r w:rsidR="00F43115">
        <w:rPr>
          <w:rFonts w:eastAsia="Calibri" w:cs="Times New Roman"/>
        </w:rPr>
        <w:t xml:space="preserve">tone </w:t>
      </w:r>
      <w:r w:rsidR="00054F75">
        <w:rPr>
          <w:rFonts w:eastAsia="Calibri" w:cs="Times New Roman"/>
        </w:rPr>
        <w:t xml:space="preserve">and wording </w:t>
      </w:r>
      <w:r w:rsidR="00F43115">
        <w:rPr>
          <w:rFonts w:eastAsia="Calibri" w:cs="Times New Roman"/>
        </w:rPr>
        <w:t xml:space="preserve">of the </w:t>
      </w:r>
      <w:r w:rsidR="0004503E">
        <w:rPr>
          <w:rFonts w:eastAsia="Calibri" w:cs="Times New Roman"/>
        </w:rPr>
        <w:t>multimedia websites</w:t>
      </w:r>
      <w:r w:rsidR="009A4CBF">
        <w:rPr>
          <w:rFonts w:eastAsia="Calibri" w:cs="Times New Roman"/>
        </w:rPr>
        <w:t>,</w:t>
      </w:r>
      <w:r w:rsidR="009A4CBF" w:rsidRPr="009A4CBF">
        <w:t xml:space="preserve"> </w:t>
      </w:r>
      <w:r w:rsidR="009A4CBF">
        <w:t xml:space="preserve">and how this knowledge informed the development of </w:t>
      </w:r>
      <w:r w:rsidR="00303C4C">
        <w:t>the</w:t>
      </w:r>
      <w:r w:rsidR="009A4CBF">
        <w:t xml:space="preserve"> websites</w:t>
      </w:r>
      <w:r w:rsidR="0063094A">
        <w:rPr>
          <w:rFonts w:eastAsia="Calibri" w:cs="Times New Roman"/>
        </w:rPr>
        <w:t>.</w:t>
      </w:r>
      <w:r w:rsidR="00C600B0">
        <w:rPr>
          <w:rFonts w:eastAsia="Calibri" w:cs="Times New Roman"/>
        </w:rPr>
        <w:t xml:space="preserve"> </w:t>
      </w:r>
      <w:r w:rsidR="002D00CD">
        <w:rPr>
          <w:rFonts w:eastAsia="Calibri" w:cs="Times New Roman"/>
        </w:rPr>
        <w:t>A</w:t>
      </w:r>
      <w:r w:rsidR="003B08F0">
        <w:rPr>
          <w:rFonts w:eastAsia="Calibri" w:cs="Times New Roman"/>
        </w:rPr>
        <w:t xml:space="preserve"> striking</w:t>
      </w:r>
      <w:r w:rsidR="002D00CD">
        <w:rPr>
          <w:rFonts w:eastAsia="Calibri" w:cs="Times New Roman"/>
        </w:rPr>
        <w:t xml:space="preserve"> overarching finding was</w:t>
      </w:r>
      <w:r w:rsidR="003B08F0">
        <w:rPr>
          <w:rFonts w:eastAsia="Calibri" w:cs="Times New Roman"/>
        </w:rPr>
        <w:t xml:space="preserve"> that most participants spoke about the </w:t>
      </w:r>
      <w:r w:rsidR="00A62F7A">
        <w:rPr>
          <w:rFonts w:eastAsia="Calibri" w:cs="Times New Roman"/>
        </w:rPr>
        <w:t xml:space="preserve">need for the </w:t>
      </w:r>
      <w:r w:rsidR="003B08F0">
        <w:rPr>
          <w:rFonts w:eastAsia="Calibri" w:cs="Times New Roman"/>
        </w:rPr>
        <w:t xml:space="preserve">views and preferences of children and young people </w:t>
      </w:r>
      <w:r w:rsidR="00A62F7A">
        <w:rPr>
          <w:rFonts w:eastAsia="Calibri" w:cs="Times New Roman"/>
        </w:rPr>
        <w:t xml:space="preserve">to be </w:t>
      </w:r>
      <w:r w:rsidR="003B08F0">
        <w:rPr>
          <w:rFonts w:eastAsia="Calibri" w:cs="Times New Roman"/>
        </w:rPr>
        <w:t xml:space="preserve">central </w:t>
      </w:r>
      <w:r w:rsidR="00A62F7A">
        <w:rPr>
          <w:rFonts w:eastAsia="Calibri" w:cs="Times New Roman"/>
        </w:rPr>
        <w:t>in</w:t>
      </w:r>
      <w:r w:rsidR="003B08F0">
        <w:rPr>
          <w:rFonts w:eastAsia="Calibri" w:cs="Times New Roman"/>
        </w:rPr>
        <w:t xml:space="preserve"> the design of</w:t>
      </w:r>
      <w:r w:rsidR="00694E33">
        <w:rPr>
          <w:rFonts w:eastAsia="Calibri" w:cs="Times New Roman"/>
        </w:rPr>
        <w:t xml:space="preserve"> </w:t>
      </w:r>
      <w:r w:rsidR="00CD6867">
        <w:rPr>
          <w:rFonts w:eastAsia="Calibri" w:cs="Times New Roman"/>
        </w:rPr>
        <w:t>multimedia websites</w:t>
      </w:r>
      <w:r w:rsidR="00694E33">
        <w:rPr>
          <w:rFonts w:eastAsia="Calibri" w:cs="Times New Roman"/>
        </w:rPr>
        <w:t>. As one parent commented:</w:t>
      </w:r>
    </w:p>
    <w:p w14:paraId="4F31585A" w14:textId="4EB97449" w:rsidR="003B08F0" w:rsidRDefault="003B08F0" w:rsidP="003B08F0">
      <w:pPr>
        <w:spacing w:line="360" w:lineRule="auto"/>
        <w:ind w:left="851"/>
        <w:rPr>
          <w:i/>
        </w:rPr>
      </w:pPr>
      <w:r>
        <w:rPr>
          <w:i/>
        </w:rPr>
        <w:t>It’s more important to get across to the teenagers because it’s the teenagers who are going through it, you know, the parents are just a by-product of what is happening [</w:t>
      </w:r>
      <w:r w:rsidR="0004503E">
        <w:rPr>
          <w:i/>
        </w:rPr>
        <w:t>Parent</w:t>
      </w:r>
      <w:r>
        <w:rPr>
          <w:i/>
        </w:rPr>
        <w:t>/33]</w:t>
      </w:r>
    </w:p>
    <w:p w14:paraId="3C0EBCD1" w14:textId="7147ACFE" w:rsidR="008A3C3F" w:rsidRDefault="005D5374" w:rsidP="0004503E">
      <w:pPr>
        <w:spacing w:after="0" w:line="360" w:lineRule="auto"/>
        <w:rPr>
          <w:i/>
        </w:rPr>
      </w:pPr>
      <w:r>
        <w:rPr>
          <w:rFonts w:eastAsia="Calibri" w:cs="Times New Roman"/>
        </w:rPr>
        <w:t>While the aspiration to prioritise children and young people’s views may have shaped participants’ accounts, nevertheless</w:t>
      </w:r>
      <w:r w:rsidR="004C39DE">
        <w:rPr>
          <w:rFonts w:eastAsia="Calibri" w:cs="Times New Roman"/>
        </w:rPr>
        <w:t>,</w:t>
      </w:r>
      <w:r>
        <w:rPr>
          <w:rFonts w:eastAsia="Calibri" w:cs="Times New Roman"/>
        </w:rPr>
        <w:t xml:space="preserve"> </w:t>
      </w:r>
      <w:r w:rsidR="003B08F0">
        <w:rPr>
          <w:rFonts w:eastAsia="Calibri" w:cs="Times New Roman"/>
        </w:rPr>
        <w:t>w</w:t>
      </w:r>
      <w:r w:rsidR="00054F75">
        <w:rPr>
          <w:rFonts w:eastAsia="Calibri" w:cs="Times New Roman"/>
        </w:rPr>
        <w:t xml:space="preserve">e </w:t>
      </w:r>
      <w:r w:rsidR="00C600B0">
        <w:rPr>
          <w:rFonts w:eastAsia="Calibri" w:cs="Times New Roman"/>
        </w:rPr>
        <w:t xml:space="preserve">also </w:t>
      </w:r>
      <w:r w:rsidR="00054F75">
        <w:rPr>
          <w:rFonts w:eastAsia="Calibri" w:cs="Times New Roman"/>
        </w:rPr>
        <w:t xml:space="preserve">outline areas </w:t>
      </w:r>
      <w:r w:rsidR="009D6806">
        <w:rPr>
          <w:rFonts w:eastAsia="Calibri" w:cs="Times New Roman"/>
        </w:rPr>
        <w:t>where</w:t>
      </w:r>
      <w:r w:rsidR="00054F75">
        <w:rPr>
          <w:rFonts w:eastAsia="Calibri" w:cs="Times New Roman"/>
        </w:rPr>
        <w:t xml:space="preserve"> the </w:t>
      </w:r>
      <w:r w:rsidR="003B08F0">
        <w:rPr>
          <w:rFonts w:eastAsia="Calibri" w:cs="Times New Roman"/>
        </w:rPr>
        <w:t xml:space="preserve">various </w:t>
      </w:r>
      <w:r w:rsidR="00054F75">
        <w:rPr>
          <w:rFonts w:eastAsia="Calibri" w:cs="Times New Roman"/>
        </w:rPr>
        <w:t>participant groups</w:t>
      </w:r>
      <w:r w:rsidR="00DE1D4E">
        <w:rPr>
          <w:rFonts w:eastAsia="Calibri" w:cs="Times New Roman"/>
        </w:rPr>
        <w:t xml:space="preserve"> </w:t>
      </w:r>
      <w:r w:rsidR="003B08F0">
        <w:rPr>
          <w:rFonts w:eastAsia="Calibri" w:cs="Times New Roman"/>
        </w:rPr>
        <w:t xml:space="preserve">(children, young people, parents and </w:t>
      </w:r>
      <w:r w:rsidR="003E4180">
        <w:rPr>
          <w:rFonts w:eastAsia="Calibri" w:cs="Times New Roman"/>
        </w:rPr>
        <w:t>professionals</w:t>
      </w:r>
      <w:r w:rsidR="003B08F0">
        <w:rPr>
          <w:rFonts w:eastAsia="Calibri" w:cs="Times New Roman"/>
        </w:rPr>
        <w:t xml:space="preserve">) differed </w:t>
      </w:r>
      <w:r w:rsidR="00DE1D4E">
        <w:rPr>
          <w:rFonts w:eastAsia="Calibri" w:cs="Times New Roman"/>
        </w:rPr>
        <w:t xml:space="preserve">in </w:t>
      </w:r>
      <w:r w:rsidR="00054F75">
        <w:rPr>
          <w:rFonts w:eastAsia="Calibri" w:cs="Times New Roman"/>
        </w:rPr>
        <w:t>their views</w:t>
      </w:r>
      <w:r w:rsidR="001D0138">
        <w:rPr>
          <w:rFonts w:eastAsia="Calibri" w:cs="Times New Roman"/>
        </w:rPr>
        <w:t xml:space="preserve"> </w:t>
      </w:r>
      <w:r>
        <w:rPr>
          <w:rFonts w:eastAsia="Calibri" w:cs="Times New Roman"/>
        </w:rPr>
        <w:t xml:space="preserve">of </w:t>
      </w:r>
      <w:r w:rsidR="00B22E15">
        <w:rPr>
          <w:rFonts w:eastAsia="Calibri" w:cs="Times New Roman"/>
        </w:rPr>
        <w:t xml:space="preserve">the </w:t>
      </w:r>
      <w:r>
        <w:rPr>
          <w:rFonts w:eastAsia="Calibri" w:cs="Times New Roman"/>
        </w:rPr>
        <w:t xml:space="preserve">content and design of </w:t>
      </w:r>
      <w:r w:rsidR="0004503E">
        <w:rPr>
          <w:rFonts w:eastAsia="Calibri" w:cs="Times New Roman"/>
        </w:rPr>
        <w:t>multimedia websites</w:t>
      </w:r>
      <w:r w:rsidR="00C600B0">
        <w:rPr>
          <w:rFonts w:eastAsia="Calibri" w:cs="Times New Roman"/>
        </w:rPr>
        <w:t xml:space="preserve">. </w:t>
      </w:r>
      <w:r w:rsidR="003B08F0">
        <w:rPr>
          <w:rFonts w:eastAsia="Calibri" w:cs="Times New Roman"/>
        </w:rPr>
        <w:t>G</w:t>
      </w:r>
      <w:r w:rsidR="001973FC">
        <w:rPr>
          <w:rFonts w:eastAsia="Calibri" w:cs="Times New Roman"/>
        </w:rPr>
        <w:t xml:space="preserve">iven the </w:t>
      </w:r>
      <w:r w:rsidR="00DF0CEC">
        <w:rPr>
          <w:rFonts w:eastAsia="Calibri" w:cs="Times New Roman"/>
        </w:rPr>
        <w:t>gatekeeping role of</w:t>
      </w:r>
      <w:r w:rsidR="001973FC">
        <w:rPr>
          <w:rFonts w:eastAsia="Calibri" w:cs="Times New Roman"/>
        </w:rPr>
        <w:t xml:space="preserve"> </w:t>
      </w:r>
      <w:r w:rsidR="00225BA9">
        <w:rPr>
          <w:rFonts w:eastAsia="Calibri" w:cs="Times New Roman"/>
        </w:rPr>
        <w:t>parents and</w:t>
      </w:r>
      <w:r w:rsidR="001D0138">
        <w:rPr>
          <w:rFonts w:eastAsia="Calibri" w:cs="Times New Roman"/>
        </w:rPr>
        <w:t xml:space="preserve"> </w:t>
      </w:r>
      <w:r w:rsidR="003E4180">
        <w:rPr>
          <w:rFonts w:eastAsia="Calibri" w:cs="Times New Roman"/>
        </w:rPr>
        <w:t>professionals</w:t>
      </w:r>
      <w:r w:rsidR="001D0138">
        <w:rPr>
          <w:rFonts w:eastAsia="Calibri" w:cs="Times New Roman"/>
        </w:rPr>
        <w:t xml:space="preserve"> </w:t>
      </w:r>
      <w:r w:rsidR="00DF0CEC">
        <w:rPr>
          <w:rFonts w:eastAsia="Calibri" w:cs="Times New Roman"/>
        </w:rPr>
        <w:t xml:space="preserve">and potential to </w:t>
      </w:r>
      <w:r w:rsidR="00225BA9">
        <w:rPr>
          <w:rFonts w:eastAsia="Calibri" w:cs="Times New Roman"/>
        </w:rPr>
        <w:t xml:space="preserve">constrain </w:t>
      </w:r>
      <w:r w:rsidR="00C600B0">
        <w:rPr>
          <w:rFonts w:eastAsia="Calibri" w:cs="Times New Roman"/>
        </w:rPr>
        <w:t>children</w:t>
      </w:r>
      <w:r w:rsidR="00225BA9">
        <w:rPr>
          <w:rFonts w:eastAsia="Calibri" w:cs="Times New Roman"/>
        </w:rPr>
        <w:t xml:space="preserve">’s and young people’s </w:t>
      </w:r>
      <w:r w:rsidR="00C600B0">
        <w:rPr>
          <w:rFonts w:eastAsia="Calibri" w:cs="Times New Roman"/>
        </w:rPr>
        <w:t>a</w:t>
      </w:r>
      <w:r w:rsidR="00225BA9">
        <w:rPr>
          <w:rFonts w:eastAsia="Calibri" w:cs="Times New Roman"/>
        </w:rPr>
        <w:t xml:space="preserve">ccess to </w:t>
      </w:r>
      <w:r w:rsidR="0004503E">
        <w:rPr>
          <w:rFonts w:eastAsia="Calibri" w:cs="Times New Roman"/>
        </w:rPr>
        <w:t>multimedia websites</w:t>
      </w:r>
      <w:r w:rsidR="003B08F0">
        <w:rPr>
          <w:rFonts w:eastAsia="Calibri" w:cs="Times New Roman"/>
        </w:rPr>
        <w:t>, taking account of such differences is important</w:t>
      </w:r>
      <w:r w:rsidR="002714E3">
        <w:rPr>
          <w:rFonts w:eastAsia="Calibri" w:cs="Times New Roman"/>
        </w:rPr>
        <w:t xml:space="preserve">. </w:t>
      </w:r>
    </w:p>
    <w:p w14:paraId="5D84EF5F" w14:textId="77777777" w:rsidR="00B17E8B" w:rsidRDefault="00B17E8B" w:rsidP="00000F73">
      <w:pPr>
        <w:spacing w:after="0" w:line="360" w:lineRule="auto"/>
        <w:rPr>
          <w:rFonts w:eastAsia="Calibri" w:cs="Times New Roman"/>
          <w:b/>
        </w:rPr>
      </w:pPr>
    </w:p>
    <w:p w14:paraId="4E9D9719" w14:textId="7D54C31D" w:rsidR="000E1CEA" w:rsidRPr="000E1CEA" w:rsidRDefault="00853EB1" w:rsidP="00000F73">
      <w:pPr>
        <w:spacing w:after="0" w:line="360" w:lineRule="auto"/>
        <w:rPr>
          <w:rFonts w:eastAsia="Calibri" w:cs="Times New Roman"/>
          <w:b/>
        </w:rPr>
      </w:pPr>
      <w:r w:rsidRPr="000E1CEA">
        <w:rPr>
          <w:rFonts w:eastAsia="Calibri" w:cs="Times New Roman"/>
          <w:b/>
        </w:rPr>
        <w:t xml:space="preserve">Content of the </w:t>
      </w:r>
      <w:r w:rsidR="00CD6867">
        <w:rPr>
          <w:rFonts w:eastAsia="Calibri" w:cs="Times New Roman"/>
          <w:b/>
        </w:rPr>
        <w:t>multimedia website</w:t>
      </w:r>
      <w:r w:rsidR="00C02FF5">
        <w:rPr>
          <w:rFonts w:eastAsia="Calibri" w:cs="Times New Roman"/>
          <w:b/>
        </w:rPr>
        <w:t>s</w:t>
      </w:r>
    </w:p>
    <w:p w14:paraId="0DD817A3" w14:textId="4750E4BB" w:rsidR="005D4432" w:rsidRDefault="00385FF4" w:rsidP="00000F73">
      <w:pPr>
        <w:spacing w:after="0" w:line="360" w:lineRule="auto"/>
        <w:rPr>
          <w:rFonts w:eastAsia="Calibri" w:cs="Times New Roman"/>
        </w:rPr>
      </w:pPr>
      <w:r>
        <w:rPr>
          <w:rFonts w:eastAsia="Calibri" w:cs="Times New Roman"/>
        </w:rPr>
        <w:t xml:space="preserve">In the </w:t>
      </w:r>
      <w:r w:rsidR="00D46C9B">
        <w:rPr>
          <w:rFonts w:eastAsia="Calibri" w:cs="Times New Roman"/>
        </w:rPr>
        <w:t>section</w:t>
      </w:r>
      <w:r>
        <w:rPr>
          <w:rFonts w:eastAsia="Calibri" w:cs="Times New Roman"/>
        </w:rPr>
        <w:t>s</w:t>
      </w:r>
      <w:r w:rsidR="00D46C9B">
        <w:rPr>
          <w:rFonts w:eastAsia="Calibri" w:cs="Times New Roman"/>
        </w:rPr>
        <w:t xml:space="preserve"> that follow</w:t>
      </w:r>
      <w:r>
        <w:rPr>
          <w:rFonts w:eastAsia="Calibri" w:cs="Times New Roman"/>
        </w:rPr>
        <w:t xml:space="preserve"> we outline what information participants regarded as important and what they regarded as of little or no importance.</w:t>
      </w:r>
      <w:r w:rsidR="00D46C9B">
        <w:rPr>
          <w:rFonts w:eastAsia="Calibri" w:cs="Times New Roman"/>
        </w:rPr>
        <w:t xml:space="preserve"> </w:t>
      </w:r>
    </w:p>
    <w:p w14:paraId="0563B7BF" w14:textId="77777777" w:rsidR="00692510" w:rsidRDefault="00692510" w:rsidP="00000F73">
      <w:pPr>
        <w:spacing w:after="0" w:line="360" w:lineRule="auto"/>
        <w:rPr>
          <w:rFonts w:eastAsia="Calibri" w:cs="Times New Roman"/>
        </w:rPr>
      </w:pPr>
    </w:p>
    <w:p w14:paraId="10FFC96A" w14:textId="77777777" w:rsidR="00C618AA" w:rsidRDefault="00C618AA">
      <w:pPr>
        <w:spacing w:after="200" w:line="276" w:lineRule="auto"/>
        <w:rPr>
          <w:rFonts w:eastAsia="Calibri" w:cs="Times New Roman"/>
          <w:b/>
          <w:i/>
        </w:rPr>
      </w:pPr>
      <w:r>
        <w:rPr>
          <w:rFonts w:eastAsia="Calibri" w:cs="Times New Roman"/>
          <w:b/>
          <w:i/>
        </w:rPr>
        <w:br w:type="page"/>
      </w:r>
    </w:p>
    <w:p w14:paraId="3B065E2B" w14:textId="16247DEE" w:rsidR="00FD148B" w:rsidRPr="000E1CEA" w:rsidRDefault="00FD148B" w:rsidP="00000F73">
      <w:pPr>
        <w:spacing w:after="0" w:line="360" w:lineRule="auto"/>
        <w:contextualSpacing/>
        <w:rPr>
          <w:rFonts w:eastAsia="Calibri" w:cs="Times New Roman"/>
          <w:b/>
          <w:i/>
        </w:rPr>
      </w:pPr>
      <w:r w:rsidRPr="000E1CEA">
        <w:rPr>
          <w:rFonts w:eastAsia="Calibri" w:cs="Times New Roman"/>
          <w:b/>
          <w:i/>
        </w:rPr>
        <w:t>That you can leave a trial</w:t>
      </w:r>
    </w:p>
    <w:p w14:paraId="43DB276F" w14:textId="4F36FEFF" w:rsidR="00834070" w:rsidRDefault="00E5596A" w:rsidP="00834070">
      <w:pPr>
        <w:spacing w:after="0" w:line="360" w:lineRule="auto"/>
      </w:pPr>
      <w:r>
        <w:rPr>
          <w:rFonts w:eastAsia="Calibri" w:cs="Times New Roman"/>
        </w:rPr>
        <w:t>A</w:t>
      </w:r>
      <w:r w:rsidR="004C39DE">
        <w:rPr>
          <w:rFonts w:eastAsia="Calibri" w:cs="Times New Roman"/>
        </w:rPr>
        <w:t xml:space="preserve"> particularly important piece of information</w:t>
      </w:r>
      <w:r w:rsidR="004C39DE" w:rsidDel="001973FC">
        <w:rPr>
          <w:rFonts w:eastAsia="Calibri" w:cs="Times New Roman"/>
        </w:rPr>
        <w:t xml:space="preserve"> </w:t>
      </w:r>
      <w:r w:rsidR="004C39DE">
        <w:rPr>
          <w:rFonts w:eastAsia="Calibri" w:cs="Times New Roman"/>
        </w:rPr>
        <w:t>for children and young people was knowing that even after joining a trial they could later change their mind and leave.</w:t>
      </w:r>
      <w:r>
        <w:rPr>
          <w:rFonts w:eastAsia="Calibri" w:cs="Times New Roman"/>
        </w:rPr>
        <w:t xml:space="preserve"> </w:t>
      </w:r>
      <w:r w:rsidR="00834070">
        <w:t xml:space="preserve">Children and young people who had been in a trial </w:t>
      </w:r>
      <w:r w:rsidR="009A4CBF">
        <w:t xml:space="preserve">in particular </w:t>
      </w:r>
      <w:r w:rsidR="00834070">
        <w:t xml:space="preserve">often </w:t>
      </w:r>
      <w:r>
        <w:t>emphasised</w:t>
      </w:r>
      <w:r w:rsidR="00834070">
        <w:t xml:space="preserve"> </w:t>
      </w:r>
      <w:r w:rsidR="009A4CBF">
        <w:t xml:space="preserve">the importance of </w:t>
      </w:r>
      <w:r w:rsidR="00834070">
        <w:t>that know</w:t>
      </w:r>
      <w:r w:rsidR="009F5970">
        <w:t xml:space="preserve">ing </w:t>
      </w:r>
      <w:r w:rsidR="0004503E">
        <w:t>that it was “okay”</w:t>
      </w:r>
      <w:r w:rsidR="00A62F7A">
        <w:t xml:space="preserve"> to</w:t>
      </w:r>
      <w:r w:rsidR="00834070">
        <w:t xml:space="preserve"> leave the trial at any time</w:t>
      </w:r>
      <w:r>
        <w:t xml:space="preserve">. </w:t>
      </w:r>
      <w:r w:rsidR="009A4CBF">
        <w:t>F</w:t>
      </w:r>
      <w:r w:rsidR="00A277B5">
        <w:t xml:space="preserve">or example, </w:t>
      </w:r>
      <w:r w:rsidR="009A4CBF">
        <w:t xml:space="preserve">knowing </w:t>
      </w:r>
      <w:r w:rsidR="00A62F7A">
        <w:t xml:space="preserve">they were free to leave if </w:t>
      </w:r>
      <w:r w:rsidR="00B17E8B">
        <w:t xml:space="preserve">the treatment </w:t>
      </w:r>
      <w:r w:rsidR="00A277B5">
        <w:t xml:space="preserve">subsequently </w:t>
      </w:r>
      <w:r w:rsidR="00B17E8B">
        <w:t>caused significant side effects</w:t>
      </w:r>
      <w:r w:rsidR="009A4CBF" w:rsidRPr="009A4CBF">
        <w:t xml:space="preserve"> </w:t>
      </w:r>
      <w:r w:rsidR="009A4CBF">
        <w:t>helped them to feel safe to say ‘yes’ to a trial</w:t>
      </w:r>
      <w:r w:rsidR="00834070">
        <w:t xml:space="preserve">. </w:t>
      </w:r>
      <w:r w:rsidR="00CC6D4C">
        <w:t xml:space="preserve">One young person said that this </w:t>
      </w:r>
      <w:r w:rsidR="00A277B5">
        <w:t xml:space="preserve">information </w:t>
      </w:r>
      <w:r w:rsidR="00CC6D4C">
        <w:t xml:space="preserve">was her only </w:t>
      </w:r>
      <w:r w:rsidR="00C73C65">
        <w:t>priority</w:t>
      </w:r>
      <w:r w:rsidR="00CC6D4C">
        <w:t xml:space="preserve">. </w:t>
      </w:r>
      <w:r w:rsidR="00205B97">
        <w:t>Professionals</w:t>
      </w:r>
      <w:r w:rsidR="00167135">
        <w:t xml:space="preserve"> </w:t>
      </w:r>
      <w:r w:rsidR="00C74C62">
        <w:t>also ranked</w:t>
      </w:r>
      <w:r w:rsidR="00CC6D4C">
        <w:t xml:space="preserve"> </w:t>
      </w:r>
      <w:r w:rsidR="00FB198F">
        <w:t xml:space="preserve">this </w:t>
      </w:r>
      <w:r w:rsidR="002E5487">
        <w:t xml:space="preserve">as </w:t>
      </w:r>
      <w:r w:rsidR="00FB198F">
        <w:t xml:space="preserve">an important aspect for families and </w:t>
      </w:r>
      <w:r w:rsidR="00C36E2F">
        <w:t xml:space="preserve">said </w:t>
      </w:r>
      <w:r w:rsidR="00FB198F">
        <w:t>that they emphasise</w:t>
      </w:r>
      <w:r w:rsidR="00C73C65">
        <w:t>d it</w:t>
      </w:r>
      <w:r w:rsidR="00FB198F" w:rsidRPr="00FB198F">
        <w:t xml:space="preserve"> </w:t>
      </w:r>
      <w:r w:rsidR="00FB198F">
        <w:t>during their initial discussions with famil</w:t>
      </w:r>
      <w:r w:rsidR="00C73C65">
        <w:t>ies</w:t>
      </w:r>
      <w:r w:rsidR="00FB198F">
        <w:t xml:space="preserve"> about trial</w:t>
      </w:r>
      <w:r w:rsidR="00C73C65">
        <w:t>s</w:t>
      </w:r>
      <w:r w:rsidR="00FB198F">
        <w:t>.</w:t>
      </w:r>
      <w:r w:rsidR="00DA4CA1" w:rsidRPr="00DA4CA1">
        <w:t xml:space="preserve"> </w:t>
      </w:r>
    </w:p>
    <w:p w14:paraId="49849B40" w14:textId="77777777" w:rsidR="00834070" w:rsidRPr="00E8428D" w:rsidRDefault="00834070" w:rsidP="00834070">
      <w:pPr>
        <w:spacing w:after="0" w:line="360" w:lineRule="auto"/>
      </w:pPr>
    </w:p>
    <w:p w14:paraId="7F44BC7D" w14:textId="445E6806" w:rsidR="00834070" w:rsidRDefault="00834070" w:rsidP="00834070">
      <w:pPr>
        <w:spacing w:after="0" w:line="360" w:lineRule="auto"/>
        <w:ind w:left="567" w:hanging="567"/>
        <w:rPr>
          <w:i/>
        </w:rPr>
      </w:pPr>
      <w:r w:rsidRPr="00E8428D">
        <w:tab/>
      </w:r>
      <w:r w:rsidR="00C73C65">
        <w:rPr>
          <w:i/>
        </w:rPr>
        <w:t>K</w:t>
      </w:r>
      <w:r w:rsidRPr="00E8428D">
        <w:rPr>
          <w:i/>
        </w:rPr>
        <w:t>nowing that you can stop at any time is also good because say you just didn’t want it anymore and you were getting bad side effects and you didn’t like it, then they could stop it just then and there [</w:t>
      </w:r>
      <w:r w:rsidR="0004503E">
        <w:rPr>
          <w:i/>
        </w:rPr>
        <w:t>CYP</w:t>
      </w:r>
      <w:r w:rsidRPr="00E8428D">
        <w:rPr>
          <w:i/>
        </w:rPr>
        <w:t>/16]</w:t>
      </w:r>
    </w:p>
    <w:p w14:paraId="2D9BFF2B" w14:textId="77777777" w:rsidR="00834070" w:rsidRPr="00E8428D" w:rsidRDefault="00834070" w:rsidP="00834070">
      <w:pPr>
        <w:spacing w:after="0" w:line="360" w:lineRule="auto"/>
        <w:ind w:left="567" w:hanging="567"/>
        <w:rPr>
          <w:i/>
        </w:rPr>
      </w:pPr>
    </w:p>
    <w:p w14:paraId="1468BD78" w14:textId="4C06FCCD" w:rsidR="00834070" w:rsidRDefault="00C73C65" w:rsidP="00CC6D4C">
      <w:pPr>
        <w:spacing w:line="360" w:lineRule="auto"/>
        <w:ind w:left="567"/>
        <w:rPr>
          <w:i/>
        </w:rPr>
      </w:pPr>
      <w:r>
        <w:rPr>
          <w:i/>
        </w:rPr>
        <w:t>I</w:t>
      </w:r>
      <w:r w:rsidR="00834070" w:rsidRPr="00BA42F7">
        <w:rPr>
          <w:i/>
        </w:rPr>
        <w:t xml:space="preserve">f I don’t feel comfortable in the trial anymore or if I didn’t want to take part because I didn’t think it was working for me, could I just stop it </w:t>
      </w:r>
      <w:r w:rsidR="00EF7E1A">
        <w:rPr>
          <w:i/>
        </w:rPr>
        <w:t xml:space="preserve">- </w:t>
      </w:r>
      <w:r w:rsidR="00834070" w:rsidRPr="00BA42F7">
        <w:rPr>
          <w:i/>
        </w:rPr>
        <w:t>and they were really good at explaining that you could just stop at any time that you wanted and you just have to let them know</w:t>
      </w:r>
      <w:r>
        <w:rPr>
          <w:i/>
        </w:rPr>
        <w:t>… s</w:t>
      </w:r>
      <w:r w:rsidR="00834070" w:rsidRPr="00BA42F7">
        <w:rPr>
          <w:i/>
        </w:rPr>
        <w:t>o that was one of the only questions that I had really</w:t>
      </w:r>
      <w:r w:rsidR="00834070" w:rsidRPr="00BA42F7">
        <w:rPr>
          <w:rFonts w:ascii="Palatino Linotype" w:hAnsi="Palatino Linotype"/>
        </w:rPr>
        <w:t xml:space="preserve"> [</w:t>
      </w:r>
      <w:r w:rsidR="005C1A63">
        <w:rPr>
          <w:i/>
        </w:rPr>
        <w:t>CYP</w:t>
      </w:r>
      <w:r w:rsidR="00834070" w:rsidRPr="00BA42F7">
        <w:rPr>
          <w:i/>
        </w:rPr>
        <w:t>/23]</w:t>
      </w:r>
    </w:p>
    <w:p w14:paraId="2F631AC7" w14:textId="3F5C80EE" w:rsidR="003B7F90" w:rsidRDefault="003B7F90" w:rsidP="003B7F90">
      <w:pPr>
        <w:spacing w:after="0" w:line="360" w:lineRule="auto"/>
      </w:pPr>
      <w:r w:rsidRPr="003B7F90">
        <w:t>We therefore made the information that participants c</w:t>
      </w:r>
      <w:r w:rsidR="00DF0CEC">
        <w:t>ould</w:t>
      </w:r>
      <w:r w:rsidRPr="003B7F90">
        <w:t xml:space="preserve"> leave the trial at any time and do not need to provide a reason prominent within the multimedia websites.</w:t>
      </w:r>
      <w:r>
        <w:t xml:space="preserve"> </w:t>
      </w:r>
    </w:p>
    <w:p w14:paraId="2F786A22" w14:textId="71526E1F" w:rsidR="00167135" w:rsidRDefault="00167135" w:rsidP="00834070">
      <w:pPr>
        <w:spacing w:after="0" w:line="360" w:lineRule="auto"/>
      </w:pPr>
    </w:p>
    <w:p w14:paraId="4DD733BE" w14:textId="157D7486" w:rsidR="00244F31" w:rsidRPr="000E1CEA" w:rsidRDefault="00167135" w:rsidP="00000F73">
      <w:pPr>
        <w:spacing w:after="0" w:line="360" w:lineRule="auto"/>
        <w:contextualSpacing/>
        <w:rPr>
          <w:rFonts w:eastAsia="Calibri" w:cs="Times New Roman"/>
          <w:b/>
          <w:i/>
        </w:rPr>
      </w:pPr>
      <w:r w:rsidRPr="000E1CEA">
        <w:rPr>
          <w:rFonts w:eastAsia="Calibri" w:cs="Times New Roman"/>
          <w:b/>
          <w:i/>
        </w:rPr>
        <w:t xml:space="preserve">What is </w:t>
      </w:r>
      <w:r w:rsidR="00290FD2" w:rsidRPr="000E1CEA">
        <w:rPr>
          <w:rFonts w:eastAsia="Calibri" w:cs="Times New Roman"/>
          <w:b/>
          <w:i/>
        </w:rPr>
        <w:t>involved</w:t>
      </w:r>
      <w:r w:rsidRPr="000E1CEA">
        <w:rPr>
          <w:rFonts w:eastAsia="Calibri" w:cs="Times New Roman"/>
          <w:b/>
          <w:i/>
        </w:rPr>
        <w:t xml:space="preserve"> if I participate?</w:t>
      </w:r>
    </w:p>
    <w:p w14:paraId="4ECCC166" w14:textId="5D15B981" w:rsidR="00290FD2" w:rsidRDefault="00290FD2" w:rsidP="00000F73">
      <w:pPr>
        <w:spacing w:after="0" w:line="360" w:lineRule="auto"/>
        <w:contextualSpacing/>
        <w:rPr>
          <w:rFonts w:eastAsia="Calibri" w:cs="Times New Roman"/>
        </w:rPr>
      </w:pPr>
      <w:r w:rsidRPr="00290FD2">
        <w:rPr>
          <w:rFonts w:eastAsia="Calibri" w:cs="Times New Roman"/>
        </w:rPr>
        <w:t>Children, young people and their</w:t>
      </w:r>
      <w:r w:rsidR="00D074F0">
        <w:rPr>
          <w:rFonts w:eastAsia="Calibri" w:cs="Times New Roman"/>
        </w:rPr>
        <w:t xml:space="preserve"> </w:t>
      </w:r>
      <w:r w:rsidR="003913E6">
        <w:rPr>
          <w:rFonts w:eastAsia="Calibri" w:cs="Times New Roman"/>
        </w:rPr>
        <w:t>parents</w:t>
      </w:r>
      <w:r w:rsidRPr="00290FD2">
        <w:rPr>
          <w:rFonts w:eastAsia="Calibri" w:cs="Times New Roman"/>
        </w:rPr>
        <w:t xml:space="preserve"> wanted </w:t>
      </w:r>
      <w:r w:rsidR="00F42C31">
        <w:rPr>
          <w:rFonts w:eastAsia="Calibri" w:cs="Times New Roman"/>
        </w:rPr>
        <w:t>to understand</w:t>
      </w:r>
      <w:r w:rsidR="00D074F0">
        <w:rPr>
          <w:rFonts w:eastAsia="Calibri" w:cs="Times New Roman"/>
        </w:rPr>
        <w:t xml:space="preserve"> what participation in a trial involved</w:t>
      </w:r>
      <w:r w:rsidR="00DF0CEC">
        <w:rPr>
          <w:rFonts w:eastAsia="Calibri" w:cs="Times New Roman"/>
        </w:rPr>
        <w:t xml:space="preserve">. </w:t>
      </w:r>
      <w:r w:rsidR="009A0E20">
        <w:rPr>
          <w:rFonts w:eastAsia="Calibri" w:cs="Times New Roman"/>
        </w:rPr>
        <w:t xml:space="preserve"> </w:t>
      </w:r>
      <w:r w:rsidR="00DF0CEC">
        <w:rPr>
          <w:rFonts w:eastAsia="Calibri" w:cs="Times New Roman"/>
        </w:rPr>
        <w:t>S</w:t>
      </w:r>
      <w:r w:rsidR="006B5EB1">
        <w:rPr>
          <w:rFonts w:eastAsia="Calibri" w:cs="Times New Roman"/>
        </w:rPr>
        <w:t xml:space="preserve">everal who had previously being approached about a trial </w:t>
      </w:r>
      <w:r w:rsidR="00DF0CEC">
        <w:rPr>
          <w:rFonts w:eastAsia="Calibri" w:cs="Times New Roman"/>
        </w:rPr>
        <w:t xml:space="preserve">commented that </w:t>
      </w:r>
      <w:r w:rsidR="006B5EB1">
        <w:rPr>
          <w:rFonts w:eastAsia="Calibri" w:cs="Times New Roman"/>
        </w:rPr>
        <w:t xml:space="preserve">they would have liked to know more </w:t>
      </w:r>
      <w:r w:rsidR="005D5374">
        <w:rPr>
          <w:rFonts w:eastAsia="Calibri" w:cs="Times New Roman"/>
        </w:rPr>
        <w:t>about</w:t>
      </w:r>
      <w:r w:rsidR="006B5EB1">
        <w:rPr>
          <w:rFonts w:eastAsia="Calibri" w:cs="Times New Roman"/>
        </w:rPr>
        <w:t xml:space="preserve"> what </w:t>
      </w:r>
      <w:r w:rsidR="00AD1BB5">
        <w:rPr>
          <w:rFonts w:eastAsia="Calibri" w:cs="Times New Roman"/>
        </w:rPr>
        <w:t xml:space="preserve">was going to be </w:t>
      </w:r>
      <w:r w:rsidR="006B5EB1">
        <w:rPr>
          <w:rFonts w:eastAsia="Calibri" w:cs="Times New Roman"/>
        </w:rPr>
        <w:t xml:space="preserve">required of them </w:t>
      </w:r>
      <w:r w:rsidR="009A0E20">
        <w:rPr>
          <w:rFonts w:eastAsia="Calibri" w:cs="Times New Roman"/>
        </w:rPr>
        <w:t xml:space="preserve">than </w:t>
      </w:r>
      <w:r w:rsidR="00DF0CEC">
        <w:rPr>
          <w:rFonts w:eastAsia="Calibri" w:cs="Times New Roman"/>
        </w:rPr>
        <w:t xml:space="preserve">they </w:t>
      </w:r>
      <w:r w:rsidR="004D2457">
        <w:rPr>
          <w:rFonts w:eastAsia="Calibri" w:cs="Times New Roman"/>
        </w:rPr>
        <w:t>had been provided</w:t>
      </w:r>
      <w:r w:rsidR="003B7F90">
        <w:rPr>
          <w:rFonts w:eastAsia="Calibri" w:cs="Times New Roman"/>
        </w:rPr>
        <w:t xml:space="preserve"> </w:t>
      </w:r>
      <w:r w:rsidR="00DF0CEC">
        <w:rPr>
          <w:rFonts w:eastAsia="Calibri" w:cs="Times New Roman"/>
        </w:rPr>
        <w:t xml:space="preserve">with </w:t>
      </w:r>
      <w:r w:rsidR="003B7F90">
        <w:rPr>
          <w:rFonts w:eastAsia="Calibri" w:cs="Times New Roman"/>
        </w:rPr>
        <w:t>when they were approached about a trial</w:t>
      </w:r>
      <w:r w:rsidR="00EF7E1A">
        <w:rPr>
          <w:rFonts w:eastAsia="Calibri" w:cs="Times New Roman"/>
        </w:rPr>
        <w:t>.</w:t>
      </w:r>
      <w:r w:rsidR="00AB2515">
        <w:rPr>
          <w:rFonts w:eastAsia="Calibri" w:cs="Times New Roman"/>
        </w:rPr>
        <w:t xml:space="preserve"> </w:t>
      </w:r>
      <w:r>
        <w:rPr>
          <w:rFonts w:eastAsia="Calibri" w:cs="Times New Roman"/>
        </w:rPr>
        <w:t>Young people particularly</w:t>
      </w:r>
      <w:r w:rsidRPr="00290FD2">
        <w:rPr>
          <w:rFonts w:eastAsia="Calibri" w:cs="Times New Roman"/>
        </w:rPr>
        <w:t xml:space="preserve"> wanted detailed information about the number of </w:t>
      </w:r>
      <w:r w:rsidR="00776BDE">
        <w:rPr>
          <w:rFonts w:eastAsia="Calibri" w:cs="Times New Roman"/>
        </w:rPr>
        <w:t xml:space="preserve">clinic or hospital </w:t>
      </w:r>
      <w:r w:rsidRPr="00290FD2">
        <w:rPr>
          <w:rFonts w:eastAsia="Calibri" w:cs="Times New Roman"/>
        </w:rPr>
        <w:t>visits, whether they would need to have time away from school, and detail about what the tre</w:t>
      </w:r>
      <w:r w:rsidR="004D2457">
        <w:rPr>
          <w:rFonts w:eastAsia="Calibri" w:cs="Times New Roman"/>
        </w:rPr>
        <w:t>atments involved</w:t>
      </w:r>
      <w:r w:rsidR="00776BDE">
        <w:rPr>
          <w:rFonts w:eastAsia="Calibri" w:cs="Times New Roman"/>
        </w:rPr>
        <w:t xml:space="preserve">, including </w:t>
      </w:r>
      <w:r w:rsidR="00D859C8">
        <w:rPr>
          <w:rFonts w:eastAsia="Calibri" w:cs="Times New Roman"/>
        </w:rPr>
        <w:t>what children would experience during treatment and afterwards</w:t>
      </w:r>
      <w:r w:rsidR="004D2457">
        <w:rPr>
          <w:rFonts w:eastAsia="Calibri" w:cs="Times New Roman"/>
        </w:rPr>
        <w:t xml:space="preserve">. </w:t>
      </w:r>
      <w:r w:rsidR="00AB2515">
        <w:rPr>
          <w:rFonts w:eastAsia="Calibri" w:cs="Times New Roman"/>
        </w:rPr>
        <w:t xml:space="preserve">One parent remarked that </w:t>
      </w:r>
      <w:r w:rsidR="00C32BBF">
        <w:rPr>
          <w:rFonts w:eastAsia="Calibri" w:cs="Times New Roman"/>
        </w:rPr>
        <w:t xml:space="preserve">printed </w:t>
      </w:r>
      <w:r w:rsidR="00AB2515">
        <w:rPr>
          <w:rFonts w:eastAsia="Calibri" w:cs="Times New Roman"/>
        </w:rPr>
        <w:t>information sheets never focused on detail</w:t>
      </w:r>
      <w:r w:rsidR="00AD1BB5">
        <w:rPr>
          <w:rFonts w:eastAsia="Calibri" w:cs="Times New Roman"/>
        </w:rPr>
        <w:t>s</w:t>
      </w:r>
      <w:r w:rsidR="00AB2515">
        <w:rPr>
          <w:rFonts w:eastAsia="Calibri" w:cs="Times New Roman"/>
        </w:rPr>
        <w:t xml:space="preserve"> about how parti</w:t>
      </w:r>
      <w:r w:rsidR="00C32BBF">
        <w:rPr>
          <w:rFonts w:eastAsia="Calibri" w:cs="Times New Roman"/>
        </w:rPr>
        <w:t xml:space="preserve">cipation would affect their </w:t>
      </w:r>
      <w:r w:rsidR="00776BDE">
        <w:rPr>
          <w:rFonts w:eastAsia="Calibri" w:cs="Times New Roman"/>
        </w:rPr>
        <w:t xml:space="preserve">child’s </w:t>
      </w:r>
      <w:r w:rsidR="00C32BBF">
        <w:rPr>
          <w:rFonts w:eastAsia="Calibri" w:cs="Times New Roman"/>
        </w:rPr>
        <w:t>day-to-</w:t>
      </w:r>
      <w:r w:rsidR="00AB2515">
        <w:rPr>
          <w:rFonts w:eastAsia="Calibri" w:cs="Times New Roman"/>
        </w:rPr>
        <w:t>day life.</w:t>
      </w:r>
    </w:p>
    <w:p w14:paraId="1A82B176" w14:textId="77777777" w:rsidR="00EF1954" w:rsidRDefault="00EF1954" w:rsidP="00000F73">
      <w:pPr>
        <w:spacing w:after="0" w:line="360" w:lineRule="auto"/>
        <w:contextualSpacing/>
        <w:rPr>
          <w:rFonts w:eastAsia="Calibri" w:cs="Times New Roman"/>
        </w:rPr>
      </w:pPr>
    </w:p>
    <w:p w14:paraId="6BB6E289" w14:textId="26261B2F" w:rsidR="004830E0" w:rsidRDefault="00546A4A" w:rsidP="00000F73">
      <w:pPr>
        <w:spacing w:after="0" w:line="360" w:lineRule="auto"/>
        <w:contextualSpacing/>
        <w:rPr>
          <w:rFonts w:eastAsia="Calibri" w:cs="Times New Roman"/>
        </w:rPr>
      </w:pPr>
      <w:r>
        <w:rPr>
          <w:rFonts w:eastAsia="Calibri" w:cs="Times New Roman"/>
        </w:rPr>
        <w:t>Some c</w:t>
      </w:r>
      <w:r w:rsidR="00290FD2" w:rsidRPr="00290FD2">
        <w:rPr>
          <w:rFonts w:eastAsia="Calibri" w:cs="Times New Roman"/>
        </w:rPr>
        <w:t xml:space="preserve">hildren and young people </w:t>
      </w:r>
      <w:r>
        <w:rPr>
          <w:rFonts w:eastAsia="Calibri" w:cs="Times New Roman"/>
        </w:rPr>
        <w:t>spoke of a</w:t>
      </w:r>
      <w:r w:rsidR="00290FD2" w:rsidRPr="00290FD2">
        <w:rPr>
          <w:rFonts w:eastAsia="Calibri" w:cs="Times New Roman"/>
        </w:rPr>
        <w:t xml:space="preserve"> pronounced fear of needles and </w:t>
      </w:r>
      <w:r>
        <w:rPr>
          <w:rFonts w:eastAsia="Calibri" w:cs="Times New Roman"/>
        </w:rPr>
        <w:t xml:space="preserve">wanted </w:t>
      </w:r>
      <w:r w:rsidR="00AD1BB5">
        <w:rPr>
          <w:rFonts w:eastAsia="Calibri" w:cs="Times New Roman"/>
        </w:rPr>
        <w:t xml:space="preserve">to avoid </w:t>
      </w:r>
      <w:r w:rsidR="00776BDE">
        <w:rPr>
          <w:rFonts w:eastAsia="Calibri" w:cs="Times New Roman"/>
        </w:rPr>
        <w:t>“</w:t>
      </w:r>
      <w:r w:rsidR="00776BDE" w:rsidRPr="00290FD2">
        <w:rPr>
          <w:rFonts w:eastAsia="Calibri" w:cs="Times New Roman"/>
        </w:rPr>
        <w:t>aggressive</w:t>
      </w:r>
      <w:r w:rsidR="00776BDE">
        <w:rPr>
          <w:rFonts w:eastAsia="Calibri" w:cs="Times New Roman"/>
        </w:rPr>
        <w:t>”</w:t>
      </w:r>
      <w:r w:rsidR="00776BDE" w:rsidRPr="00290FD2">
        <w:rPr>
          <w:rFonts w:eastAsia="Calibri" w:cs="Times New Roman"/>
        </w:rPr>
        <w:t xml:space="preserve"> or </w:t>
      </w:r>
      <w:r w:rsidR="00776BDE">
        <w:rPr>
          <w:rFonts w:eastAsia="Calibri" w:cs="Times New Roman"/>
        </w:rPr>
        <w:t>“</w:t>
      </w:r>
      <w:r w:rsidR="00776BDE" w:rsidRPr="00290FD2">
        <w:rPr>
          <w:rFonts w:eastAsia="Calibri" w:cs="Times New Roman"/>
        </w:rPr>
        <w:t>scary</w:t>
      </w:r>
      <w:r w:rsidR="00776BDE">
        <w:rPr>
          <w:rFonts w:eastAsia="Calibri" w:cs="Times New Roman"/>
        </w:rPr>
        <w:t xml:space="preserve">” </w:t>
      </w:r>
      <w:r w:rsidR="00290FD2" w:rsidRPr="00290FD2">
        <w:rPr>
          <w:rFonts w:eastAsia="Calibri" w:cs="Times New Roman"/>
        </w:rPr>
        <w:t>portray</w:t>
      </w:r>
      <w:r w:rsidR="00AD1BB5">
        <w:rPr>
          <w:rFonts w:eastAsia="Calibri" w:cs="Times New Roman"/>
        </w:rPr>
        <w:t xml:space="preserve">als of </w:t>
      </w:r>
      <w:r w:rsidR="00290FD2" w:rsidRPr="00290FD2">
        <w:rPr>
          <w:rFonts w:eastAsia="Calibri" w:cs="Times New Roman"/>
        </w:rPr>
        <w:t xml:space="preserve">injections in </w:t>
      </w:r>
      <w:r w:rsidR="00C87EDC">
        <w:rPr>
          <w:rFonts w:eastAsia="Calibri" w:cs="Times New Roman"/>
        </w:rPr>
        <w:t xml:space="preserve">the multimedia website </w:t>
      </w:r>
      <w:r w:rsidR="00290FD2" w:rsidRPr="00290FD2">
        <w:rPr>
          <w:rFonts w:eastAsia="Calibri" w:cs="Times New Roman"/>
        </w:rPr>
        <w:t>animation</w:t>
      </w:r>
      <w:r w:rsidR="00AD1BB5">
        <w:rPr>
          <w:rFonts w:eastAsia="Calibri" w:cs="Times New Roman"/>
        </w:rPr>
        <w:t>s</w:t>
      </w:r>
      <w:r w:rsidR="00290FD2" w:rsidRPr="00290FD2">
        <w:rPr>
          <w:rFonts w:eastAsia="Calibri" w:cs="Times New Roman"/>
        </w:rPr>
        <w:t>. This fear was not confined to the younger participants – one fifteen year old</w:t>
      </w:r>
      <w:r w:rsidR="00AD1BB5">
        <w:rPr>
          <w:rFonts w:eastAsia="Calibri" w:cs="Times New Roman"/>
        </w:rPr>
        <w:t xml:space="preserve"> said her </w:t>
      </w:r>
      <w:r w:rsidR="00290FD2" w:rsidRPr="00290FD2">
        <w:rPr>
          <w:rFonts w:eastAsia="Calibri" w:cs="Times New Roman"/>
        </w:rPr>
        <w:t>main question befor</w:t>
      </w:r>
      <w:r w:rsidR="00290FD2">
        <w:rPr>
          <w:rFonts w:eastAsia="Calibri" w:cs="Times New Roman"/>
        </w:rPr>
        <w:t>e deciding to participate in a</w:t>
      </w:r>
      <w:r w:rsidR="00290FD2" w:rsidRPr="00290FD2">
        <w:rPr>
          <w:rFonts w:eastAsia="Calibri" w:cs="Times New Roman"/>
        </w:rPr>
        <w:t xml:space="preserve"> trial was whether she would receive numbing cream before her injections. Children and young people </w:t>
      </w:r>
      <w:r w:rsidR="004C62B2">
        <w:rPr>
          <w:rFonts w:eastAsia="Calibri" w:cs="Times New Roman"/>
        </w:rPr>
        <w:t xml:space="preserve">also </w:t>
      </w:r>
      <w:r w:rsidR="00AD1BB5">
        <w:rPr>
          <w:rFonts w:eastAsia="Calibri" w:cs="Times New Roman"/>
        </w:rPr>
        <w:t xml:space="preserve">wanted information about </w:t>
      </w:r>
      <w:r w:rsidR="00290FD2" w:rsidRPr="00290FD2">
        <w:rPr>
          <w:rFonts w:eastAsia="Calibri" w:cs="Times New Roman"/>
        </w:rPr>
        <w:t xml:space="preserve">the taste of </w:t>
      </w:r>
      <w:r>
        <w:rPr>
          <w:rFonts w:eastAsia="Calibri" w:cs="Times New Roman"/>
        </w:rPr>
        <w:t xml:space="preserve">oral </w:t>
      </w:r>
      <w:r w:rsidR="00290FD2" w:rsidRPr="00290FD2">
        <w:rPr>
          <w:rFonts w:eastAsia="Calibri" w:cs="Times New Roman"/>
        </w:rPr>
        <w:t>medication</w:t>
      </w:r>
      <w:r w:rsidR="00534987">
        <w:rPr>
          <w:rFonts w:eastAsia="Calibri" w:cs="Times New Roman"/>
        </w:rPr>
        <w:t>, although</w:t>
      </w:r>
      <w:r w:rsidR="00D074F0">
        <w:rPr>
          <w:rFonts w:eastAsia="Calibri" w:cs="Times New Roman"/>
        </w:rPr>
        <w:t xml:space="preserve"> </w:t>
      </w:r>
      <w:r w:rsidR="00DF4DB7">
        <w:rPr>
          <w:rFonts w:eastAsia="Calibri" w:cs="Times New Roman"/>
        </w:rPr>
        <w:t>professional</w:t>
      </w:r>
      <w:r w:rsidR="00D074F0">
        <w:rPr>
          <w:rFonts w:eastAsia="Calibri" w:cs="Times New Roman"/>
        </w:rPr>
        <w:t xml:space="preserve">s noted </w:t>
      </w:r>
      <w:r w:rsidR="00534987">
        <w:rPr>
          <w:rFonts w:eastAsia="Calibri" w:cs="Times New Roman"/>
        </w:rPr>
        <w:t xml:space="preserve">it </w:t>
      </w:r>
      <w:r w:rsidR="00D074F0">
        <w:rPr>
          <w:rFonts w:eastAsia="Calibri" w:cs="Times New Roman"/>
        </w:rPr>
        <w:t xml:space="preserve">can be difficult to </w:t>
      </w:r>
      <w:r w:rsidR="00534987">
        <w:rPr>
          <w:rFonts w:eastAsia="Calibri" w:cs="Times New Roman"/>
        </w:rPr>
        <w:t xml:space="preserve">give this information </w:t>
      </w:r>
      <w:r w:rsidR="00D859C8">
        <w:rPr>
          <w:rFonts w:eastAsia="Calibri" w:cs="Times New Roman"/>
        </w:rPr>
        <w:t>in advance for</w:t>
      </w:r>
      <w:r w:rsidR="00534987">
        <w:rPr>
          <w:rFonts w:eastAsia="Calibri" w:cs="Times New Roman"/>
        </w:rPr>
        <w:t xml:space="preserve"> </w:t>
      </w:r>
      <w:r w:rsidR="00D074F0">
        <w:rPr>
          <w:rFonts w:eastAsia="Calibri" w:cs="Times New Roman"/>
        </w:rPr>
        <w:t>new drugs or formulations</w:t>
      </w:r>
      <w:r w:rsidR="00290FD2" w:rsidRPr="00290FD2">
        <w:rPr>
          <w:rFonts w:eastAsia="Calibri" w:cs="Times New Roman"/>
        </w:rPr>
        <w:t xml:space="preserve">. Parents often wanted to know how participating would </w:t>
      </w:r>
      <w:r w:rsidR="00D859C8">
        <w:rPr>
          <w:rFonts w:eastAsia="Calibri" w:cs="Times New Roman"/>
        </w:rPr>
        <w:t xml:space="preserve">affect </w:t>
      </w:r>
      <w:r w:rsidR="00290FD2" w:rsidRPr="00290FD2">
        <w:rPr>
          <w:rFonts w:eastAsia="Calibri" w:cs="Times New Roman"/>
        </w:rPr>
        <w:t xml:space="preserve">their child </w:t>
      </w:r>
      <w:r w:rsidR="00D859C8">
        <w:rPr>
          <w:rFonts w:eastAsia="Calibri" w:cs="Times New Roman"/>
        </w:rPr>
        <w:t xml:space="preserve">emotionally </w:t>
      </w:r>
      <w:r w:rsidR="00290FD2" w:rsidRPr="00290FD2">
        <w:rPr>
          <w:rFonts w:eastAsia="Calibri" w:cs="Times New Roman"/>
        </w:rPr>
        <w:t>and whether it</w:t>
      </w:r>
      <w:r w:rsidR="00437740">
        <w:rPr>
          <w:rFonts w:eastAsia="Calibri" w:cs="Times New Roman"/>
        </w:rPr>
        <w:t xml:space="preserve"> would</w:t>
      </w:r>
      <w:r w:rsidR="00290FD2" w:rsidRPr="00290FD2">
        <w:rPr>
          <w:rFonts w:eastAsia="Calibri" w:cs="Times New Roman"/>
        </w:rPr>
        <w:t xml:space="preserve"> </w:t>
      </w:r>
      <w:r w:rsidR="00534987">
        <w:rPr>
          <w:rFonts w:eastAsia="Calibri" w:cs="Times New Roman"/>
        </w:rPr>
        <w:t xml:space="preserve">give rise to </w:t>
      </w:r>
      <w:r w:rsidR="00D074F0">
        <w:rPr>
          <w:rFonts w:eastAsia="Calibri" w:cs="Times New Roman"/>
        </w:rPr>
        <w:t>“</w:t>
      </w:r>
      <w:r w:rsidR="00290FD2" w:rsidRPr="00290FD2">
        <w:rPr>
          <w:rFonts w:eastAsia="Calibri" w:cs="Times New Roman"/>
        </w:rPr>
        <w:t>undue stress</w:t>
      </w:r>
      <w:r w:rsidR="00D074F0">
        <w:rPr>
          <w:rFonts w:eastAsia="Calibri" w:cs="Times New Roman"/>
        </w:rPr>
        <w:t>”</w:t>
      </w:r>
      <w:r w:rsidR="00290FD2" w:rsidRPr="00290FD2">
        <w:rPr>
          <w:rFonts w:eastAsia="Calibri" w:cs="Times New Roman"/>
        </w:rPr>
        <w:t xml:space="preserve"> or </w:t>
      </w:r>
      <w:r>
        <w:rPr>
          <w:rFonts w:eastAsia="Calibri" w:cs="Times New Roman"/>
        </w:rPr>
        <w:t>“</w:t>
      </w:r>
      <w:r w:rsidR="00290FD2" w:rsidRPr="00290FD2">
        <w:rPr>
          <w:rFonts w:eastAsia="Calibri" w:cs="Times New Roman"/>
        </w:rPr>
        <w:t>burden</w:t>
      </w:r>
      <w:r>
        <w:rPr>
          <w:rFonts w:eastAsia="Calibri" w:cs="Times New Roman"/>
        </w:rPr>
        <w:t>”</w:t>
      </w:r>
      <w:r w:rsidR="00290FD2" w:rsidRPr="00290FD2">
        <w:rPr>
          <w:rFonts w:eastAsia="Calibri" w:cs="Times New Roman"/>
        </w:rPr>
        <w:t xml:space="preserve">. </w:t>
      </w:r>
      <w:r>
        <w:rPr>
          <w:rFonts w:eastAsia="Calibri" w:cs="Times New Roman"/>
        </w:rPr>
        <w:t xml:space="preserve">Some </w:t>
      </w:r>
      <w:r w:rsidR="00290FD2" w:rsidRPr="00290FD2">
        <w:rPr>
          <w:rFonts w:eastAsia="Calibri" w:cs="Times New Roman"/>
        </w:rPr>
        <w:t xml:space="preserve">young people and parents talked about </w:t>
      </w:r>
      <w:r w:rsidR="00534987">
        <w:rPr>
          <w:rFonts w:eastAsia="Calibri" w:cs="Times New Roman"/>
        </w:rPr>
        <w:t xml:space="preserve">stress as </w:t>
      </w:r>
      <w:r w:rsidR="00290FD2" w:rsidRPr="00290FD2">
        <w:rPr>
          <w:rFonts w:eastAsia="Calibri" w:cs="Times New Roman"/>
        </w:rPr>
        <w:t>being a crucial consider</w:t>
      </w:r>
      <w:r>
        <w:rPr>
          <w:rFonts w:eastAsia="Calibri" w:cs="Times New Roman"/>
        </w:rPr>
        <w:t>ation</w:t>
      </w:r>
      <w:r w:rsidR="00290FD2" w:rsidRPr="00290FD2">
        <w:rPr>
          <w:rFonts w:eastAsia="Calibri" w:cs="Times New Roman"/>
        </w:rPr>
        <w:t xml:space="preserve"> but that it </w:t>
      </w:r>
      <w:r w:rsidR="00895C42">
        <w:rPr>
          <w:rFonts w:eastAsia="Calibri" w:cs="Times New Roman"/>
        </w:rPr>
        <w:t xml:space="preserve">was often </w:t>
      </w:r>
      <w:r w:rsidR="00290FD2" w:rsidRPr="00290FD2">
        <w:rPr>
          <w:rFonts w:eastAsia="Calibri" w:cs="Times New Roman"/>
        </w:rPr>
        <w:t>not covered in the</w:t>
      </w:r>
      <w:r w:rsidR="00C36E2F">
        <w:rPr>
          <w:rFonts w:eastAsia="Calibri" w:cs="Times New Roman"/>
        </w:rPr>
        <w:t xml:space="preserve"> written</w:t>
      </w:r>
      <w:r w:rsidR="00290FD2" w:rsidRPr="00290FD2">
        <w:rPr>
          <w:rFonts w:eastAsia="Calibri" w:cs="Times New Roman"/>
        </w:rPr>
        <w:t xml:space="preserve"> </w:t>
      </w:r>
      <w:r>
        <w:rPr>
          <w:rFonts w:eastAsia="Calibri" w:cs="Times New Roman"/>
        </w:rPr>
        <w:t xml:space="preserve">information </w:t>
      </w:r>
      <w:r w:rsidR="00290FD2" w:rsidRPr="00290FD2">
        <w:rPr>
          <w:rFonts w:eastAsia="Calibri" w:cs="Times New Roman"/>
        </w:rPr>
        <w:t xml:space="preserve">they </w:t>
      </w:r>
      <w:r w:rsidRPr="00290FD2">
        <w:rPr>
          <w:rFonts w:eastAsia="Calibri" w:cs="Times New Roman"/>
        </w:rPr>
        <w:t>re</w:t>
      </w:r>
      <w:r>
        <w:rPr>
          <w:rFonts w:eastAsia="Calibri" w:cs="Times New Roman"/>
        </w:rPr>
        <w:t>ceived</w:t>
      </w:r>
      <w:r w:rsidR="00290FD2" w:rsidRPr="00290FD2">
        <w:rPr>
          <w:rFonts w:eastAsia="Calibri" w:cs="Times New Roman"/>
        </w:rPr>
        <w:t xml:space="preserve">. </w:t>
      </w:r>
      <w:r w:rsidR="00205B97">
        <w:rPr>
          <w:rFonts w:eastAsia="Calibri" w:cs="Times New Roman"/>
        </w:rPr>
        <w:t>Professional</w:t>
      </w:r>
      <w:r w:rsidR="004830E0">
        <w:rPr>
          <w:rFonts w:eastAsia="Calibri" w:cs="Times New Roman"/>
        </w:rPr>
        <w:t xml:space="preserve">s </w:t>
      </w:r>
      <w:r w:rsidR="00534987">
        <w:rPr>
          <w:rFonts w:eastAsia="Calibri" w:cs="Times New Roman"/>
        </w:rPr>
        <w:t xml:space="preserve">echoed this, agreeing </w:t>
      </w:r>
      <w:r w:rsidR="004830E0">
        <w:rPr>
          <w:rFonts w:eastAsia="Calibri" w:cs="Times New Roman"/>
        </w:rPr>
        <w:t xml:space="preserve">that most families wanted to know how participating in the trial would impact </w:t>
      </w:r>
      <w:r w:rsidR="00027DA0">
        <w:rPr>
          <w:rFonts w:eastAsia="Calibri" w:cs="Times New Roman"/>
        </w:rPr>
        <w:t xml:space="preserve">on </w:t>
      </w:r>
      <w:r w:rsidR="004830E0">
        <w:rPr>
          <w:rFonts w:eastAsia="Calibri" w:cs="Times New Roman"/>
        </w:rPr>
        <w:t>them</w:t>
      </w:r>
      <w:r w:rsidR="00694E33">
        <w:rPr>
          <w:rFonts w:eastAsia="Calibri" w:cs="Times New Roman"/>
        </w:rPr>
        <w:t>,</w:t>
      </w:r>
      <w:r w:rsidR="004830E0">
        <w:rPr>
          <w:rFonts w:eastAsia="Calibri" w:cs="Times New Roman"/>
        </w:rPr>
        <w:t xml:space="preserve"> and what was involved.</w:t>
      </w:r>
    </w:p>
    <w:p w14:paraId="6266CF62" w14:textId="77777777" w:rsidR="000574CC" w:rsidRDefault="000574CC" w:rsidP="00000F73">
      <w:pPr>
        <w:spacing w:after="0" w:line="360" w:lineRule="auto"/>
        <w:contextualSpacing/>
        <w:rPr>
          <w:rFonts w:eastAsia="Calibri" w:cs="Times New Roman"/>
        </w:rPr>
      </w:pPr>
    </w:p>
    <w:p w14:paraId="413D9846" w14:textId="4ADA867C" w:rsidR="004830E0" w:rsidRDefault="004830E0" w:rsidP="004830E0">
      <w:pPr>
        <w:spacing w:after="0" w:line="360" w:lineRule="auto"/>
        <w:ind w:left="567"/>
        <w:rPr>
          <w:i/>
        </w:rPr>
      </w:pPr>
      <w:r w:rsidRPr="004830E0">
        <w:rPr>
          <w:i/>
        </w:rPr>
        <w:t>For young people what’s often overlooked is missing out on things like school and social, that’s often not mentioned [</w:t>
      </w:r>
      <w:r w:rsidR="00205B97">
        <w:rPr>
          <w:i/>
        </w:rPr>
        <w:t>CYP</w:t>
      </w:r>
      <w:r w:rsidRPr="004830E0">
        <w:rPr>
          <w:i/>
        </w:rPr>
        <w:t>/18]</w:t>
      </w:r>
    </w:p>
    <w:p w14:paraId="12F30642" w14:textId="4FD45F9A" w:rsidR="004830E0" w:rsidRPr="004830E0" w:rsidRDefault="004830E0" w:rsidP="00694E33">
      <w:pPr>
        <w:spacing w:after="0" w:line="360" w:lineRule="auto"/>
        <w:rPr>
          <w:i/>
        </w:rPr>
      </w:pPr>
    </w:p>
    <w:p w14:paraId="7CB60190" w14:textId="4F37EC0A" w:rsidR="004830E0" w:rsidRDefault="00B441C7" w:rsidP="004830E0">
      <w:pPr>
        <w:spacing w:after="0" w:line="360" w:lineRule="auto"/>
        <w:ind w:left="567"/>
        <w:rPr>
          <w:i/>
        </w:rPr>
      </w:pPr>
      <w:r>
        <w:rPr>
          <w:i/>
        </w:rPr>
        <w:t>How</w:t>
      </w:r>
      <w:r w:rsidR="004830E0" w:rsidRPr="004830E0">
        <w:rPr>
          <w:i/>
        </w:rPr>
        <w:t xml:space="preserve"> much time is this going to take that’s by far the biggest anxiety that our families have that they’re going to have to make extra visits to the hospital or extra tests to do, extra diaries to fill in at home. The burden to them is really important and then safety [</w:t>
      </w:r>
      <w:r w:rsidR="00205B97">
        <w:rPr>
          <w:i/>
        </w:rPr>
        <w:t>Professional</w:t>
      </w:r>
      <w:r w:rsidR="004830E0" w:rsidRPr="004830E0">
        <w:rPr>
          <w:i/>
        </w:rPr>
        <w:t>/15]</w:t>
      </w:r>
    </w:p>
    <w:p w14:paraId="1B476391" w14:textId="77777777" w:rsidR="00DA4CA1" w:rsidRDefault="00DA4CA1" w:rsidP="00DA4CA1">
      <w:pPr>
        <w:spacing w:after="0" w:line="360" w:lineRule="auto"/>
      </w:pPr>
    </w:p>
    <w:p w14:paraId="6BF992BE" w14:textId="6712638D" w:rsidR="00DA4CA1" w:rsidRPr="003B7F90" w:rsidRDefault="00DA4CA1" w:rsidP="0050018B">
      <w:pPr>
        <w:spacing w:after="0" w:line="360" w:lineRule="auto"/>
      </w:pPr>
      <w:r w:rsidRPr="003B7F90">
        <w:t xml:space="preserve">When developing the multimedia websites, we included detailed </w:t>
      </w:r>
      <w:r w:rsidRPr="003B7F90">
        <w:rPr>
          <w:rFonts w:eastAsia="Calibri" w:cs="Times New Roman"/>
        </w:rPr>
        <w:t>information about what trial participation would involve.</w:t>
      </w:r>
      <w:r w:rsidR="0050018B" w:rsidRPr="003B7F90">
        <w:rPr>
          <w:rFonts w:eastAsia="Calibri" w:cs="Times New Roman"/>
        </w:rPr>
        <w:t xml:space="preserve"> The websites also make it much easier to convey this detail with visuals and diagrams, helping to clarify what the family could expect if they participate in the trial.</w:t>
      </w:r>
    </w:p>
    <w:p w14:paraId="5D02E5B7" w14:textId="411AFA92" w:rsidR="00CC0A22" w:rsidRPr="003B7F90" w:rsidRDefault="00CC0A22" w:rsidP="00CC0A22">
      <w:pPr>
        <w:spacing w:after="200" w:line="276" w:lineRule="auto"/>
      </w:pPr>
    </w:p>
    <w:p w14:paraId="430B8E9A" w14:textId="6C75B206" w:rsidR="00CC0A22" w:rsidRPr="003B7F90" w:rsidRDefault="00CC0A22" w:rsidP="00CC0A22">
      <w:pPr>
        <w:spacing w:after="0" w:line="360" w:lineRule="auto"/>
        <w:rPr>
          <w:b/>
          <w:i/>
        </w:rPr>
      </w:pPr>
      <w:r w:rsidRPr="003B7F90">
        <w:rPr>
          <w:b/>
          <w:i/>
        </w:rPr>
        <w:t>What is the trial testing?</w:t>
      </w:r>
    </w:p>
    <w:p w14:paraId="75C3CE48" w14:textId="257A7D2E" w:rsidR="00CC0A22" w:rsidRPr="003B7F90" w:rsidRDefault="00A14DFE" w:rsidP="00CC0A22">
      <w:pPr>
        <w:spacing w:after="0" w:line="360" w:lineRule="auto"/>
      </w:pPr>
      <w:r w:rsidRPr="003B7F90">
        <w:t xml:space="preserve">Children and young people who </w:t>
      </w:r>
      <w:r w:rsidR="00113C90" w:rsidRPr="003B7F90">
        <w:t xml:space="preserve">had </w:t>
      </w:r>
      <w:r w:rsidR="005656CC" w:rsidRPr="003B7F90">
        <w:t>first-ha</w:t>
      </w:r>
      <w:r w:rsidR="005656CC">
        <w:t>n</w:t>
      </w:r>
      <w:r w:rsidR="005656CC" w:rsidRPr="003B7F90">
        <w:t>d</w:t>
      </w:r>
      <w:r w:rsidR="00113C90" w:rsidRPr="003B7F90">
        <w:t xml:space="preserve"> experience of </w:t>
      </w:r>
      <w:r w:rsidRPr="003B7F90">
        <w:t>trial</w:t>
      </w:r>
      <w:r w:rsidR="00113C90" w:rsidRPr="003B7F90">
        <w:t>s</w:t>
      </w:r>
      <w:r w:rsidRPr="003B7F90">
        <w:t xml:space="preserve"> </w:t>
      </w:r>
      <w:r w:rsidR="008324AF" w:rsidRPr="003B7F90">
        <w:t xml:space="preserve">often </w:t>
      </w:r>
      <w:r w:rsidRPr="003B7F90">
        <w:t>describe</w:t>
      </w:r>
      <w:r w:rsidR="008324AF" w:rsidRPr="003B7F90">
        <w:t>d</w:t>
      </w:r>
      <w:r w:rsidRPr="003B7F90">
        <w:t xml:space="preserve"> the science behind their condition and treatment </w:t>
      </w:r>
      <w:r w:rsidR="008324AF" w:rsidRPr="003B7F90">
        <w:t>and indicated an interest in</w:t>
      </w:r>
      <w:r w:rsidRPr="003B7F90">
        <w:t xml:space="preserve"> know</w:t>
      </w:r>
      <w:r w:rsidR="008324AF" w:rsidRPr="003B7F90">
        <w:t>ing</w:t>
      </w:r>
      <w:r w:rsidRPr="003B7F90">
        <w:t xml:space="preserve"> </w:t>
      </w:r>
      <w:r w:rsidR="008324AF" w:rsidRPr="003B7F90">
        <w:t xml:space="preserve">how </w:t>
      </w:r>
      <w:r w:rsidRPr="003B7F90">
        <w:t xml:space="preserve">the treatment </w:t>
      </w:r>
      <w:r w:rsidR="00113C90" w:rsidRPr="003B7F90">
        <w:t xml:space="preserve">being </w:t>
      </w:r>
      <w:r w:rsidR="008324AF" w:rsidRPr="003B7F90">
        <w:t>trial</w:t>
      </w:r>
      <w:r w:rsidR="00113C90" w:rsidRPr="003B7F90">
        <w:t>led</w:t>
      </w:r>
      <w:r w:rsidR="008324AF" w:rsidRPr="003B7F90">
        <w:t xml:space="preserve"> </w:t>
      </w:r>
      <w:r w:rsidR="001D7A25" w:rsidRPr="003B7F90">
        <w:t xml:space="preserve">was anticipated </w:t>
      </w:r>
      <w:r w:rsidR="008324AF" w:rsidRPr="003B7F90">
        <w:t>to work</w:t>
      </w:r>
      <w:r w:rsidRPr="003B7F90">
        <w:t xml:space="preserve">. Parents </w:t>
      </w:r>
      <w:r w:rsidR="008324AF" w:rsidRPr="003B7F90">
        <w:t>did not</w:t>
      </w:r>
      <w:r w:rsidR="005656CC">
        <w:t xml:space="preserve"> always</w:t>
      </w:r>
      <w:r w:rsidR="008324AF" w:rsidRPr="003B7F90">
        <w:t xml:space="preserve"> prioritise </w:t>
      </w:r>
      <w:r w:rsidR="001D7A25" w:rsidRPr="003B7F90">
        <w:t>such information but s</w:t>
      </w:r>
      <w:r w:rsidR="003C57CD" w:rsidRPr="003B7F90">
        <w:t>ome</w:t>
      </w:r>
      <w:r w:rsidRPr="003B7F90">
        <w:t xml:space="preserve"> </w:t>
      </w:r>
      <w:r w:rsidR="003C57CD" w:rsidRPr="003B7F90">
        <w:t>wanted to know</w:t>
      </w:r>
      <w:r w:rsidRPr="003B7F90">
        <w:t xml:space="preserve"> whether the treatment had been tested before and if so, in how many children. Professional</w:t>
      </w:r>
      <w:r w:rsidR="00CC0A22" w:rsidRPr="003B7F90">
        <w:t xml:space="preserve">s talked about </w:t>
      </w:r>
      <w:r w:rsidR="0049340D" w:rsidRPr="003B7F90">
        <w:t>the need</w:t>
      </w:r>
      <w:r w:rsidR="00CC0A22" w:rsidRPr="003B7F90">
        <w:t xml:space="preserve"> to explain the science of the study </w:t>
      </w:r>
      <w:r w:rsidR="00FA6383" w:rsidRPr="003B7F90">
        <w:t xml:space="preserve">in simple terms </w:t>
      </w:r>
      <w:r w:rsidR="0049340D" w:rsidRPr="003B7F90">
        <w:t xml:space="preserve">to families </w:t>
      </w:r>
      <w:r w:rsidR="001D7A25" w:rsidRPr="003B7F90">
        <w:t>in order to convey the rationale for a trial</w:t>
      </w:r>
      <w:r w:rsidR="00C363C3" w:rsidRPr="003B7F90">
        <w:t xml:space="preserve">. They </w:t>
      </w:r>
      <w:r w:rsidR="001D7A25" w:rsidRPr="003B7F90">
        <w:t xml:space="preserve">emphasised the importance of being clear </w:t>
      </w:r>
      <w:r w:rsidR="00CC0A22" w:rsidRPr="003B7F90">
        <w:t xml:space="preserve">that </w:t>
      </w:r>
      <w:r w:rsidRPr="003B7F90">
        <w:t>professional</w:t>
      </w:r>
      <w:r w:rsidR="00CC0A22" w:rsidRPr="003B7F90">
        <w:t xml:space="preserve">s do not know the best treatment for a condition and that this is what the </w:t>
      </w:r>
      <w:r w:rsidR="00C363C3" w:rsidRPr="003B7F90">
        <w:t>trial</w:t>
      </w:r>
      <w:r w:rsidR="00CC0A22" w:rsidRPr="003B7F90">
        <w:t xml:space="preserve"> is trying to find out. </w:t>
      </w:r>
      <w:r w:rsidR="00FA6383" w:rsidRPr="003B7F90">
        <w:t xml:space="preserve">In designing the multimedia websites we therefore </w:t>
      </w:r>
      <w:r w:rsidR="00E105A3" w:rsidRPr="003B7F90">
        <w:t>made sure that i</w:t>
      </w:r>
      <w:r w:rsidR="00DA4CA1" w:rsidRPr="003B7F90">
        <w:t xml:space="preserve">nformation about what the trial </w:t>
      </w:r>
      <w:r w:rsidR="00E105A3" w:rsidRPr="003B7F90">
        <w:t>was</w:t>
      </w:r>
      <w:r w:rsidR="00DA4CA1" w:rsidRPr="003B7F90">
        <w:t xml:space="preserve"> testing </w:t>
      </w:r>
      <w:r w:rsidR="00E105A3" w:rsidRPr="003B7F90">
        <w:t>wa</w:t>
      </w:r>
      <w:r w:rsidR="00DA4CA1" w:rsidRPr="003B7F90">
        <w:t>s prominent and provide</w:t>
      </w:r>
      <w:r w:rsidR="00E105A3" w:rsidRPr="003B7F90">
        <w:t>d</w:t>
      </w:r>
      <w:r w:rsidR="00DA4CA1" w:rsidRPr="003B7F90">
        <w:t xml:space="preserve"> detailed </w:t>
      </w:r>
      <w:r w:rsidR="00E105A3" w:rsidRPr="003B7F90">
        <w:t xml:space="preserve">but accessible </w:t>
      </w:r>
      <w:r w:rsidR="00DA4CA1" w:rsidRPr="003B7F90">
        <w:t>information about the trial.</w:t>
      </w:r>
    </w:p>
    <w:p w14:paraId="31B953C3" w14:textId="2274C6EE" w:rsidR="00290FD2" w:rsidRDefault="00290FD2" w:rsidP="00000F73">
      <w:pPr>
        <w:spacing w:after="0" w:line="360" w:lineRule="auto"/>
        <w:contextualSpacing/>
        <w:rPr>
          <w:rFonts w:eastAsia="Calibri" w:cs="Times New Roman"/>
        </w:rPr>
      </w:pPr>
    </w:p>
    <w:p w14:paraId="2B22AA2C" w14:textId="48F54294" w:rsidR="003913E6" w:rsidRPr="000E1CEA" w:rsidRDefault="003913E6" w:rsidP="00000F73">
      <w:pPr>
        <w:spacing w:after="0" w:line="360" w:lineRule="auto"/>
        <w:contextualSpacing/>
        <w:rPr>
          <w:rFonts w:eastAsia="Calibri" w:cs="Times New Roman"/>
          <w:b/>
          <w:i/>
        </w:rPr>
      </w:pPr>
      <w:r w:rsidRPr="000E1CEA">
        <w:rPr>
          <w:rFonts w:eastAsia="Calibri" w:cs="Times New Roman"/>
          <w:b/>
          <w:i/>
        </w:rPr>
        <w:t>Risks associated with the trial – and how to inform about these</w:t>
      </w:r>
    </w:p>
    <w:p w14:paraId="128BA259" w14:textId="110B4ED7" w:rsidR="000D0B12" w:rsidRDefault="003913E6" w:rsidP="00694E33">
      <w:pPr>
        <w:spacing w:after="0" w:line="360" w:lineRule="auto"/>
      </w:pPr>
      <w:r>
        <w:t xml:space="preserve">Most participants talked about the importance of </w:t>
      </w:r>
      <w:r w:rsidR="00895C42">
        <w:t xml:space="preserve">having risks explained </w:t>
      </w:r>
      <w:r w:rsidRPr="00B23B95">
        <w:t xml:space="preserve">but </w:t>
      </w:r>
      <w:r w:rsidR="00833B96">
        <w:t>wanted such information to be</w:t>
      </w:r>
      <w:r w:rsidRPr="00B23B95">
        <w:t xml:space="preserve"> </w:t>
      </w:r>
      <w:r w:rsidR="00F41D48">
        <w:t>“</w:t>
      </w:r>
      <w:r w:rsidRPr="00B23B95">
        <w:t>balance</w:t>
      </w:r>
      <w:r w:rsidR="00B441C7">
        <w:t>d</w:t>
      </w:r>
      <w:r w:rsidR="00F41D48">
        <w:t>”</w:t>
      </w:r>
      <w:r w:rsidRPr="00B23B95">
        <w:t xml:space="preserve"> so as not to </w:t>
      </w:r>
      <w:r>
        <w:t>unnecessarily concern</w:t>
      </w:r>
      <w:r w:rsidR="00B441C7">
        <w:t xml:space="preserve"> prospective participants</w:t>
      </w:r>
      <w:r w:rsidRPr="00B23B95">
        <w:t xml:space="preserve">. Parents </w:t>
      </w:r>
      <w:r w:rsidR="008A2615">
        <w:t xml:space="preserve">specifically </w:t>
      </w:r>
      <w:r w:rsidRPr="00B23B95">
        <w:t>want</w:t>
      </w:r>
      <w:r w:rsidR="00027DA0">
        <w:t>ed</w:t>
      </w:r>
      <w:r w:rsidRPr="00B23B95">
        <w:t xml:space="preserve"> to know </w:t>
      </w:r>
      <w:r w:rsidR="00027DA0">
        <w:t xml:space="preserve">about </w:t>
      </w:r>
      <w:r w:rsidRPr="00B23B95">
        <w:t xml:space="preserve">the possible side effects </w:t>
      </w:r>
      <w:r w:rsidR="00833B96">
        <w:t>associated with</w:t>
      </w:r>
      <w:r>
        <w:t xml:space="preserve"> treatment</w:t>
      </w:r>
      <w:r w:rsidR="00B441C7">
        <w:t>s</w:t>
      </w:r>
      <w:r w:rsidR="00027DA0">
        <w:t xml:space="preserve">. However, </w:t>
      </w:r>
      <w:r w:rsidR="004C62B2">
        <w:t>they</w:t>
      </w:r>
      <w:r w:rsidR="00027DA0">
        <w:t xml:space="preserve"> also </w:t>
      </w:r>
      <w:r w:rsidR="00E105A3">
        <w:t>warned that there was sometimes</w:t>
      </w:r>
      <w:r w:rsidR="00A831A8">
        <w:t xml:space="preserve"> </w:t>
      </w:r>
      <w:r w:rsidR="007F6999">
        <w:t>“far too much information” about risks</w:t>
      </w:r>
      <w:r w:rsidR="00A831A8">
        <w:t>,</w:t>
      </w:r>
      <w:r w:rsidR="007F6999">
        <w:t xml:space="preserve"> and that some risks were “tiny” but </w:t>
      </w:r>
      <w:r w:rsidR="00833B96">
        <w:t>were explained in a way that could be</w:t>
      </w:r>
      <w:r w:rsidR="007F6999">
        <w:t xml:space="preserve"> “scary”</w:t>
      </w:r>
      <w:r w:rsidR="00833B96">
        <w:t xml:space="preserve"> for young people</w:t>
      </w:r>
      <w:r>
        <w:t xml:space="preserve">. Young people and some children wanted to know </w:t>
      </w:r>
      <w:r w:rsidR="00027DA0">
        <w:t>exactly what they were consenting to in terms of risks and side effects,</w:t>
      </w:r>
      <w:r>
        <w:t xml:space="preserve"> but</w:t>
      </w:r>
      <w:r w:rsidR="00B441C7">
        <w:t xml:space="preserve"> </w:t>
      </w:r>
      <w:r w:rsidR="004C62B2">
        <w:t xml:space="preserve">preferred this </w:t>
      </w:r>
      <w:r>
        <w:t xml:space="preserve">to </w:t>
      </w:r>
      <w:r w:rsidR="00B441C7">
        <w:t>focus on</w:t>
      </w:r>
      <w:r>
        <w:t xml:space="preserve"> </w:t>
      </w:r>
      <w:r w:rsidR="00833B96">
        <w:t>“</w:t>
      </w:r>
      <w:r>
        <w:t>likely</w:t>
      </w:r>
      <w:r w:rsidR="00833B96">
        <w:t>”</w:t>
      </w:r>
      <w:r w:rsidR="00B441C7">
        <w:t xml:space="preserve"> risks</w:t>
      </w:r>
      <w:r>
        <w:t xml:space="preserve">, rather than being </w:t>
      </w:r>
      <w:r w:rsidR="00DA6EEA">
        <w:t>“</w:t>
      </w:r>
      <w:r>
        <w:t>overwhelmed</w:t>
      </w:r>
      <w:r w:rsidR="00DA6EEA">
        <w:t>”</w:t>
      </w:r>
      <w:r>
        <w:t xml:space="preserve"> with a list of</w:t>
      </w:r>
      <w:r w:rsidR="00DE2617">
        <w:t xml:space="preserve"> every</w:t>
      </w:r>
      <w:r>
        <w:t xml:space="preserve"> </w:t>
      </w:r>
      <w:r w:rsidR="007F6999">
        <w:t>“potential”</w:t>
      </w:r>
      <w:r>
        <w:t xml:space="preserve"> risk or side effect.</w:t>
      </w:r>
      <w:r w:rsidR="008A2615">
        <w:t xml:space="preserve"> </w:t>
      </w:r>
      <w:r w:rsidR="00DA4CA1">
        <w:t>Professional</w:t>
      </w:r>
      <w:r w:rsidR="00A5424A">
        <w:t xml:space="preserve">s </w:t>
      </w:r>
      <w:r w:rsidR="00DA6EEA">
        <w:t>noted</w:t>
      </w:r>
      <w:r w:rsidR="00A5424A">
        <w:t xml:space="preserve"> that</w:t>
      </w:r>
      <w:r w:rsidR="00DE2617">
        <w:t xml:space="preserve"> in</w:t>
      </w:r>
      <w:r w:rsidR="00A5424A">
        <w:t xml:space="preserve"> </w:t>
      </w:r>
      <w:r w:rsidR="008A2615">
        <w:t>their experience</w:t>
      </w:r>
      <w:r w:rsidR="00DA6EEA">
        <w:t>,</w:t>
      </w:r>
      <w:r w:rsidR="008A2615">
        <w:t xml:space="preserve"> </w:t>
      </w:r>
      <w:r w:rsidR="00A5424A">
        <w:t>families</w:t>
      </w:r>
      <w:r w:rsidR="008A2615">
        <w:t xml:space="preserve"> wanted</w:t>
      </w:r>
      <w:r w:rsidR="00A5424A">
        <w:t xml:space="preserve"> to understand the risks and s</w:t>
      </w:r>
      <w:r w:rsidR="00CC7469">
        <w:t>afety</w:t>
      </w:r>
      <w:r w:rsidR="00DE2617">
        <w:t xml:space="preserve"> issues</w:t>
      </w:r>
      <w:r w:rsidR="00CC7469">
        <w:t xml:space="preserve"> associated with being in the</w:t>
      </w:r>
      <w:r w:rsidR="00A5424A">
        <w:t xml:space="preserve"> tria</w:t>
      </w:r>
      <w:r w:rsidR="00A5424A" w:rsidRPr="00C02FF5">
        <w:t>l.</w:t>
      </w:r>
    </w:p>
    <w:p w14:paraId="39A89943" w14:textId="77777777" w:rsidR="009578CA" w:rsidRPr="00694E33" w:rsidRDefault="009578CA" w:rsidP="00694E33">
      <w:pPr>
        <w:spacing w:after="0" w:line="360" w:lineRule="auto"/>
      </w:pPr>
    </w:p>
    <w:p w14:paraId="13770416" w14:textId="147F2B8C" w:rsidR="000D0B12" w:rsidRDefault="000D0B12" w:rsidP="00205B97">
      <w:pPr>
        <w:spacing w:after="0" w:line="360" w:lineRule="auto"/>
        <w:ind w:left="709"/>
        <w:rPr>
          <w:i/>
        </w:rPr>
      </w:pPr>
      <w:r w:rsidRPr="003C2568">
        <w:rPr>
          <w:i/>
        </w:rPr>
        <w:t>Well risks is mostly for, I’d say mostly for the person taking part because it’s going to happen to you i</w:t>
      </w:r>
      <w:r w:rsidR="00694E33">
        <w:rPr>
          <w:i/>
        </w:rPr>
        <w:t xml:space="preserve">f there is any possible risks. </w:t>
      </w:r>
      <w:r w:rsidRPr="003C2568">
        <w:rPr>
          <w:i/>
        </w:rPr>
        <w:t>Like I know that my drug doesn’t always work because I’ll have a very, very bad flare up and</w:t>
      </w:r>
      <w:r w:rsidR="00694E33">
        <w:rPr>
          <w:i/>
        </w:rPr>
        <w:t xml:space="preserve"> that’s kind of a risk. </w:t>
      </w:r>
      <w:r w:rsidRPr="003C2568">
        <w:rPr>
          <w:i/>
        </w:rPr>
        <w:t>It can’t always work but I think it’s really important to know that what could happen to you, what you’re getting yourself into. That just makes you feel, I don’t want to do t</w:t>
      </w:r>
      <w:r w:rsidR="00DA6EEA">
        <w:rPr>
          <w:i/>
        </w:rPr>
        <w:t>his or I’m willing to do this. I think that’s really important</w:t>
      </w:r>
      <w:r>
        <w:rPr>
          <w:i/>
        </w:rPr>
        <w:t xml:space="preserve"> [</w:t>
      </w:r>
      <w:r w:rsidR="00694E33">
        <w:rPr>
          <w:i/>
        </w:rPr>
        <w:t>CYP</w:t>
      </w:r>
      <w:r>
        <w:rPr>
          <w:i/>
        </w:rPr>
        <w:t>/23]</w:t>
      </w:r>
    </w:p>
    <w:p w14:paraId="6DB65BDE" w14:textId="77777777" w:rsidR="009578CA" w:rsidRDefault="009578CA" w:rsidP="00205B97">
      <w:pPr>
        <w:spacing w:after="0" w:line="360" w:lineRule="auto"/>
        <w:ind w:left="709"/>
        <w:rPr>
          <w:i/>
        </w:rPr>
      </w:pPr>
    </w:p>
    <w:p w14:paraId="6C41F158" w14:textId="729DCFDE" w:rsidR="003913E6" w:rsidRDefault="00DE2617" w:rsidP="003913E6">
      <w:pPr>
        <w:spacing w:after="0" w:line="360" w:lineRule="auto"/>
        <w:ind w:left="709"/>
        <w:rPr>
          <w:i/>
        </w:rPr>
      </w:pPr>
      <w:r>
        <w:rPr>
          <w:i/>
        </w:rPr>
        <w:t>T</w:t>
      </w:r>
      <w:r w:rsidR="003913E6" w:rsidRPr="003913E6">
        <w:rPr>
          <w:i/>
        </w:rPr>
        <w:t>he risk factor thing is a huge thing, you know, to me some of the information sheets I’ve read I wouldn’t do it because I mean potentially some of those side-effects are tiny but yet the way it’s put across is so scary</w:t>
      </w:r>
      <w:r w:rsidR="000F316E">
        <w:rPr>
          <w:i/>
        </w:rPr>
        <w:t xml:space="preserve"> that you just wouldn’t do it. </w:t>
      </w:r>
      <w:r w:rsidR="003913E6" w:rsidRPr="003913E6">
        <w:rPr>
          <w:i/>
        </w:rPr>
        <w:t>I know they have to do it, but is there a better way of doing that</w:t>
      </w:r>
      <w:r w:rsidR="00DA6EEA">
        <w:rPr>
          <w:i/>
        </w:rPr>
        <w:t>?</w:t>
      </w:r>
      <w:r w:rsidR="000F316E">
        <w:rPr>
          <w:i/>
        </w:rPr>
        <w:t xml:space="preserve"> [Parent</w:t>
      </w:r>
      <w:r w:rsidR="003913E6" w:rsidRPr="003913E6">
        <w:rPr>
          <w:i/>
        </w:rPr>
        <w:t>/24]</w:t>
      </w:r>
    </w:p>
    <w:p w14:paraId="65516E04" w14:textId="77777777" w:rsidR="00A238D0" w:rsidRDefault="00A238D0" w:rsidP="000D0B12">
      <w:pPr>
        <w:spacing w:after="0" w:line="360" w:lineRule="auto"/>
        <w:rPr>
          <w:highlight w:val="yellow"/>
        </w:rPr>
      </w:pPr>
    </w:p>
    <w:p w14:paraId="77A98CD2" w14:textId="5B32CAE3" w:rsidR="001B6CEC" w:rsidRDefault="00A238D0" w:rsidP="000D0B12">
      <w:pPr>
        <w:spacing w:after="0" w:line="360" w:lineRule="auto"/>
      </w:pPr>
      <w:r w:rsidRPr="00A238D0">
        <w:t>In the multimedia websites we therefor</w:t>
      </w:r>
      <w:r w:rsidR="00DD1B0E">
        <w:t>e</w:t>
      </w:r>
      <w:r w:rsidRPr="00A238D0">
        <w:t xml:space="preserve"> provided information about the risks within the </w:t>
      </w:r>
      <w:r w:rsidR="004C62B2">
        <w:t xml:space="preserve">key </w:t>
      </w:r>
      <w:r w:rsidRPr="00A238D0">
        <w:t>section about ‘taking part in the trial’.</w:t>
      </w:r>
    </w:p>
    <w:p w14:paraId="76CACEEA" w14:textId="77777777" w:rsidR="0003139C" w:rsidRPr="00A238D0" w:rsidRDefault="0003139C" w:rsidP="000D0B12">
      <w:pPr>
        <w:spacing w:after="0" w:line="360" w:lineRule="auto"/>
      </w:pPr>
    </w:p>
    <w:p w14:paraId="045027B8" w14:textId="4B809B6A" w:rsidR="009F35A9" w:rsidRPr="000E1CEA" w:rsidRDefault="009F35A9" w:rsidP="00000F73">
      <w:pPr>
        <w:spacing w:after="0" w:line="360" w:lineRule="auto"/>
        <w:contextualSpacing/>
        <w:rPr>
          <w:rFonts w:eastAsia="Calibri" w:cs="Times New Roman"/>
          <w:b/>
          <w:i/>
        </w:rPr>
      </w:pPr>
      <w:r w:rsidRPr="000E1CEA">
        <w:rPr>
          <w:rFonts w:eastAsia="Calibri" w:cs="Times New Roman"/>
          <w:b/>
          <w:i/>
        </w:rPr>
        <w:t>Po</w:t>
      </w:r>
      <w:r w:rsidR="000D0106" w:rsidRPr="000E1CEA">
        <w:rPr>
          <w:rFonts w:eastAsia="Calibri" w:cs="Times New Roman"/>
          <w:b/>
          <w:i/>
        </w:rPr>
        <w:t>ssible</w:t>
      </w:r>
      <w:r w:rsidRPr="000E1CEA">
        <w:rPr>
          <w:rFonts w:eastAsia="Calibri" w:cs="Times New Roman"/>
          <w:b/>
          <w:i/>
        </w:rPr>
        <w:t xml:space="preserve"> benefits of participating in trials</w:t>
      </w:r>
    </w:p>
    <w:p w14:paraId="4B57AF9E" w14:textId="10F561C5" w:rsidR="00692FF6" w:rsidRDefault="008A2615" w:rsidP="00000F73">
      <w:pPr>
        <w:spacing w:after="0" w:line="360" w:lineRule="auto"/>
        <w:contextualSpacing/>
        <w:rPr>
          <w:rFonts w:eastAsia="Calibri" w:cs="Times New Roman"/>
        </w:rPr>
      </w:pPr>
      <w:r>
        <w:rPr>
          <w:rFonts w:eastAsia="Calibri" w:cs="Times New Roman"/>
        </w:rPr>
        <w:t>P</w:t>
      </w:r>
      <w:r w:rsidR="000D0106" w:rsidRPr="000D0106">
        <w:rPr>
          <w:rFonts w:eastAsia="Calibri" w:cs="Times New Roman"/>
        </w:rPr>
        <w:t>arent</w:t>
      </w:r>
      <w:r w:rsidR="000D0106">
        <w:rPr>
          <w:rFonts w:eastAsia="Calibri" w:cs="Times New Roman"/>
        </w:rPr>
        <w:t>s</w:t>
      </w:r>
      <w:r w:rsidR="000D0106" w:rsidRPr="000D0106">
        <w:rPr>
          <w:rFonts w:eastAsia="Calibri" w:cs="Times New Roman"/>
        </w:rPr>
        <w:t xml:space="preserve"> </w:t>
      </w:r>
      <w:r w:rsidR="00692FF6">
        <w:rPr>
          <w:rFonts w:eastAsia="Calibri" w:cs="Times New Roman"/>
        </w:rPr>
        <w:t xml:space="preserve">and young people </w:t>
      </w:r>
      <w:r w:rsidR="000E1CEA">
        <w:rPr>
          <w:rFonts w:eastAsia="Calibri" w:cs="Times New Roman"/>
        </w:rPr>
        <w:t>wanted to know</w:t>
      </w:r>
      <w:r w:rsidR="00692FF6">
        <w:rPr>
          <w:rFonts w:eastAsia="Calibri" w:cs="Times New Roman"/>
        </w:rPr>
        <w:t xml:space="preserve"> </w:t>
      </w:r>
      <w:r w:rsidR="00DE2617">
        <w:rPr>
          <w:rFonts w:eastAsia="Calibri" w:cs="Times New Roman"/>
        </w:rPr>
        <w:t xml:space="preserve">how trial </w:t>
      </w:r>
      <w:r w:rsidR="00833B96">
        <w:rPr>
          <w:rFonts w:eastAsia="Calibri" w:cs="Times New Roman"/>
        </w:rPr>
        <w:t xml:space="preserve">participation </w:t>
      </w:r>
      <w:r w:rsidR="00B53214">
        <w:rPr>
          <w:rFonts w:eastAsia="Calibri" w:cs="Times New Roman"/>
        </w:rPr>
        <w:t>might</w:t>
      </w:r>
      <w:r w:rsidR="00DE2617">
        <w:rPr>
          <w:rFonts w:eastAsia="Calibri" w:cs="Times New Roman"/>
        </w:rPr>
        <w:t xml:space="preserve"> </w:t>
      </w:r>
      <w:r w:rsidR="00692FF6">
        <w:rPr>
          <w:rFonts w:eastAsia="Calibri" w:cs="Times New Roman"/>
        </w:rPr>
        <w:t>benefit</w:t>
      </w:r>
      <w:r w:rsidR="00B53214">
        <w:rPr>
          <w:rFonts w:eastAsia="Calibri" w:cs="Times New Roman"/>
        </w:rPr>
        <w:t xml:space="preserve"> </w:t>
      </w:r>
      <w:r w:rsidR="00692FF6">
        <w:rPr>
          <w:rFonts w:eastAsia="Calibri" w:cs="Times New Roman"/>
        </w:rPr>
        <w:t>others with the same condition, as well as the possibility of any personal benefit for themselves</w:t>
      </w:r>
      <w:r>
        <w:rPr>
          <w:rFonts w:eastAsia="Calibri" w:cs="Times New Roman"/>
        </w:rPr>
        <w:t xml:space="preserve"> or their child</w:t>
      </w:r>
      <w:r w:rsidR="00692FF6">
        <w:rPr>
          <w:rFonts w:eastAsia="Calibri" w:cs="Times New Roman"/>
        </w:rPr>
        <w:t xml:space="preserve">. One parent </w:t>
      </w:r>
      <w:r w:rsidR="002A1C64">
        <w:rPr>
          <w:rFonts w:eastAsia="Calibri" w:cs="Times New Roman"/>
        </w:rPr>
        <w:t xml:space="preserve">emphasised </w:t>
      </w:r>
      <w:r w:rsidR="008267B1">
        <w:rPr>
          <w:rFonts w:eastAsia="Calibri" w:cs="Times New Roman"/>
        </w:rPr>
        <w:t xml:space="preserve">that it was valuable </w:t>
      </w:r>
      <w:r>
        <w:rPr>
          <w:rFonts w:eastAsia="Calibri" w:cs="Times New Roman"/>
        </w:rPr>
        <w:t>for clinician</w:t>
      </w:r>
      <w:r w:rsidR="008267B1">
        <w:rPr>
          <w:rFonts w:eastAsia="Calibri" w:cs="Times New Roman"/>
        </w:rPr>
        <w:t xml:space="preserve">s to convey </w:t>
      </w:r>
      <w:r w:rsidR="00597939">
        <w:rPr>
          <w:rFonts w:eastAsia="Calibri" w:cs="Times New Roman"/>
        </w:rPr>
        <w:t>t</w:t>
      </w:r>
      <w:r w:rsidR="008267B1">
        <w:rPr>
          <w:rFonts w:eastAsia="Calibri" w:cs="Times New Roman"/>
        </w:rPr>
        <w:t>his information</w:t>
      </w:r>
      <w:r w:rsidR="002A1C64">
        <w:rPr>
          <w:rFonts w:eastAsia="Calibri" w:cs="Times New Roman"/>
        </w:rPr>
        <w:t>,</w:t>
      </w:r>
      <w:r w:rsidR="008267B1">
        <w:rPr>
          <w:rFonts w:eastAsia="Calibri" w:cs="Times New Roman"/>
        </w:rPr>
        <w:t xml:space="preserve"> because </w:t>
      </w:r>
      <w:r w:rsidR="00B53214">
        <w:rPr>
          <w:rFonts w:eastAsia="Calibri" w:cs="Times New Roman"/>
        </w:rPr>
        <w:t xml:space="preserve">while </w:t>
      </w:r>
      <w:r w:rsidR="008267B1">
        <w:rPr>
          <w:rFonts w:eastAsia="Calibri" w:cs="Times New Roman"/>
        </w:rPr>
        <w:t>taking part in a trial</w:t>
      </w:r>
      <w:r w:rsidR="008267B1" w:rsidRPr="000D0106">
        <w:rPr>
          <w:rFonts w:eastAsia="Calibri" w:cs="Times New Roman"/>
        </w:rPr>
        <w:t xml:space="preserve"> </w:t>
      </w:r>
      <w:r w:rsidR="000D0106" w:rsidRPr="000D0106">
        <w:rPr>
          <w:rFonts w:eastAsia="Calibri" w:cs="Times New Roman"/>
        </w:rPr>
        <w:t xml:space="preserve">is not always </w:t>
      </w:r>
      <w:r w:rsidR="00E74486">
        <w:rPr>
          <w:rFonts w:eastAsia="Calibri" w:cs="Times New Roman"/>
        </w:rPr>
        <w:t>“</w:t>
      </w:r>
      <w:r w:rsidR="000D0106" w:rsidRPr="000D0106">
        <w:rPr>
          <w:rFonts w:eastAsia="Calibri" w:cs="Times New Roman"/>
        </w:rPr>
        <w:t>easy or pleasant</w:t>
      </w:r>
      <w:r w:rsidR="00E74486">
        <w:rPr>
          <w:rFonts w:eastAsia="Calibri" w:cs="Times New Roman"/>
        </w:rPr>
        <w:t>”</w:t>
      </w:r>
      <w:r w:rsidR="00234385">
        <w:rPr>
          <w:rFonts w:eastAsia="Calibri" w:cs="Times New Roman"/>
        </w:rPr>
        <w:t>,</w:t>
      </w:r>
      <w:r w:rsidR="000D0106" w:rsidRPr="000D0106">
        <w:rPr>
          <w:rFonts w:eastAsia="Calibri" w:cs="Times New Roman"/>
        </w:rPr>
        <w:t xml:space="preserve"> </w:t>
      </w:r>
      <w:r w:rsidR="00B53214">
        <w:rPr>
          <w:rFonts w:eastAsia="Calibri" w:cs="Times New Roman"/>
        </w:rPr>
        <w:t xml:space="preserve">it is </w:t>
      </w:r>
      <w:r w:rsidR="00E74486">
        <w:rPr>
          <w:rFonts w:eastAsia="Calibri" w:cs="Times New Roman"/>
        </w:rPr>
        <w:t>“</w:t>
      </w:r>
      <w:r w:rsidR="000D0106" w:rsidRPr="000D0106">
        <w:rPr>
          <w:rFonts w:eastAsia="Calibri" w:cs="Times New Roman"/>
        </w:rPr>
        <w:t>important</w:t>
      </w:r>
      <w:r w:rsidR="00E74486">
        <w:rPr>
          <w:rFonts w:eastAsia="Calibri" w:cs="Times New Roman"/>
        </w:rPr>
        <w:t>”</w:t>
      </w:r>
      <w:r w:rsidR="002A1C64">
        <w:rPr>
          <w:rFonts w:eastAsia="Calibri" w:cs="Times New Roman"/>
        </w:rPr>
        <w:t xml:space="preserve"> to future patients</w:t>
      </w:r>
      <w:r w:rsidR="000D0106" w:rsidRPr="000D0106">
        <w:rPr>
          <w:rFonts w:eastAsia="Calibri" w:cs="Times New Roman"/>
        </w:rPr>
        <w:t xml:space="preserve">. </w:t>
      </w:r>
    </w:p>
    <w:p w14:paraId="56F0DEA5" w14:textId="77777777" w:rsidR="001F0C27" w:rsidRDefault="001F0C27" w:rsidP="00000F73">
      <w:pPr>
        <w:spacing w:after="0" w:line="360" w:lineRule="auto"/>
        <w:contextualSpacing/>
        <w:rPr>
          <w:rFonts w:eastAsia="Calibri" w:cs="Times New Roman"/>
        </w:rPr>
      </w:pPr>
    </w:p>
    <w:p w14:paraId="381E30FF" w14:textId="77777777" w:rsidR="008267B1" w:rsidRDefault="008267B1" w:rsidP="008267B1">
      <w:pPr>
        <w:spacing w:after="0" w:line="360" w:lineRule="auto"/>
        <w:ind w:left="709"/>
        <w:rPr>
          <w:i/>
        </w:rPr>
      </w:pPr>
      <w:r w:rsidRPr="00692FF6">
        <w:rPr>
          <w:i/>
        </w:rPr>
        <w:t>But one thing I do like about trials is that I like to know that the trial is going to benefit somebody in the future [</w:t>
      </w:r>
      <w:r>
        <w:rPr>
          <w:i/>
        </w:rPr>
        <w:t>Parent</w:t>
      </w:r>
      <w:r w:rsidRPr="00692FF6">
        <w:rPr>
          <w:i/>
        </w:rPr>
        <w:t>/36]</w:t>
      </w:r>
    </w:p>
    <w:p w14:paraId="794A759C" w14:textId="77777777" w:rsidR="008267B1" w:rsidRDefault="008267B1" w:rsidP="00692FF6">
      <w:pPr>
        <w:spacing w:after="0" w:line="360" w:lineRule="auto"/>
        <w:ind w:left="709"/>
        <w:rPr>
          <w:i/>
        </w:rPr>
      </w:pPr>
    </w:p>
    <w:p w14:paraId="6AAA69F7" w14:textId="76658392" w:rsidR="00692FF6" w:rsidRDefault="00B53214" w:rsidP="00692FF6">
      <w:pPr>
        <w:spacing w:after="0" w:line="360" w:lineRule="auto"/>
        <w:ind w:left="709"/>
        <w:rPr>
          <w:i/>
        </w:rPr>
      </w:pPr>
      <w:r>
        <w:rPr>
          <w:i/>
        </w:rPr>
        <w:t>T</w:t>
      </w:r>
      <w:r w:rsidR="00692FF6" w:rsidRPr="00692FF6">
        <w:rPr>
          <w:i/>
        </w:rPr>
        <w:t>hat it’s just going to help other people if they’ve got problems [</w:t>
      </w:r>
      <w:r w:rsidR="003E4180">
        <w:rPr>
          <w:i/>
        </w:rPr>
        <w:t>CYP</w:t>
      </w:r>
      <w:r w:rsidR="00692FF6" w:rsidRPr="00692FF6">
        <w:rPr>
          <w:i/>
        </w:rPr>
        <w:t>/16]</w:t>
      </w:r>
    </w:p>
    <w:p w14:paraId="75916BD4" w14:textId="77777777" w:rsidR="00692FF6" w:rsidRPr="00692FF6" w:rsidRDefault="00692FF6" w:rsidP="00692FF6">
      <w:pPr>
        <w:spacing w:after="0" w:line="360" w:lineRule="auto"/>
        <w:ind w:left="709"/>
        <w:rPr>
          <w:i/>
        </w:rPr>
      </w:pPr>
    </w:p>
    <w:p w14:paraId="30637EAC" w14:textId="40FD95FC" w:rsidR="001F0C27" w:rsidRDefault="00692FF6" w:rsidP="001F0C27">
      <w:pPr>
        <w:spacing w:after="0" w:line="360" w:lineRule="auto"/>
        <w:contextualSpacing/>
        <w:rPr>
          <w:rFonts w:eastAsia="Calibri" w:cs="Times New Roman"/>
        </w:rPr>
      </w:pPr>
      <w:r w:rsidRPr="000D0106">
        <w:rPr>
          <w:rFonts w:eastAsia="Calibri" w:cs="Times New Roman"/>
        </w:rPr>
        <w:t xml:space="preserve">Sometimes families </w:t>
      </w:r>
      <w:r w:rsidR="00F24CC7">
        <w:rPr>
          <w:rFonts w:eastAsia="Calibri" w:cs="Times New Roman"/>
        </w:rPr>
        <w:t>believed</w:t>
      </w:r>
      <w:r>
        <w:rPr>
          <w:rFonts w:eastAsia="Calibri" w:cs="Times New Roman"/>
        </w:rPr>
        <w:t xml:space="preserve"> </w:t>
      </w:r>
      <w:r w:rsidRPr="000D0106">
        <w:rPr>
          <w:rFonts w:eastAsia="Calibri" w:cs="Times New Roman"/>
        </w:rPr>
        <w:t>that</w:t>
      </w:r>
      <w:r>
        <w:rPr>
          <w:rFonts w:eastAsia="Calibri" w:cs="Times New Roman"/>
        </w:rPr>
        <w:t xml:space="preserve"> their child</w:t>
      </w:r>
      <w:r w:rsidRPr="000D0106">
        <w:rPr>
          <w:rFonts w:eastAsia="Calibri" w:cs="Times New Roman"/>
        </w:rPr>
        <w:t xml:space="preserve"> may get better treatment in a trial</w:t>
      </w:r>
      <w:r w:rsidR="00F24CC7">
        <w:rPr>
          <w:rFonts w:eastAsia="Calibri" w:cs="Times New Roman"/>
        </w:rPr>
        <w:t xml:space="preserve"> and this gave rise to a concern for some </w:t>
      </w:r>
      <w:r w:rsidR="00EE0BE8">
        <w:rPr>
          <w:rFonts w:eastAsia="Calibri" w:cs="Times New Roman"/>
        </w:rPr>
        <w:t>that</w:t>
      </w:r>
      <w:r>
        <w:rPr>
          <w:rFonts w:eastAsia="Calibri" w:cs="Times New Roman"/>
        </w:rPr>
        <w:t xml:space="preserve"> if their child did not participate in the trial</w:t>
      </w:r>
      <w:r w:rsidR="00833B96">
        <w:rPr>
          <w:rFonts w:eastAsia="Calibri" w:cs="Times New Roman"/>
        </w:rPr>
        <w:t>,</w:t>
      </w:r>
      <w:r>
        <w:rPr>
          <w:rFonts w:eastAsia="Calibri" w:cs="Times New Roman"/>
        </w:rPr>
        <w:t xml:space="preserve"> or left the trial, the</w:t>
      </w:r>
      <w:r w:rsidR="002A1C64">
        <w:rPr>
          <w:rFonts w:eastAsia="Calibri" w:cs="Times New Roman"/>
        </w:rPr>
        <w:t xml:space="preserve">ir quality </w:t>
      </w:r>
      <w:r>
        <w:rPr>
          <w:rFonts w:eastAsia="Calibri" w:cs="Times New Roman"/>
        </w:rPr>
        <w:t xml:space="preserve">of care would be reduced. </w:t>
      </w:r>
      <w:r w:rsidR="00DE2617">
        <w:rPr>
          <w:rFonts w:eastAsia="Calibri" w:cs="Times New Roman"/>
        </w:rPr>
        <w:t xml:space="preserve">This indicated </w:t>
      </w:r>
      <w:r w:rsidR="002A1C64">
        <w:rPr>
          <w:rFonts w:eastAsia="Calibri" w:cs="Times New Roman"/>
        </w:rPr>
        <w:t>the continued importance of</w:t>
      </w:r>
      <w:r w:rsidRPr="000D0106">
        <w:rPr>
          <w:rFonts w:eastAsia="Calibri" w:cs="Times New Roman"/>
        </w:rPr>
        <w:t xml:space="preserve"> e</w:t>
      </w:r>
      <w:r w:rsidR="00DE2617">
        <w:rPr>
          <w:rFonts w:eastAsia="Calibri" w:cs="Times New Roman"/>
        </w:rPr>
        <w:t>mphasis</w:t>
      </w:r>
      <w:r w:rsidR="002A1C64">
        <w:rPr>
          <w:rFonts w:eastAsia="Calibri" w:cs="Times New Roman"/>
        </w:rPr>
        <w:t>ing</w:t>
      </w:r>
      <w:r w:rsidR="00C23879">
        <w:rPr>
          <w:rFonts w:eastAsia="Calibri" w:cs="Times New Roman"/>
        </w:rPr>
        <w:t xml:space="preserve"> </w:t>
      </w:r>
      <w:r w:rsidRPr="000D0106">
        <w:rPr>
          <w:rFonts w:eastAsia="Calibri" w:cs="Times New Roman"/>
        </w:rPr>
        <w:t xml:space="preserve">that </w:t>
      </w:r>
      <w:r w:rsidR="00DE2617">
        <w:rPr>
          <w:rFonts w:eastAsia="Calibri" w:cs="Times New Roman"/>
        </w:rPr>
        <w:t>children</w:t>
      </w:r>
      <w:r w:rsidRPr="000D0106">
        <w:rPr>
          <w:rFonts w:eastAsia="Calibri" w:cs="Times New Roman"/>
        </w:rPr>
        <w:t xml:space="preserve"> will receive good care</w:t>
      </w:r>
      <w:r w:rsidR="00DE2617">
        <w:rPr>
          <w:rFonts w:eastAsia="Calibri" w:cs="Times New Roman"/>
        </w:rPr>
        <w:t xml:space="preserve"> regardless of the decision about trial participation</w:t>
      </w:r>
      <w:r w:rsidRPr="000D0106">
        <w:rPr>
          <w:rFonts w:eastAsia="Calibri" w:cs="Times New Roman"/>
        </w:rPr>
        <w:t>.</w:t>
      </w:r>
      <w:r>
        <w:rPr>
          <w:rFonts w:eastAsia="Calibri" w:cs="Times New Roman"/>
        </w:rPr>
        <w:t xml:space="preserve"> </w:t>
      </w:r>
      <w:r w:rsidR="002A1C64">
        <w:rPr>
          <w:rFonts w:eastAsia="Calibri" w:cs="Times New Roman"/>
        </w:rPr>
        <w:t xml:space="preserve">We therefore made sure that </w:t>
      </w:r>
      <w:r w:rsidR="006C0F54" w:rsidRPr="006C0F54">
        <w:rPr>
          <w:rFonts w:eastAsia="Calibri" w:cs="Times New Roman"/>
        </w:rPr>
        <w:t>the</w:t>
      </w:r>
      <w:r w:rsidR="001F0C27" w:rsidRPr="006C0F54">
        <w:rPr>
          <w:rFonts w:eastAsia="Calibri" w:cs="Times New Roman"/>
        </w:rPr>
        <w:t xml:space="preserve"> section of the websites </w:t>
      </w:r>
      <w:r w:rsidR="00165929" w:rsidRPr="006C0F54">
        <w:rPr>
          <w:rFonts w:eastAsia="Calibri" w:cs="Times New Roman"/>
        </w:rPr>
        <w:t xml:space="preserve">on the potential benefits of the trial </w:t>
      </w:r>
      <w:r w:rsidR="002A1C64" w:rsidRPr="006C0F54">
        <w:rPr>
          <w:rFonts w:eastAsia="Calibri" w:cs="Times New Roman"/>
        </w:rPr>
        <w:t>was</w:t>
      </w:r>
      <w:r w:rsidR="002E5B8E" w:rsidRPr="006C0F54">
        <w:rPr>
          <w:rFonts w:eastAsia="Calibri" w:cs="Times New Roman"/>
        </w:rPr>
        <w:t xml:space="preserve"> prominent and </w:t>
      </w:r>
      <w:r w:rsidR="00165929" w:rsidRPr="006C0F54">
        <w:rPr>
          <w:rFonts w:eastAsia="Calibri" w:cs="Times New Roman"/>
        </w:rPr>
        <w:t xml:space="preserve">that it </w:t>
      </w:r>
      <w:r w:rsidR="002A1C64" w:rsidRPr="006C0F54">
        <w:rPr>
          <w:rFonts w:eastAsia="Calibri" w:cs="Times New Roman"/>
        </w:rPr>
        <w:t xml:space="preserve">outlined </w:t>
      </w:r>
      <w:r w:rsidR="00165929" w:rsidRPr="006C0F54">
        <w:rPr>
          <w:rFonts w:eastAsia="Calibri" w:cs="Times New Roman"/>
        </w:rPr>
        <w:t xml:space="preserve">how the trial findings could inform treatments for </w:t>
      </w:r>
      <w:r w:rsidR="001F0C27" w:rsidRPr="006C0F54">
        <w:rPr>
          <w:rFonts w:eastAsia="Calibri" w:cs="Times New Roman"/>
        </w:rPr>
        <w:t>children in the future.</w:t>
      </w:r>
    </w:p>
    <w:p w14:paraId="5B6FC7FA" w14:textId="77777777" w:rsidR="00D56519" w:rsidRDefault="00D56519" w:rsidP="001F0C27">
      <w:pPr>
        <w:spacing w:after="0" w:line="360" w:lineRule="auto"/>
        <w:contextualSpacing/>
        <w:rPr>
          <w:rFonts w:eastAsia="Calibri" w:cs="Times New Roman"/>
        </w:rPr>
      </w:pPr>
    </w:p>
    <w:p w14:paraId="07CCEA9F" w14:textId="11114077" w:rsidR="00440B1D" w:rsidRPr="000E1CEA" w:rsidRDefault="00440B1D" w:rsidP="00440B1D">
      <w:pPr>
        <w:spacing w:after="0" w:line="360" w:lineRule="auto"/>
        <w:contextualSpacing/>
        <w:rPr>
          <w:rFonts w:eastAsia="Calibri" w:cs="Times New Roman"/>
          <w:b/>
          <w:i/>
        </w:rPr>
      </w:pPr>
      <w:r w:rsidRPr="000E1CEA">
        <w:rPr>
          <w:rFonts w:eastAsia="Calibri" w:cs="Times New Roman"/>
          <w:b/>
          <w:i/>
        </w:rPr>
        <w:t>Confidentiality</w:t>
      </w:r>
    </w:p>
    <w:p w14:paraId="76EC0FF7" w14:textId="79DC397C" w:rsidR="000E1CEA" w:rsidRDefault="00440B1D" w:rsidP="00440B1D">
      <w:pPr>
        <w:spacing w:after="0" w:line="360" w:lineRule="auto"/>
        <w:contextualSpacing/>
        <w:rPr>
          <w:rFonts w:eastAsia="Calibri" w:cs="Times New Roman"/>
        </w:rPr>
      </w:pPr>
      <w:r w:rsidRPr="00440B1D">
        <w:rPr>
          <w:rFonts w:eastAsia="Calibri" w:cs="Times New Roman"/>
        </w:rPr>
        <w:t>Confidentiality had different meanings</w:t>
      </w:r>
      <w:r w:rsidR="003F79DD">
        <w:rPr>
          <w:rFonts w:eastAsia="Calibri" w:cs="Times New Roman"/>
        </w:rPr>
        <w:t xml:space="preserve"> </w:t>
      </w:r>
      <w:r w:rsidR="00967A69">
        <w:rPr>
          <w:rFonts w:eastAsia="Calibri" w:cs="Times New Roman"/>
        </w:rPr>
        <w:t xml:space="preserve">for different </w:t>
      </w:r>
      <w:r w:rsidR="003F79DD">
        <w:rPr>
          <w:rFonts w:eastAsia="Calibri" w:cs="Times New Roman"/>
        </w:rPr>
        <w:t>participants</w:t>
      </w:r>
      <w:r w:rsidRPr="00440B1D">
        <w:rPr>
          <w:rFonts w:eastAsia="Calibri" w:cs="Times New Roman"/>
        </w:rPr>
        <w:t>. Some parents expected that their child’s data would be shared amongst those pro</w:t>
      </w:r>
      <w:r w:rsidR="00AA4F8A">
        <w:rPr>
          <w:rFonts w:eastAsia="Calibri" w:cs="Times New Roman"/>
        </w:rPr>
        <w:t>viding care and that there was</w:t>
      </w:r>
      <w:r w:rsidRPr="00440B1D">
        <w:rPr>
          <w:rFonts w:eastAsia="Calibri" w:cs="Times New Roman"/>
        </w:rPr>
        <w:t xml:space="preserve"> data sharing amongst all NHS organisations</w:t>
      </w:r>
      <w:r w:rsidR="00DE2617">
        <w:rPr>
          <w:rFonts w:eastAsia="Calibri" w:cs="Times New Roman"/>
        </w:rPr>
        <w:t xml:space="preserve">, including </w:t>
      </w:r>
      <w:r w:rsidRPr="00440B1D">
        <w:rPr>
          <w:rFonts w:eastAsia="Calibri" w:cs="Times New Roman"/>
        </w:rPr>
        <w:t>the family’s GP</w:t>
      </w:r>
      <w:r w:rsidR="00AA4F8A">
        <w:rPr>
          <w:rFonts w:eastAsia="Calibri" w:cs="Times New Roman"/>
        </w:rPr>
        <w:t>,</w:t>
      </w:r>
      <w:r w:rsidRPr="00440B1D">
        <w:rPr>
          <w:rFonts w:eastAsia="Calibri" w:cs="Times New Roman"/>
        </w:rPr>
        <w:t xml:space="preserve"> to enable continuity of care</w:t>
      </w:r>
      <w:r w:rsidR="00833B96">
        <w:rPr>
          <w:rFonts w:eastAsia="Calibri" w:cs="Times New Roman"/>
        </w:rPr>
        <w:t>. O</w:t>
      </w:r>
      <w:r w:rsidRPr="00440B1D">
        <w:rPr>
          <w:rFonts w:eastAsia="Calibri" w:cs="Times New Roman"/>
        </w:rPr>
        <w:t>thers felt</w:t>
      </w:r>
      <w:r w:rsidR="00F24CC7">
        <w:rPr>
          <w:rFonts w:eastAsia="Calibri" w:cs="Times New Roman"/>
        </w:rPr>
        <w:t xml:space="preserve"> that it was not </w:t>
      </w:r>
      <w:r w:rsidR="00F24CC7" w:rsidRPr="00440B1D">
        <w:rPr>
          <w:rFonts w:eastAsia="Calibri" w:cs="Times New Roman"/>
        </w:rPr>
        <w:t>important</w:t>
      </w:r>
      <w:r w:rsidR="00F24CC7">
        <w:rPr>
          <w:rFonts w:eastAsia="Calibri" w:cs="Times New Roman"/>
        </w:rPr>
        <w:t xml:space="preserve"> for </w:t>
      </w:r>
      <w:r w:rsidRPr="00440B1D">
        <w:rPr>
          <w:rFonts w:eastAsia="Calibri" w:cs="Times New Roman"/>
        </w:rPr>
        <w:t xml:space="preserve">their GP </w:t>
      </w:r>
      <w:r w:rsidR="00F24CC7">
        <w:rPr>
          <w:rFonts w:eastAsia="Calibri" w:cs="Times New Roman"/>
        </w:rPr>
        <w:t xml:space="preserve">to be informed of </w:t>
      </w:r>
      <w:r w:rsidRPr="00440B1D">
        <w:rPr>
          <w:rFonts w:eastAsia="Calibri" w:cs="Times New Roman"/>
        </w:rPr>
        <w:t>their child’s participation in a trial</w:t>
      </w:r>
      <w:r w:rsidR="00ED6BED">
        <w:rPr>
          <w:rFonts w:eastAsia="Calibri" w:cs="Times New Roman"/>
        </w:rPr>
        <w:t>, with one parent saying GPs are “copied into everything”</w:t>
      </w:r>
      <w:r w:rsidR="003E4180">
        <w:rPr>
          <w:rFonts w:eastAsia="Calibri" w:cs="Times New Roman"/>
        </w:rPr>
        <w:t xml:space="preserve"> </w:t>
      </w:r>
      <w:r w:rsidR="0016092C">
        <w:rPr>
          <w:rFonts w:eastAsia="Calibri" w:cs="Times New Roman"/>
        </w:rPr>
        <w:t xml:space="preserve">and implying that such sharing of information </w:t>
      </w:r>
      <w:r w:rsidR="006C0F54">
        <w:rPr>
          <w:rFonts w:eastAsia="Calibri" w:cs="Times New Roman"/>
        </w:rPr>
        <w:t>happened automatically for care provided in hospital</w:t>
      </w:r>
      <w:r w:rsidRPr="00440B1D">
        <w:rPr>
          <w:rFonts w:eastAsia="Calibri" w:cs="Times New Roman"/>
        </w:rPr>
        <w:t xml:space="preserve">. Young people and parents often said that confidentiality was important but it was something that they </w:t>
      </w:r>
      <w:r w:rsidR="00AA4F8A">
        <w:rPr>
          <w:rFonts w:eastAsia="Calibri" w:cs="Times New Roman"/>
        </w:rPr>
        <w:t>“</w:t>
      </w:r>
      <w:r w:rsidRPr="00440B1D">
        <w:rPr>
          <w:rFonts w:eastAsia="Calibri" w:cs="Times New Roman"/>
        </w:rPr>
        <w:t>assumed</w:t>
      </w:r>
      <w:r w:rsidR="00AA4F8A">
        <w:rPr>
          <w:rFonts w:eastAsia="Calibri" w:cs="Times New Roman"/>
        </w:rPr>
        <w:t>”</w:t>
      </w:r>
      <w:r w:rsidRPr="00440B1D">
        <w:rPr>
          <w:rFonts w:eastAsia="Calibri" w:cs="Times New Roman"/>
        </w:rPr>
        <w:t xml:space="preserve"> would be observed</w:t>
      </w:r>
      <w:r w:rsidR="00DE2617">
        <w:rPr>
          <w:rFonts w:eastAsia="Calibri" w:cs="Times New Roman"/>
        </w:rPr>
        <w:t>.</w:t>
      </w:r>
      <w:r w:rsidRPr="00440B1D">
        <w:rPr>
          <w:rFonts w:eastAsia="Calibri" w:cs="Times New Roman"/>
        </w:rPr>
        <w:t xml:space="preserve"> </w:t>
      </w:r>
      <w:r w:rsidR="00DE2617">
        <w:rPr>
          <w:rFonts w:eastAsia="Calibri" w:cs="Times New Roman"/>
        </w:rPr>
        <w:t>T</w:t>
      </w:r>
      <w:r w:rsidRPr="00440B1D">
        <w:rPr>
          <w:rFonts w:eastAsia="Calibri" w:cs="Times New Roman"/>
        </w:rPr>
        <w:t>herefore</w:t>
      </w:r>
      <w:r w:rsidR="00DE2617">
        <w:rPr>
          <w:rFonts w:eastAsia="Calibri" w:cs="Times New Roman"/>
        </w:rPr>
        <w:t>, they felt that confidentiality</w:t>
      </w:r>
      <w:r w:rsidRPr="00440B1D">
        <w:rPr>
          <w:rFonts w:eastAsia="Calibri" w:cs="Times New Roman"/>
        </w:rPr>
        <w:t xml:space="preserve"> d</w:t>
      </w:r>
      <w:r w:rsidR="002859FF">
        <w:rPr>
          <w:rFonts w:eastAsia="Calibri" w:cs="Times New Roman"/>
        </w:rPr>
        <w:t xml:space="preserve">id not need to be </w:t>
      </w:r>
      <w:r w:rsidR="00381D66">
        <w:rPr>
          <w:rFonts w:eastAsia="Calibri" w:cs="Times New Roman"/>
        </w:rPr>
        <w:t xml:space="preserve">emphasised </w:t>
      </w:r>
      <w:r w:rsidR="002859FF">
        <w:rPr>
          <w:rFonts w:eastAsia="Calibri" w:cs="Times New Roman"/>
        </w:rPr>
        <w:t>and</w:t>
      </w:r>
      <w:r w:rsidRPr="00440B1D">
        <w:rPr>
          <w:rFonts w:eastAsia="Calibri" w:cs="Times New Roman"/>
        </w:rPr>
        <w:t xml:space="preserve"> that </w:t>
      </w:r>
      <w:r w:rsidR="002B0D77">
        <w:rPr>
          <w:rFonts w:eastAsia="Calibri" w:cs="Times New Roman"/>
        </w:rPr>
        <w:t xml:space="preserve">other information was </w:t>
      </w:r>
      <w:r w:rsidR="00381D66">
        <w:rPr>
          <w:rFonts w:eastAsia="Calibri" w:cs="Times New Roman"/>
        </w:rPr>
        <w:t xml:space="preserve">of a higher priority. </w:t>
      </w:r>
      <w:r w:rsidR="00CD6867">
        <w:rPr>
          <w:rFonts w:eastAsia="Calibri" w:cs="Times New Roman"/>
        </w:rPr>
        <w:t>Professional</w:t>
      </w:r>
      <w:r w:rsidRPr="00440B1D">
        <w:rPr>
          <w:rFonts w:eastAsia="Calibri" w:cs="Times New Roman"/>
        </w:rPr>
        <w:t xml:space="preserve">s did not feel that </w:t>
      </w:r>
      <w:r w:rsidR="00FE3CA4">
        <w:rPr>
          <w:rFonts w:eastAsia="Calibri" w:cs="Times New Roman"/>
        </w:rPr>
        <w:t xml:space="preserve">information about </w:t>
      </w:r>
      <w:r w:rsidRPr="00440B1D">
        <w:rPr>
          <w:rFonts w:eastAsia="Calibri" w:cs="Times New Roman"/>
        </w:rPr>
        <w:t xml:space="preserve">confidentiality was </w:t>
      </w:r>
      <w:r w:rsidR="00FE3CA4">
        <w:rPr>
          <w:rFonts w:eastAsia="Calibri" w:cs="Times New Roman"/>
        </w:rPr>
        <w:t xml:space="preserve">a priority </w:t>
      </w:r>
      <w:r w:rsidRPr="00440B1D">
        <w:rPr>
          <w:rFonts w:eastAsia="Calibri" w:cs="Times New Roman"/>
        </w:rPr>
        <w:t xml:space="preserve">for families, particularly for </w:t>
      </w:r>
      <w:r w:rsidR="00CD6867">
        <w:rPr>
          <w:rFonts w:eastAsia="Calibri" w:cs="Times New Roman"/>
        </w:rPr>
        <w:t xml:space="preserve">children and </w:t>
      </w:r>
      <w:r w:rsidRPr="00440B1D">
        <w:rPr>
          <w:rFonts w:eastAsia="Calibri" w:cs="Times New Roman"/>
        </w:rPr>
        <w:t>young people, when deciding to take part.</w:t>
      </w:r>
    </w:p>
    <w:p w14:paraId="03409ECA" w14:textId="77777777" w:rsidR="00DD1B0E" w:rsidRPr="00440B1D" w:rsidRDefault="00DD1B0E" w:rsidP="00DD1B0E">
      <w:pPr>
        <w:spacing w:after="0" w:line="360" w:lineRule="auto"/>
        <w:contextualSpacing/>
        <w:rPr>
          <w:rFonts w:eastAsia="Calibri" w:cs="Times New Roman"/>
        </w:rPr>
      </w:pPr>
    </w:p>
    <w:p w14:paraId="72510B46" w14:textId="3932BFFD" w:rsidR="00440B1D" w:rsidRDefault="00440B1D" w:rsidP="00DD1B0E">
      <w:pPr>
        <w:spacing w:after="200" w:line="360" w:lineRule="auto"/>
        <w:ind w:left="567"/>
        <w:rPr>
          <w:i/>
        </w:rPr>
      </w:pPr>
      <w:r w:rsidRPr="00440B1D">
        <w:rPr>
          <w:i/>
        </w:rPr>
        <w:t>Well you kind of assume your information is confidential anyway so it’s not an issue that you would encounter getting normal health care so you’d assumed the rules wouldn’t be different in a research study [</w:t>
      </w:r>
      <w:r w:rsidR="0014681E">
        <w:rPr>
          <w:i/>
        </w:rPr>
        <w:t>CYP</w:t>
      </w:r>
      <w:r w:rsidR="00AA4F8A">
        <w:rPr>
          <w:i/>
        </w:rPr>
        <w:t>/18]…B</w:t>
      </w:r>
      <w:r w:rsidRPr="00440B1D">
        <w:rPr>
          <w:i/>
        </w:rPr>
        <w:t>ut it’s nice to be reassured about it [</w:t>
      </w:r>
      <w:r w:rsidR="0014681E">
        <w:rPr>
          <w:i/>
        </w:rPr>
        <w:t>CYP</w:t>
      </w:r>
      <w:r w:rsidRPr="00440B1D">
        <w:rPr>
          <w:i/>
        </w:rPr>
        <w:t>/20]</w:t>
      </w:r>
    </w:p>
    <w:p w14:paraId="30892E0C" w14:textId="3E04CFE6" w:rsidR="00833B96" w:rsidRDefault="00FE3CA4" w:rsidP="00000F73">
      <w:pPr>
        <w:spacing w:after="0" w:line="360" w:lineRule="auto"/>
        <w:contextualSpacing/>
        <w:rPr>
          <w:rFonts w:eastAsia="Calibri" w:cs="Times New Roman"/>
        </w:rPr>
      </w:pPr>
      <w:r w:rsidRPr="006C0F54">
        <w:rPr>
          <w:rFonts w:eastAsia="Calibri" w:cs="Times New Roman"/>
        </w:rPr>
        <w:t xml:space="preserve">Reflecting these findings we included </w:t>
      </w:r>
      <w:r w:rsidR="002E5B8E" w:rsidRPr="006C0F54">
        <w:rPr>
          <w:rFonts w:eastAsia="Calibri" w:cs="Times New Roman"/>
        </w:rPr>
        <w:t xml:space="preserve">information </w:t>
      </w:r>
      <w:r w:rsidRPr="006C0F54">
        <w:rPr>
          <w:rFonts w:eastAsia="Calibri" w:cs="Times New Roman"/>
        </w:rPr>
        <w:t xml:space="preserve">about confidentiality </w:t>
      </w:r>
      <w:r w:rsidR="002E5B8E" w:rsidRPr="006C0F54">
        <w:rPr>
          <w:rFonts w:eastAsia="Calibri" w:cs="Times New Roman"/>
        </w:rPr>
        <w:t>in the multimedia websites</w:t>
      </w:r>
      <w:r w:rsidRPr="006C0F54">
        <w:rPr>
          <w:rFonts w:eastAsia="Calibri" w:cs="Times New Roman"/>
        </w:rPr>
        <w:t>,</w:t>
      </w:r>
      <w:r w:rsidR="002E5B8E" w:rsidRPr="006C0F54">
        <w:rPr>
          <w:rFonts w:eastAsia="Calibri" w:cs="Times New Roman"/>
        </w:rPr>
        <w:t xml:space="preserve"> but </w:t>
      </w:r>
      <w:r w:rsidRPr="006C0F54">
        <w:rPr>
          <w:rFonts w:eastAsia="Calibri" w:cs="Times New Roman"/>
        </w:rPr>
        <w:t>rather than giving it prominence as its own section on the website, it was i</w:t>
      </w:r>
      <w:r w:rsidR="007A0F4D" w:rsidRPr="006C0F54">
        <w:rPr>
          <w:rFonts w:eastAsia="Calibri" w:cs="Times New Roman"/>
        </w:rPr>
        <w:t xml:space="preserve">ncluded as one of several topics in a </w:t>
      </w:r>
      <w:r w:rsidR="002E5B8E" w:rsidRPr="006C0F54">
        <w:rPr>
          <w:rFonts w:eastAsia="Calibri" w:cs="Times New Roman"/>
        </w:rPr>
        <w:t>question and answer section.</w:t>
      </w:r>
    </w:p>
    <w:p w14:paraId="7D65041E" w14:textId="77777777" w:rsidR="002E5B8E" w:rsidRPr="002E5B8E" w:rsidRDefault="002E5B8E" w:rsidP="00000F73">
      <w:pPr>
        <w:spacing w:after="0" w:line="360" w:lineRule="auto"/>
        <w:contextualSpacing/>
        <w:rPr>
          <w:rFonts w:eastAsia="Calibri" w:cs="Times New Roman"/>
        </w:rPr>
      </w:pPr>
    </w:p>
    <w:p w14:paraId="7D6110A0" w14:textId="57758D71" w:rsidR="001B6CEC" w:rsidRPr="000E1CEA" w:rsidRDefault="001B6CEC" w:rsidP="00000F73">
      <w:pPr>
        <w:spacing w:after="0" w:line="360" w:lineRule="auto"/>
        <w:contextualSpacing/>
        <w:rPr>
          <w:rFonts w:eastAsia="Calibri" w:cs="Times New Roman"/>
          <w:b/>
          <w:i/>
        </w:rPr>
      </w:pPr>
      <w:r w:rsidRPr="00ED6BED">
        <w:rPr>
          <w:rFonts w:eastAsia="Calibri" w:cs="Times New Roman"/>
          <w:b/>
          <w:i/>
        </w:rPr>
        <w:t>Who ha</w:t>
      </w:r>
      <w:r w:rsidR="004A7CBB" w:rsidRPr="00ED6BED">
        <w:rPr>
          <w:rFonts w:eastAsia="Calibri" w:cs="Times New Roman"/>
          <w:b/>
          <w:i/>
        </w:rPr>
        <w:t>s reviewed or</w:t>
      </w:r>
      <w:r w:rsidRPr="00ED6BED">
        <w:rPr>
          <w:rFonts w:eastAsia="Calibri" w:cs="Times New Roman"/>
          <w:b/>
          <w:i/>
        </w:rPr>
        <w:t xml:space="preserve"> funded </w:t>
      </w:r>
      <w:r w:rsidR="00563E8F" w:rsidRPr="00ED6BED">
        <w:rPr>
          <w:rFonts w:eastAsia="Calibri" w:cs="Times New Roman"/>
          <w:b/>
          <w:i/>
        </w:rPr>
        <w:t>the trial</w:t>
      </w:r>
    </w:p>
    <w:p w14:paraId="0CC9896D" w14:textId="61D24FDF" w:rsidR="00A773D0" w:rsidRPr="006C0F54" w:rsidRDefault="0017508D" w:rsidP="00714559">
      <w:pPr>
        <w:spacing w:line="360" w:lineRule="auto"/>
        <w:rPr>
          <w:rFonts w:eastAsia="Calibri" w:cs="Times New Roman"/>
        </w:rPr>
      </w:pPr>
      <w:r>
        <w:rPr>
          <w:rFonts w:eastAsia="Calibri" w:cs="Times New Roman"/>
        </w:rPr>
        <w:t>M</w:t>
      </w:r>
      <w:r w:rsidR="00563E8F">
        <w:rPr>
          <w:rFonts w:eastAsia="Calibri" w:cs="Times New Roman"/>
        </w:rPr>
        <w:t>ost children, young people and parents</w:t>
      </w:r>
      <w:r w:rsidR="00563E8F" w:rsidRPr="00563E8F">
        <w:rPr>
          <w:rFonts w:eastAsia="Calibri" w:cs="Times New Roman"/>
        </w:rPr>
        <w:t xml:space="preserve"> </w:t>
      </w:r>
      <w:r w:rsidR="002B0D77">
        <w:rPr>
          <w:rFonts w:eastAsia="Calibri" w:cs="Times New Roman"/>
        </w:rPr>
        <w:t xml:space="preserve">similarly </w:t>
      </w:r>
      <w:r w:rsidR="00563E8F" w:rsidRPr="00563E8F">
        <w:rPr>
          <w:rFonts w:eastAsia="Calibri" w:cs="Times New Roman"/>
        </w:rPr>
        <w:t xml:space="preserve">assumed </w:t>
      </w:r>
      <w:r w:rsidR="00563E8F">
        <w:rPr>
          <w:rFonts w:eastAsia="Calibri" w:cs="Times New Roman"/>
        </w:rPr>
        <w:t xml:space="preserve">that </w:t>
      </w:r>
      <w:r w:rsidR="007D3095">
        <w:rPr>
          <w:rFonts w:eastAsia="Calibri" w:cs="Times New Roman"/>
        </w:rPr>
        <w:t xml:space="preserve">quality control </w:t>
      </w:r>
      <w:r w:rsidR="00563E8F">
        <w:rPr>
          <w:rFonts w:eastAsia="Calibri" w:cs="Times New Roman"/>
        </w:rPr>
        <w:t>aspect</w:t>
      </w:r>
      <w:r w:rsidR="004A7CBB">
        <w:rPr>
          <w:rFonts w:eastAsia="Calibri" w:cs="Times New Roman"/>
        </w:rPr>
        <w:t xml:space="preserve">s </w:t>
      </w:r>
      <w:r w:rsidR="007D3095">
        <w:rPr>
          <w:rFonts w:eastAsia="Calibri" w:cs="Times New Roman"/>
        </w:rPr>
        <w:t>of trials</w:t>
      </w:r>
      <w:r w:rsidR="00D35AA7">
        <w:rPr>
          <w:rFonts w:eastAsia="Calibri" w:cs="Times New Roman"/>
        </w:rPr>
        <w:t>,</w:t>
      </w:r>
      <w:r w:rsidR="007D3095">
        <w:rPr>
          <w:rFonts w:eastAsia="Calibri" w:cs="Times New Roman"/>
        </w:rPr>
        <w:t xml:space="preserve"> such as ethical </w:t>
      </w:r>
      <w:r w:rsidR="004A7CBB">
        <w:rPr>
          <w:rFonts w:eastAsia="Calibri" w:cs="Times New Roman"/>
        </w:rPr>
        <w:t>review</w:t>
      </w:r>
      <w:r w:rsidR="002B0D77">
        <w:rPr>
          <w:rFonts w:eastAsia="Calibri" w:cs="Times New Roman"/>
        </w:rPr>
        <w:t>s</w:t>
      </w:r>
      <w:r w:rsidR="004A7CBB">
        <w:rPr>
          <w:rFonts w:eastAsia="Calibri" w:cs="Times New Roman"/>
        </w:rPr>
        <w:t xml:space="preserve">, </w:t>
      </w:r>
      <w:r w:rsidR="007D3095">
        <w:rPr>
          <w:rFonts w:eastAsia="Calibri" w:cs="Times New Roman"/>
        </w:rPr>
        <w:t xml:space="preserve">and scrutiny of </w:t>
      </w:r>
      <w:r w:rsidR="004A7CBB">
        <w:rPr>
          <w:rFonts w:eastAsia="Calibri" w:cs="Times New Roman"/>
        </w:rPr>
        <w:t>funding</w:t>
      </w:r>
      <w:r w:rsidR="007D3095">
        <w:rPr>
          <w:rFonts w:eastAsia="Calibri" w:cs="Times New Roman"/>
        </w:rPr>
        <w:t xml:space="preserve"> sources</w:t>
      </w:r>
      <w:r w:rsidR="000C18CE">
        <w:rPr>
          <w:rFonts w:eastAsia="Calibri" w:cs="Times New Roman"/>
        </w:rPr>
        <w:t>,</w:t>
      </w:r>
      <w:r w:rsidR="004A7CBB">
        <w:rPr>
          <w:rFonts w:eastAsia="Calibri" w:cs="Times New Roman"/>
        </w:rPr>
        <w:t xml:space="preserve"> </w:t>
      </w:r>
      <w:r w:rsidR="0002259E">
        <w:rPr>
          <w:rFonts w:eastAsia="Calibri" w:cs="Times New Roman"/>
        </w:rPr>
        <w:t>were carried out as a matter of course</w:t>
      </w:r>
      <w:r w:rsidR="007D3095">
        <w:rPr>
          <w:rFonts w:eastAsia="Calibri" w:cs="Times New Roman"/>
        </w:rPr>
        <w:t xml:space="preserve"> and they trust</w:t>
      </w:r>
      <w:r w:rsidR="000C18CE">
        <w:rPr>
          <w:rFonts w:eastAsia="Calibri" w:cs="Times New Roman"/>
        </w:rPr>
        <w:t>ed</w:t>
      </w:r>
      <w:r w:rsidR="007D3095">
        <w:rPr>
          <w:rFonts w:eastAsia="Calibri" w:cs="Times New Roman"/>
        </w:rPr>
        <w:t xml:space="preserve"> the organisations running stud</w:t>
      </w:r>
      <w:r w:rsidR="0002259E">
        <w:rPr>
          <w:rFonts w:eastAsia="Calibri" w:cs="Times New Roman"/>
        </w:rPr>
        <w:t>ies</w:t>
      </w:r>
      <w:r w:rsidR="007D3095">
        <w:rPr>
          <w:rFonts w:eastAsia="Calibri" w:cs="Times New Roman"/>
        </w:rPr>
        <w:t xml:space="preserve"> to scrutinise these aspects</w:t>
      </w:r>
      <w:r>
        <w:rPr>
          <w:rFonts w:eastAsia="Calibri" w:cs="Times New Roman"/>
        </w:rPr>
        <w:t>.</w:t>
      </w:r>
      <w:r w:rsidR="0014681E">
        <w:rPr>
          <w:rFonts w:eastAsia="Calibri" w:cs="Times New Roman"/>
        </w:rPr>
        <w:t xml:space="preserve"> </w:t>
      </w:r>
      <w:r w:rsidR="00D35AA7">
        <w:rPr>
          <w:rFonts w:eastAsia="Calibri" w:cs="Times New Roman"/>
        </w:rPr>
        <w:t xml:space="preserve">However, </w:t>
      </w:r>
      <w:r w:rsidR="00D35AA7" w:rsidRPr="006C0F54">
        <w:rPr>
          <w:rFonts w:eastAsia="Calibri" w:cs="Times New Roman"/>
        </w:rPr>
        <w:t>s</w:t>
      </w:r>
      <w:r w:rsidR="0014681E" w:rsidRPr="006C0F54">
        <w:rPr>
          <w:rFonts w:eastAsia="Calibri" w:cs="Times New Roman"/>
        </w:rPr>
        <w:t>ome young people and parents talked about preferring hospital-led trial</w:t>
      </w:r>
      <w:r w:rsidR="00D35AA7" w:rsidRPr="006C0F54">
        <w:rPr>
          <w:rFonts w:eastAsia="Calibri" w:cs="Times New Roman"/>
        </w:rPr>
        <w:t>s</w:t>
      </w:r>
      <w:r w:rsidR="00D740B2">
        <w:rPr>
          <w:rFonts w:eastAsia="Calibri" w:cs="Times New Roman"/>
        </w:rPr>
        <w:t xml:space="preserve"> over</w:t>
      </w:r>
      <w:r w:rsidR="0014681E" w:rsidRPr="006C0F54">
        <w:rPr>
          <w:rFonts w:eastAsia="Calibri" w:cs="Times New Roman"/>
        </w:rPr>
        <w:t xml:space="preserve"> commercially-funded trial</w:t>
      </w:r>
      <w:r w:rsidR="00D35AA7" w:rsidRPr="006C0F54">
        <w:rPr>
          <w:rFonts w:eastAsia="Calibri" w:cs="Times New Roman"/>
        </w:rPr>
        <w:t>s</w:t>
      </w:r>
      <w:r w:rsidR="00D35AA7">
        <w:rPr>
          <w:rFonts w:eastAsia="Calibri" w:cs="Times New Roman"/>
        </w:rPr>
        <w:t xml:space="preserve">, implying </w:t>
      </w:r>
      <w:r w:rsidR="00CC64FC">
        <w:rPr>
          <w:rFonts w:eastAsia="Calibri" w:cs="Times New Roman"/>
        </w:rPr>
        <w:t xml:space="preserve">information on funding sources </w:t>
      </w:r>
      <w:r w:rsidR="00D35AA7">
        <w:rPr>
          <w:rFonts w:eastAsia="Calibri" w:cs="Times New Roman"/>
        </w:rPr>
        <w:t xml:space="preserve">and </w:t>
      </w:r>
      <w:r w:rsidR="00D35AA7" w:rsidRPr="00563E8F">
        <w:rPr>
          <w:rFonts w:eastAsia="Calibri" w:cs="Times New Roman"/>
        </w:rPr>
        <w:t xml:space="preserve">who was running </w:t>
      </w:r>
      <w:r w:rsidR="00D35AA7">
        <w:rPr>
          <w:rFonts w:eastAsia="Calibri" w:cs="Times New Roman"/>
        </w:rPr>
        <w:t xml:space="preserve">a </w:t>
      </w:r>
      <w:r w:rsidR="00D35AA7" w:rsidRPr="00563E8F">
        <w:rPr>
          <w:rFonts w:eastAsia="Calibri" w:cs="Times New Roman"/>
        </w:rPr>
        <w:t>study</w:t>
      </w:r>
      <w:r w:rsidR="00D35AA7">
        <w:rPr>
          <w:rFonts w:eastAsia="Calibri" w:cs="Times New Roman"/>
        </w:rPr>
        <w:t xml:space="preserve"> </w:t>
      </w:r>
      <w:r w:rsidR="00CC64FC">
        <w:rPr>
          <w:rFonts w:eastAsia="Calibri" w:cs="Times New Roman"/>
        </w:rPr>
        <w:t>was</w:t>
      </w:r>
      <w:r w:rsidR="00D35AA7">
        <w:rPr>
          <w:rFonts w:eastAsia="Calibri" w:cs="Times New Roman"/>
        </w:rPr>
        <w:t xml:space="preserve"> </w:t>
      </w:r>
      <w:r w:rsidR="00E10BDC">
        <w:rPr>
          <w:rFonts w:eastAsia="Calibri" w:cs="Times New Roman"/>
        </w:rPr>
        <w:t xml:space="preserve">of interest </w:t>
      </w:r>
      <w:r w:rsidR="00D35AA7">
        <w:rPr>
          <w:rFonts w:eastAsia="Calibri" w:cs="Times New Roman"/>
        </w:rPr>
        <w:t>to them. Echoing this,</w:t>
      </w:r>
      <w:r w:rsidR="00837C17" w:rsidRPr="00837C17">
        <w:rPr>
          <w:rFonts w:eastAsia="Calibri" w:cs="Times New Roman"/>
        </w:rPr>
        <w:t xml:space="preserve"> </w:t>
      </w:r>
      <w:r w:rsidR="00837C17">
        <w:rPr>
          <w:rFonts w:eastAsia="Calibri" w:cs="Times New Roman"/>
        </w:rPr>
        <w:t>s</w:t>
      </w:r>
      <w:r w:rsidR="00837C17" w:rsidRPr="00563E8F">
        <w:rPr>
          <w:rFonts w:eastAsia="Calibri" w:cs="Times New Roman"/>
        </w:rPr>
        <w:t xml:space="preserve">ome </w:t>
      </w:r>
      <w:r w:rsidR="00837C17">
        <w:rPr>
          <w:rFonts w:eastAsia="Calibri" w:cs="Times New Roman"/>
        </w:rPr>
        <w:t>professionals</w:t>
      </w:r>
      <w:r w:rsidR="00837C17" w:rsidRPr="00563E8F">
        <w:rPr>
          <w:rFonts w:eastAsia="Calibri" w:cs="Times New Roman"/>
        </w:rPr>
        <w:t xml:space="preserve"> </w:t>
      </w:r>
      <w:r w:rsidR="00D35AA7">
        <w:rPr>
          <w:rFonts w:eastAsia="Calibri" w:cs="Times New Roman"/>
        </w:rPr>
        <w:t xml:space="preserve">commented </w:t>
      </w:r>
      <w:r w:rsidR="00837C17" w:rsidRPr="00563E8F">
        <w:rPr>
          <w:rFonts w:eastAsia="Calibri" w:cs="Times New Roman"/>
        </w:rPr>
        <w:t xml:space="preserve">that </w:t>
      </w:r>
      <w:r w:rsidR="00837C17">
        <w:rPr>
          <w:rFonts w:eastAsia="Calibri" w:cs="Times New Roman"/>
        </w:rPr>
        <w:t>families</w:t>
      </w:r>
      <w:r w:rsidR="00837C17" w:rsidRPr="00563E8F">
        <w:rPr>
          <w:rFonts w:eastAsia="Calibri" w:cs="Times New Roman"/>
        </w:rPr>
        <w:t xml:space="preserve"> </w:t>
      </w:r>
      <w:r w:rsidR="00837C17">
        <w:rPr>
          <w:rFonts w:eastAsia="Calibri" w:cs="Times New Roman"/>
        </w:rPr>
        <w:t>we</w:t>
      </w:r>
      <w:r w:rsidR="00837C17" w:rsidRPr="00563E8F">
        <w:rPr>
          <w:rFonts w:eastAsia="Calibri" w:cs="Times New Roman"/>
        </w:rPr>
        <w:t xml:space="preserve">re more likely to </w:t>
      </w:r>
      <w:r w:rsidR="00837C17">
        <w:rPr>
          <w:rFonts w:eastAsia="Calibri" w:cs="Times New Roman"/>
        </w:rPr>
        <w:t>join</w:t>
      </w:r>
      <w:r w:rsidR="00837C17" w:rsidRPr="00563E8F">
        <w:rPr>
          <w:rFonts w:eastAsia="Calibri" w:cs="Times New Roman"/>
        </w:rPr>
        <w:t xml:space="preserve"> stud</w:t>
      </w:r>
      <w:r w:rsidR="00837C17">
        <w:rPr>
          <w:rFonts w:eastAsia="Calibri" w:cs="Times New Roman"/>
        </w:rPr>
        <w:t xml:space="preserve">ies </w:t>
      </w:r>
      <w:r w:rsidR="00837C17" w:rsidRPr="00563E8F">
        <w:rPr>
          <w:rFonts w:eastAsia="Calibri" w:cs="Times New Roman"/>
        </w:rPr>
        <w:t>that w</w:t>
      </w:r>
      <w:r w:rsidR="00837C17">
        <w:rPr>
          <w:rFonts w:eastAsia="Calibri" w:cs="Times New Roman"/>
        </w:rPr>
        <w:t>ere</w:t>
      </w:r>
      <w:r w:rsidR="00837C17" w:rsidRPr="00563E8F">
        <w:rPr>
          <w:rFonts w:eastAsia="Calibri" w:cs="Times New Roman"/>
        </w:rPr>
        <w:t xml:space="preserve"> </w:t>
      </w:r>
      <w:r w:rsidR="00837C17">
        <w:rPr>
          <w:rFonts w:eastAsia="Calibri" w:cs="Times New Roman"/>
        </w:rPr>
        <w:t>being ran</w:t>
      </w:r>
      <w:r w:rsidR="00837C17" w:rsidRPr="00563E8F">
        <w:rPr>
          <w:rFonts w:eastAsia="Calibri" w:cs="Times New Roman"/>
        </w:rPr>
        <w:t xml:space="preserve"> by </w:t>
      </w:r>
      <w:r w:rsidR="00837C17">
        <w:rPr>
          <w:rFonts w:eastAsia="Calibri" w:cs="Times New Roman"/>
        </w:rPr>
        <w:t>doctors</w:t>
      </w:r>
      <w:r w:rsidR="00837C17" w:rsidRPr="00563E8F">
        <w:rPr>
          <w:rFonts w:eastAsia="Calibri" w:cs="Times New Roman"/>
        </w:rPr>
        <w:t xml:space="preserve"> they kn</w:t>
      </w:r>
      <w:r w:rsidR="00837C17">
        <w:rPr>
          <w:rFonts w:eastAsia="Calibri" w:cs="Times New Roman"/>
        </w:rPr>
        <w:t>e</w:t>
      </w:r>
      <w:r w:rsidR="00837C17" w:rsidRPr="00563E8F">
        <w:rPr>
          <w:rFonts w:eastAsia="Calibri" w:cs="Times New Roman"/>
        </w:rPr>
        <w:t>w</w:t>
      </w:r>
      <w:r w:rsidR="0014681E" w:rsidRPr="00837C17">
        <w:rPr>
          <w:rFonts w:eastAsia="Calibri" w:cs="Times New Roman"/>
        </w:rPr>
        <w:t>.</w:t>
      </w:r>
      <w:r>
        <w:rPr>
          <w:rFonts w:eastAsia="Calibri" w:cs="Times New Roman"/>
        </w:rPr>
        <w:t xml:space="preserve"> T</w:t>
      </w:r>
      <w:r w:rsidR="00563E8F" w:rsidRPr="00563E8F">
        <w:rPr>
          <w:rFonts w:eastAsia="Calibri" w:cs="Times New Roman"/>
        </w:rPr>
        <w:t>herefore</w:t>
      </w:r>
      <w:r w:rsidR="00CC64FC">
        <w:rPr>
          <w:rFonts w:eastAsia="Calibri" w:cs="Times New Roman"/>
        </w:rPr>
        <w:t>, while</w:t>
      </w:r>
      <w:r w:rsidR="00563E8F" w:rsidRPr="00563E8F">
        <w:rPr>
          <w:rFonts w:eastAsia="Calibri" w:cs="Times New Roman"/>
        </w:rPr>
        <w:t xml:space="preserve"> </w:t>
      </w:r>
      <w:r w:rsidR="004A7CBB">
        <w:rPr>
          <w:rFonts w:eastAsia="Calibri" w:cs="Times New Roman"/>
        </w:rPr>
        <w:t>most did</w:t>
      </w:r>
      <w:r w:rsidR="00563E8F">
        <w:rPr>
          <w:rFonts w:eastAsia="Calibri" w:cs="Times New Roman"/>
        </w:rPr>
        <w:t xml:space="preserve"> not</w:t>
      </w:r>
      <w:r w:rsidR="004A7CBB">
        <w:rPr>
          <w:rFonts w:eastAsia="Calibri" w:cs="Times New Roman"/>
        </w:rPr>
        <w:t xml:space="preserve"> feel </w:t>
      </w:r>
      <w:r w:rsidR="0002259E">
        <w:rPr>
          <w:rFonts w:eastAsia="Calibri" w:cs="Times New Roman"/>
        </w:rPr>
        <w:t xml:space="preserve">that </w:t>
      </w:r>
      <w:r w:rsidR="00CC64FC">
        <w:rPr>
          <w:rFonts w:eastAsia="Calibri" w:cs="Times New Roman"/>
        </w:rPr>
        <w:t xml:space="preserve">the above </w:t>
      </w:r>
      <w:r w:rsidR="0002259E">
        <w:rPr>
          <w:rFonts w:eastAsia="Calibri" w:cs="Times New Roman"/>
        </w:rPr>
        <w:t xml:space="preserve">information needed to be </w:t>
      </w:r>
      <w:r w:rsidR="00CC64FC">
        <w:rPr>
          <w:rFonts w:eastAsia="Calibri" w:cs="Times New Roman"/>
        </w:rPr>
        <w:t xml:space="preserve">prominent </w:t>
      </w:r>
      <w:r w:rsidR="00D740B2">
        <w:rPr>
          <w:rFonts w:eastAsia="Calibri" w:cs="Times New Roman"/>
        </w:rPr>
        <w:t>in</w:t>
      </w:r>
      <w:r w:rsidR="00563E8F">
        <w:rPr>
          <w:rFonts w:eastAsia="Calibri" w:cs="Times New Roman"/>
        </w:rPr>
        <w:t xml:space="preserve"> </w:t>
      </w:r>
      <w:r w:rsidR="00776E3B">
        <w:rPr>
          <w:rFonts w:eastAsia="Calibri" w:cs="Times New Roman"/>
        </w:rPr>
        <w:t>multimedia website</w:t>
      </w:r>
      <w:r w:rsidR="00D740B2">
        <w:rPr>
          <w:rFonts w:eastAsia="Calibri" w:cs="Times New Roman"/>
        </w:rPr>
        <w:t>s</w:t>
      </w:r>
      <w:r w:rsidR="00CC64FC">
        <w:rPr>
          <w:rFonts w:eastAsia="Calibri" w:cs="Times New Roman"/>
        </w:rPr>
        <w:t>, access to such information could be important for some</w:t>
      </w:r>
      <w:r w:rsidR="00563E8F" w:rsidRPr="00563E8F">
        <w:rPr>
          <w:rFonts w:eastAsia="Calibri" w:cs="Times New Roman"/>
        </w:rPr>
        <w:t>.</w:t>
      </w:r>
      <w:r w:rsidR="00563E8F">
        <w:rPr>
          <w:rFonts w:eastAsia="Calibri" w:cs="Times New Roman"/>
        </w:rPr>
        <w:t xml:space="preserve"> </w:t>
      </w:r>
      <w:r w:rsidR="00CC64FC">
        <w:rPr>
          <w:rFonts w:eastAsia="Calibri" w:cs="Times New Roman"/>
        </w:rPr>
        <w:t>P</w:t>
      </w:r>
      <w:r w:rsidR="00222805" w:rsidRPr="002D347D">
        <w:rPr>
          <w:rFonts w:eastAsia="Calibri" w:cs="Times New Roman"/>
        </w:rPr>
        <w:t xml:space="preserve">arents </w:t>
      </w:r>
      <w:r w:rsidR="00E10BDC">
        <w:rPr>
          <w:rFonts w:eastAsia="Calibri" w:cs="Times New Roman"/>
        </w:rPr>
        <w:t xml:space="preserve">also </w:t>
      </w:r>
      <w:r w:rsidR="00222805" w:rsidRPr="002D347D">
        <w:rPr>
          <w:rFonts w:eastAsia="Calibri" w:cs="Times New Roman"/>
        </w:rPr>
        <w:t xml:space="preserve">felt it </w:t>
      </w:r>
      <w:r w:rsidR="00A21DAC">
        <w:rPr>
          <w:rFonts w:eastAsia="Calibri" w:cs="Times New Roman"/>
        </w:rPr>
        <w:t xml:space="preserve">was </w:t>
      </w:r>
      <w:r w:rsidR="00222805" w:rsidRPr="002D347D">
        <w:rPr>
          <w:rFonts w:eastAsia="Calibri" w:cs="Times New Roman"/>
        </w:rPr>
        <w:t xml:space="preserve">important </w:t>
      </w:r>
      <w:r w:rsidR="000C5E9B">
        <w:rPr>
          <w:rFonts w:eastAsia="Calibri" w:cs="Times New Roman"/>
        </w:rPr>
        <w:t xml:space="preserve">to include a relevant </w:t>
      </w:r>
      <w:r w:rsidR="00222805" w:rsidRPr="002D347D">
        <w:rPr>
          <w:rFonts w:eastAsia="Calibri" w:cs="Times New Roman"/>
        </w:rPr>
        <w:t>logo o</w:t>
      </w:r>
      <w:r w:rsidR="00B97631">
        <w:rPr>
          <w:rFonts w:eastAsia="Calibri" w:cs="Times New Roman"/>
        </w:rPr>
        <w:t xml:space="preserve">n the </w:t>
      </w:r>
      <w:r w:rsidR="0014681E">
        <w:rPr>
          <w:rFonts w:eastAsia="Calibri" w:cs="Times New Roman"/>
        </w:rPr>
        <w:t>multimedia website</w:t>
      </w:r>
      <w:r w:rsidR="000C5E9B">
        <w:rPr>
          <w:rFonts w:eastAsia="Calibri" w:cs="Times New Roman"/>
        </w:rPr>
        <w:t>,</w:t>
      </w:r>
      <w:r w:rsidR="00B97631">
        <w:rPr>
          <w:rFonts w:eastAsia="Calibri" w:cs="Times New Roman"/>
        </w:rPr>
        <w:t xml:space="preserve"> </w:t>
      </w:r>
      <w:r w:rsidR="009F7060">
        <w:rPr>
          <w:rFonts w:eastAsia="Calibri" w:cs="Times New Roman"/>
        </w:rPr>
        <w:t xml:space="preserve">such as </w:t>
      </w:r>
      <w:r w:rsidR="00973DCD">
        <w:rPr>
          <w:rFonts w:eastAsia="Calibri" w:cs="Times New Roman"/>
        </w:rPr>
        <w:t xml:space="preserve">an NHS or local </w:t>
      </w:r>
      <w:r w:rsidR="00B97631">
        <w:rPr>
          <w:rFonts w:eastAsia="Calibri" w:cs="Times New Roman"/>
        </w:rPr>
        <w:t>hospital logo</w:t>
      </w:r>
      <w:r w:rsidR="00714559">
        <w:rPr>
          <w:rFonts w:eastAsia="Calibri" w:cs="Times New Roman"/>
        </w:rPr>
        <w:t>:</w:t>
      </w:r>
    </w:p>
    <w:p w14:paraId="07287678" w14:textId="2AA9E348" w:rsidR="00A773D0" w:rsidRPr="002D347D" w:rsidRDefault="00A773D0" w:rsidP="00A773D0">
      <w:pPr>
        <w:spacing w:line="360" w:lineRule="auto"/>
        <w:ind w:left="567"/>
        <w:rPr>
          <w:i/>
        </w:rPr>
      </w:pPr>
      <w:r w:rsidRPr="002D347D">
        <w:rPr>
          <w:i/>
        </w:rPr>
        <w:t>If I saw that NHS logo, for me, it gives it more credibility I think [</w:t>
      </w:r>
      <w:r>
        <w:rPr>
          <w:i/>
        </w:rPr>
        <w:t>Parent</w:t>
      </w:r>
      <w:r w:rsidRPr="002D347D">
        <w:rPr>
          <w:i/>
        </w:rPr>
        <w:t>/60]</w:t>
      </w:r>
    </w:p>
    <w:p w14:paraId="70B02620" w14:textId="109650C5" w:rsidR="006042C3" w:rsidRDefault="00714559" w:rsidP="006042C3">
      <w:pPr>
        <w:spacing w:after="0" w:line="360" w:lineRule="auto"/>
      </w:pPr>
      <w:r>
        <w:rPr>
          <w:rFonts w:eastAsia="Calibri" w:cs="Times New Roman"/>
        </w:rPr>
        <w:t xml:space="preserve">Parents </w:t>
      </w:r>
      <w:r w:rsidR="00967A69">
        <w:rPr>
          <w:rFonts w:eastAsia="Calibri" w:cs="Times New Roman"/>
        </w:rPr>
        <w:t>further</w:t>
      </w:r>
      <w:r w:rsidR="00E10BDC">
        <w:rPr>
          <w:rFonts w:eastAsia="Calibri" w:cs="Times New Roman"/>
        </w:rPr>
        <w:t xml:space="preserve"> </w:t>
      </w:r>
      <w:r w:rsidR="00E10BDC" w:rsidRPr="006C0F54">
        <w:rPr>
          <w:rFonts w:eastAsia="Calibri" w:cs="Times New Roman"/>
        </w:rPr>
        <w:t xml:space="preserve">emphasised the </w:t>
      </w:r>
      <w:r w:rsidR="00556B24" w:rsidRPr="006C0F54">
        <w:rPr>
          <w:rFonts w:eastAsia="Calibri" w:cs="Times New Roman"/>
        </w:rPr>
        <w:t xml:space="preserve">importance of knowing that a </w:t>
      </w:r>
      <w:r w:rsidR="00CB1F6F" w:rsidRPr="006C0F54">
        <w:rPr>
          <w:rFonts w:eastAsia="Calibri" w:cs="Times New Roman"/>
        </w:rPr>
        <w:t>web</w:t>
      </w:r>
      <w:r w:rsidR="00556B24" w:rsidRPr="006C0F54">
        <w:rPr>
          <w:rFonts w:eastAsia="Calibri" w:cs="Times New Roman"/>
        </w:rPr>
        <w:t xml:space="preserve">site </w:t>
      </w:r>
      <w:r w:rsidR="001D63F2" w:rsidRPr="006C0F54">
        <w:rPr>
          <w:rFonts w:eastAsia="Calibri" w:cs="Times New Roman"/>
        </w:rPr>
        <w:t>their child was accessing wa</w:t>
      </w:r>
      <w:r w:rsidR="00556B24" w:rsidRPr="006C0F54">
        <w:rPr>
          <w:rFonts w:eastAsia="Calibri" w:cs="Times New Roman"/>
        </w:rPr>
        <w:t>s credible</w:t>
      </w:r>
      <w:r w:rsidR="001D63F2" w:rsidRPr="006C0F54">
        <w:rPr>
          <w:rFonts w:eastAsia="Calibri" w:cs="Times New Roman"/>
        </w:rPr>
        <w:t>,</w:t>
      </w:r>
      <w:r w:rsidR="00556B24" w:rsidRPr="006C0F54">
        <w:rPr>
          <w:rFonts w:eastAsia="Calibri" w:cs="Times New Roman"/>
        </w:rPr>
        <w:t xml:space="preserve"> and</w:t>
      </w:r>
      <w:r w:rsidR="00CB1F6F" w:rsidRPr="006C0F54">
        <w:rPr>
          <w:rFonts w:eastAsia="Calibri" w:cs="Times New Roman"/>
        </w:rPr>
        <w:t xml:space="preserve"> </w:t>
      </w:r>
      <w:r w:rsidRPr="006C0F54">
        <w:rPr>
          <w:rFonts w:eastAsia="Calibri" w:cs="Times New Roman"/>
        </w:rPr>
        <w:t xml:space="preserve">explained </w:t>
      </w:r>
      <w:r w:rsidR="00A773D0" w:rsidRPr="006C0F54">
        <w:rPr>
          <w:rFonts w:eastAsia="Calibri" w:cs="Times New Roman"/>
        </w:rPr>
        <w:t xml:space="preserve">that </w:t>
      </w:r>
      <w:r w:rsidR="005F10C2" w:rsidRPr="006C0F54">
        <w:rPr>
          <w:rFonts w:eastAsia="Calibri" w:cs="Times New Roman"/>
        </w:rPr>
        <w:t xml:space="preserve">seeing </w:t>
      </w:r>
      <w:r w:rsidR="00556B24" w:rsidRPr="006C0F54">
        <w:rPr>
          <w:rFonts w:eastAsia="Calibri" w:cs="Times New Roman"/>
        </w:rPr>
        <w:t xml:space="preserve">a logo </w:t>
      </w:r>
      <w:r w:rsidR="00222805" w:rsidRPr="006C0F54">
        <w:rPr>
          <w:rFonts w:eastAsia="Calibri" w:cs="Times New Roman"/>
        </w:rPr>
        <w:t>would reassure them</w:t>
      </w:r>
      <w:r w:rsidR="000C5E9B" w:rsidRPr="006C0F54">
        <w:rPr>
          <w:rFonts w:eastAsia="Calibri" w:cs="Times New Roman"/>
        </w:rPr>
        <w:t xml:space="preserve"> </w:t>
      </w:r>
      <w:r w:rsidR="0014681E" w:rsidRPr="006C0F54">
        <w:rPr>
          <w:rFonts w:eastAsia="Calibri" w:cs="Times New Roman"/>
        </w:rPr>
        <w:t>that</w:t>
      </w:r>
      <w:r w:rsidRPr="006C0F54">
        <w:rPr>
          <w:rFonts w:eastAsia="Calibri" w:cs="Times New Roman"/>
        </w:rPr>
        <w:t xml:space="preserve"> a website</w:t>
      </w:r>
      <w:r w:rsidR="0014681E" w:rsidRPr="006C0F54">
        <w:rPr>
          <w:rFonts w:eastAsia="Calibri" w:cs="Times New Roman"/>
        </w:rPr>
        <w:t xml:space="preserve"> was reputable and safe.</w:t>
      </w:r>
      <w:r w:rsidR="00222805" w:rsidRPr="006C0F54">
        <w:rPr>
          <w:rFonts w:eastAsia="Calibri" w:cs="Times New Roman"/>
        </w:rPr>
        <w:t xml:space="preserve"> Young people generally were not concerned about credibility of the site but like</w:t>
      </w:r>
      <w:r w:rsidR="009F7060" w:rsidRPr="006C0F54">
        <w:rPr>
          <w:rFonts w:eastAsia="Calibri" w:cs="Times New Roman"/>
        </w:rPr>
        <w:t>d</w:t>
      </w:r>
      <w:r w:rsidR="00222805" w:rsidRPr="006C0F54">
        <w:rPr>
          <w:rFonts w:eastAsia="Calibri" w:cs="Times New Roman"/>
        </w:rPr>
        <w:t xml:space="preserve"> the inclusion of a logo.</w:t>
      </w:r>
      <w:r w:rsidR="006042C3" w:rsidRPr="006042C3">
        <w:rPr>
          <w:rFonts w:eastAsia="Calibri" w:cs="Times New Roman"/>
        </w:rPr>
        <w:t xml:space="preserve"> </w:t>
      </w:r>
      <w:r w:rsidR="006042C3" w:rsidRPr="006C0F54">
        <w:rPr>
          <w:rFonts w:eastAsia="Calibri" w:cs="Times New Roman"/>
        </w:rPr>
        <w:t xml:space="preserve">Given the range of views, </w:t>
      </w:r>
      <w:r w:rsidR="00A773D0" w:rsidRPr="006C0F54">
        <w:rPr>
          <w:rFonts w:eastAsia="Calibri" w:cs="Times New Roman"/>
        </w:rPr>
        <w:t xml:space="preserve">we </w:t>
      </w:r>
      <w:r w:rsidR="006042C3" w:rsidRPr="006C0F54">
        <w:rPr>
          <w:rFonts w:eastAsia="Calibri" w:cs="Times New Roman"/>
        </w:rPr>
        <w:t xml:space="preserve">included </w:t>
      </w:r>
      <w:r w:rsidR="00A773D0" w:rsidRPr="006C0F54">
        <w:rPr>
          <w:rFonts w:eastAsia="Calibri" w:cs="Times New Roman"/>
        </w:rPr>
        <w:t xml:space="preserve">information about who had reviewed and funded a study </w:t>
      </w:r>
      <w:r w:rsidR="006042C3" w:rsidRPr="006C0F54">
        <w:rPr>
          <w:rFonts w:eastAsia="Calibri" w:cs="Times New Roman"/>
        </w:rPr>
        <w:t xml:space="preserve">in the multimedia websites but </w:t>
      </w:r>
      <w:r w:rsidR="00A773D0" w:rsidRPr="006C0F54">
        <w:rPr>
          <w:rFonts w:eastAsia="Calibri" w:cs="Times New Roman"/>
        </w:rPr>
        <w:t xml:space="preserve">did not </w:t>
      </w:r>
      <w:r w:rsidR="006042C3" w:rsidRPr="006C0F54">
        <w:rPr>
          <w:rFonts w:eastAsia="Calibri" w:cs="Times New Roman"/>
        </w:rPr>
        <w:t>ma</w:t>
      </w:r>
      <w:r w:rsidR="00A773D0" w:rsidRPr="006C0F54">
        <w:rPr>
          <w:rFonts w:eastAsia="Calibri" w:cs="Times New Roman"/>
        </w:rPr>
        <w:t>k</w:t>
      </w:r>
      <w:r w:rsidR="006042C3" w:rsidRPr="006C0F54">
        <w:rPr>
          <w:rFonts w:eastAsia="Calibri" w:cs="Times New Roman"/>
        </w:rPr>
        <w:t xml:space="preserve">e </w:t>
      </w:r>
      <w:r w:rsidR="00A773D0" w:rsidRPr="006C0F54">
        <w:rPr>
          <w:rFonts w:eastAsia="Calibri" w:cs="Times New Roman"/>
        </w:rPr>
        <w:t xml:space="preserve">this </w:t>
      </w:r>
      <w:r w:rsidR="006042C3" w:rsidRPr="006C0F54">
        <w:rPr>
          <w:rFonts w:eastAsia="Calibri" w:cs="Times New Roman"/>
        </w:rPr>
        <w:t>prominent</w:t>
      </w:r>
      <w:r w:rsidR="006C0F54">
        <w:rPr>
          <w:rFonts w:eastAsia="Calibri" w:cs="Times New Roman"/>
        </w:rPr>
        <w:t>, and we incorporated logos into the websites</w:t>
      </w:r>
      <w:r w:rsidR="006042C3" w:rsidRPr="006C0F54">
        <w:rPr>
          <w:rFonts w:eastAsia="Calibri" w:cs="Times New Roman"/>
        </w:rPr>
        <w:t>.</w:t>
      </w:r>
      <w:r w:rsidR="006042C3">
        <w:t xml:space="preserve"> </w:t>
      </w:r>
    </w:p>
    <w:p w14:paraId="2845B026" w14:textId="0286CEC4" w:rsidR="00CD6867" w:rsidRDefault="00CD6867" w:rsidP="00000F73">
      <w:pPr>
        <w:spacing w:after="0" w:line="360" w:lineRule="auto"/>
        <w:contextualSpacing/>
        <w:rPr>
          <w:rFonts w:eastAsia="Calibri" w:cs="Times New Roman"/>
          <w:b/>
          <w:i/>
        </w:rPr>
      </w:pPr>
    </w:p>
    <w:p w14:paraId="1D585D18" w14:textId="36B7124C" w:rsidR="001B6CEC" w:rsidRPr="000E1CEA" w:rsidRDefault="001D63F2" w:rsidP="00000F73">
      <w:pPr>
        <w:spacing w:after="0" w:line="360" w:lineRule="auto"/>
        <w:contextualSpacing/>
        <w:rPr>
          <w:rFonts w:eastAsia="Calibri" w:cs="Times New Roman"/>
          <w:b/>
          <w:i/>
        </w:rPr>
      </w:pPr>
      <w:r>
        <w:rPr>
          <w:rFonts w:eastAsia="Calibri" w:cs="Times New Roman"/>
          <w:b/>
          <w:i/>
        </w:rPr>
        <w:t>Information about payments</w:t>
      </w:r>
    </w:p>
    <w:p w14:paraId="775E7FE2" w14:textId="7ACFDD7B" w:rsidR="001B6CEC" w:rsidRDefault="00563E8F" w:rsidP="00563E8F">
      <w:pPr>
        <w:spacing w:after="0" w:line="360" w:lineRule="auto"/>
        <w:contextualSpacing/>
        <w:rPr>
          <w:rFonts w:eastAsia="Calibri" w:cs="Times New Roman"/>
        </w:rPr>
      </w:pPr>
      <w:r w:rsidRPr="00563E8F">
        <w:rPr>
          <w:rFonts w:eastAsia="Calibri" w:cs="Times New Roman"/>
        </w:rPr>
        <w:t xml:space="preserve">Children and young people </w:t>
      </w:r>
      <w:r w:rsidR="00973DCD">
        <w:rPr>
          <w:rFonts w:eastAsia="Calibri" w:cs="Times New Roman"/>
        </w:rPr>
        <w:t xml:space="preserve">did </w:t>
      </w:r>
      <w:r w:rsidR="00810027">
        <w:rPr>
          <w:rFonts w:eastAsia="Calibri" w:cs="Times New Roman"/>
        </w:rPr>
        <w:t xml:space="preserve">not </w:t>
      </w:r>
      <w:r w:rsidR="00973DCD">
        <w:rPr>
          <w:rFonts w:eastAsia="Calibri" w:cs="Times New Roman"/>
        </w:rPr>
        <w:t xml:space="preserve">feel that </w:t>
      </w:r>
      <w:r w:rsidR="004314BC">
        <w:rPr>
          <w:rFonts w:eastAsia="Calibri" w:cs="Times New Roman"/>
        </w:rPr>
        <w:t xml:space="preserve">information about </w:t>
      </w:r>
      <w:r w:rsidR="00973DCD">
        <w:rPr>
          <w:rFonts w:eastAsia="Calibri" w:cs="Times New Roman"/>
        </w:rPr>
        <w:t>the availability of</w:t>
      </w:r>
      <w:r w:rsidRPr="00563E8F">
        <w:rPr>
          <w:rFonts w:eastAsia="Calibri" w:cs="Times New Roman"/>
        </w:rPr>
        <w:t xml:space="preserve"> </w:t>
      </w:r>
      <w:r w:rsidR="0005627A">
        <w:rPr>
          <w:rFonts w:eastAsia="Calibri" w:cs="Times New Roman"/>
        </w:rPr>
        <w:t xml:space="preserve">incentive </w:t>
      </w:r>
      <w:r w:rsidRPr="00563E8F">
        <w:rPr>
          <w:rFonts w:eastAsia="Calibri" w:cs="Times New Roman"/>
        </w:rPr>
        <w:t>payment</w:t>
      </w:r>
      <w:r w:rsidR="004314BC">
        <w:rPr>
          <w:rFonts w:eastAsia="Calibri" w:cs="Times New Roman"/>
        </w:rPr>
        <w:t xml:space="preserve">s </w:t>
      </w:r>
      <w:r w:rsidR="00973DCD">
        <w:rPr>
          <w:rFonts w:eastAsia="Calibri" w:cs="Times New Roman"/>
        </w:rPr>
        <w:t>would i</w:t>
      </w:r>
      <w:r w:rsidR="007D3095">
        <w:rPr>
          <w:rFonts w:eastAsia="Calibri" w:cs="Times New Roman"/>
        </w:rPr>
        <w:t xml:space="preserve">nfluence </w:t>
      </w:r>
      <w:r w:rsidR="00973DCD">
        <w:rPr>
          <w:rFonts w:eastAsia="Calibri" w:cs="Times New Roman"/>
        </w:rPr>
        <w:t xml:space="preserve">their own </w:t>
      </w:r>
      <w:r w:rsidRPr="00563E8F">
        <w:rPr>
          <w:rFonts w:eastAsia="Calibri" w:cs="Times New Roman"/>
        </w:rPr>
        <w:t>deci</w:t>
      </w:r>
      <w:r w:rsidR="00973DCD">
        <w:rPr>
          <w:rFonts w:eastAsia="Calibri" w:cs="Times New Roman"/>
        </w:rPr>
        <w:t>sions about</w:t>
      </w:r>
      <w:r w:rsidRPr="00563E8F">
        <w:rPr>
          <w:rFonts w:eastAsia="Calibri" w:cs="Times New Roman"/>
        </w:rPr>
        <w:t xml:space="preserve"> participat</w:t>
      </w:r>
      <w:r w:rsidR="00973DCD">
        <w:rPr>
          <w:rFonts w:eastAsia="Calibri" w:cs="Times New Roman"/>
        </w:rPr>
        <w:t>ing</w:t>
      </w:r>
      <w:r w:rsidR="0005627A">
        <w:rPr>
          <w:rFonts w:eastAsia="Calibri" w:cs="Times New Roman"/>
        </w:rPr>
        <w:t xml:space="preserve">. However, </w:t>
      </w:r>
      <w:r w:rsidR="003F377A">
        <w:rPr>
          <w:rFonts w:eastAsia="Calibri" w:cs="Times New Roman"/>
        </w:rPr>
        <w:t xml:space="preserve">some worried </w:t>
      </w:r>
      <w:r w:rsidR="00B97631">
        <w:rPr>
          <w:rFonts w:eastAsia="Calibri" w:cs="Times New Roman"/>
        </w:rPr>
        <w:t>that</w:t>
      </w:r>
      <w:r w:rsidRPr="00563E8F">
        <w:rPr>
          <w:rFonts w:eastAsia="Calibri" w:cs="Times New Roman"/>
        </w:rPr>
        <w:t xml:space="preserve"> </w:t>
      </w:r>
      <w:r w:rsidR="004314BC">
        <w:rPr>
          <w:rFonts w:eastAsia="Calibri" w:cs="Times New Roman"/>
        </w:rPr>
        <w:t xml:space="preserve">providing </w:t>
      </w:r>
      <w:r w:rsidR="0005627A">
        <w:rPr>
          <w:rFonts w:eastAsia="Calibri" w:cs="Times New Roman"/>
        </w:rPr>
        <w:t xml:space="preserve">such </w:t>
      </w:r>
      <w:r w:rsidRPr="00563E8F">
        <w:rPr>
          <w:rFonts w:eastAsia="Calibri" w:cs="Times New Roman"/>
        </w:rPr>
        <w:t>payment</w:t>
      </w:r>
      <w:r w:rsidR="004314BC">
        <w:rPr>
          <w:rFonts w:eastAsia="Calibri" w:cs="Times New Roman"/>
        </w:rPr>
        <w:t>s</w:t>
      </w:r>
      <w:r w:rsidRPr="00563E8F">
        <w:rPr>
          <w:rFonts w:eastAsia="Calibri" w:cs="Times New Roman"/>
        </w:rPr>
        <w:t xml:space="preserve"> may </w:t>
      </w:r>
      <w:r w:rsidR="00973DCD">
        <w:rPr>
          <w:rFonts w:eastAsia="Calibri" w:cs="Times New Roman"/>
        </w:rPr>
        <w:t>lead others to overlook the</w:t>
      </w:r>
      <w:r w:rsidRPr="00563E8F">
        <w:rPr>
          <w:rFonts w:eastAsia="Calibri" w:cs="Times New Roman"/>
        </w:rPr>
        <w:t xml:space="preserve"> risks</w:t>
      </w:r>
      <w:r w:rsidR="00CD2548">
        <w:rPr>
          <w:rFonts w:eastAsia="Calibri" w:cs="Times New Roman"/>
        </w:rPr>
        <w:t xml:space="preserve">, and therefore </w:t>
      </w:r>
      <w:r w:rsidR="0005627A">
        <w:rPr>
          <w:rFonts w:eastAsia="Calibri" w:cs="Times New Roman"/>
        </w:rPr>
        <w:t xml:space="preserve">that </w:t>
      </w:r>
      <w:r w:rsidR="004314BC">
        <w:rPr>
          <w:rFonts w:eastAsia="Calibri" w:cs="Times New Roman"/>
        </w:rPr>
        <w:t xml:space="preserve">providing any </w:t>
      </w:r>
      <w:r w:rsidR="0005627A">
        <w:rPr>
          <w:rFonts w:eastAsia="Calibri" w:cs="Times New Roman"/>
        </w:rPr>
        <w:t>pay</w:t>
      </w:r>
      <w:r w:rsidR="004314BC">
        <w:rPr>
          <w:rFonts w:eastAsia="Calibri" w:cs="Times New Roman"/>
        </w:rPr>
        <w:t>ment</w:t>
      </w:r>
      <w:r w:rsidR="00234385">
        <w:rPr>
          <w:rFonts w:eastAsia="Calibri" w:cs="Times New Roman"/>
        </w:rPr>
        <w:t xml:space="preserve"> to trial participants </w:t>
      </w:r>
      <w:r w:rsidR="0005627A">
        <w:rPr>
          <w:rFonts w:eastAsia="Calibri" w:cs="Times New Roman"/>
        </w:rPr>
        <w:t>was</w:t>
      </w:r>
      <w:r w:rsidR="00B97631">
        <w:rPr>
          <w:rFonts w:eastAsia="Calibri" w:cs="Times New Roman"/>
        </w:rPr>
        <w:t xml:space="preserve"> “dodgy”</w:t>
      </w:r>
      <w:r w:rsidR="00234385">
        <w:rPr>
          <w:rFonts w:eastAsia="Calibri" w:cs="Times New Roman"/>
        </w:rPr>
        <w:t>,</w:t>
      </w:r>
      <w:r w:rsidRPr="00563E8F">
        <w:rPr>
          <w:rFonts w:eastAsia="Calibri" w:cs="Times New Roman"/>
        </w:rPr>
        <w:t xml:space="preserve"> </w:t>
      </w:r>
      <w:r w:rsidR="00234385">
        <w:rPr>
          <w:rFonts w:eastAsia="Calibri" w:cs="Times New Roman"/>
        </w:rPr>
        <w:t xml:space="preserve">not to mention providing information about such payments. </w:t>
      </w:r>
      <w:r w:rsidR="002B3892">
        <w:rPr>
          <w:rFonts w:eastAsia="Calibri" w:cs="Times New Roman"/>
        </w:rPr>
        <w:t>Professionals</w:t>
      </w:r>
      <w:r w:rsidRPr="00563E8F">
        <w:rPr>
          <w:rFonts w:eastAsia="Calibri" w:cs="Times New Roman"/>
        </w:rPr>
        <w:t xml:space="preserve"> noted that it was </w:t>
      </w:r>
      <w:r w:rsidR="00810027">
        <w:rPr>
          <w:rFonts w:eastAsia="Calibri" w:cs="Times New Roman"/>
        </w:rPr>
        <w:t>rare</w:t>
      </w:r>
      <w:r w:rsidRPr="00563E8F">
        <w:rPr>
          <w:rFonts w:eastAsia="Calibri" w:cs="Times New Roman"/>
        </w:rPr>
        <w:t xml:space="preserve"> for patients to be paid</w:t>
      </w:r>
      <w:r w:rsidR="007D3095">
        <w:rPr>
          <w:rFonts w:eastAsia="Calibri" w:cs="Times New Roman"/>
        </w:rPr>
        <w:t xml:space="preserve"> incentives</w:t>
      </w:r>
      <w:r w:rsidRPr="00563E8F">
        <w:rPr>
          <w:rFonts w:eastAsia="Calibri" w:cs="Times New Roman"/>
        </w:rPr>
        <w:t xml:space="preserve"> to participate in paediatric trials</w:t>
      </w:r>
      <w:r w:rsidR="00CE231B">
        <w:rPr>
          <w:rFonts w:eastAsia="Calibri" w:cs="Times New Roman"/>
        </w:rPr>
        <w:t xml:space="preserve"> in the UK</w:t>
      </w:r>
      <w:r w:rsidRPr="00563E8F">
        <w:rPr>
          <w:rFonts w:eastAsia="Calibri" w:cs="Times New Roman"/>
        </w:rPr>
        <w:t xml:space="preserve">. </w:t>
      </w:r>
      <w:r w:rsidR="00810027">
        <w:rPr>
          <w:rFonts w:eastAsia="Calibri" w:cs="Times New Roman"/>
        </w:rPr>
        <w:t xml:space="preserve">In contrast, </w:t>
      </w:r>
      <w:r w:rsidR="00CD6867">
        <w:rPr>
          <w:rFonts w:eastAsia="Calibri" w:cs="Times New Roman"/>
        </w:rPr>
        <w:t>professional</w:t>
      </w:r>
      <w:r w:rsidR="005241EB">
        <w:rPr>
          <w:rFonts w:eastAsia="Calibri" w:cs="Times New Roman"/>
        </w:rPr>
        <w:t xml:space="preserve">s and young people </w:t>
      </w:r>
      <w:r w:rsidR="0005627A">
        <w:rPr>
          <w:rFonts w:eastAsia="Calibri" w:cs="Times New Roman"/>
        </w:rPr>
        <w:t xml:space="preserve">agreed </w:t>
      </w:r>
      <w:r w:rsidR="005241EB">
        <w:rPr>
          <w:rFonts w:eastAsia="Calibri" w:cs="Times New Roman"/>
        </w:rPr>
        <w:t>that for</w:t>
      </w:r>
      <w:r w:rsidRPr="00563E8F">
        <w:rPr>
          <w:rFonts w:eastAsia="Calibri" w:cs="Times New Roman"/>
        </w:rPr>
        <w:t xml:space="preserve"> studies </w:t>
      </w:r>
      <w:r w:rsidR="00C01D50">
        <w:rPr>
          <w:rFonts w:eastAsia="Calibri" w:cs="Times New Roman"/>
        </w:rPr>
        <w:t xml:space="preserve">involving </w:t>
      </w:r>
      <w:r w:rsidRPr="00563E8F">
        <w:rPr>
          <w:rFonts w:eastAsia="Calibri" w:cs="Times New Roman"/>
        </w:rPr>
        <w:t xml:space="preserve">healthy volunteers </w:t>
      </w:r>
      <w:r w:rsidR="005D324B">
        <w:rPr>
          <w:rFonts w:eastAsia="Calibri" w:cs="Times New Roman"/>
        </w:rPr>
        <w:t>undert</w:t>
      </w:r>
      <w:r w:rsidR="00C01D50">
        <w:rPr>
          <w:rFonts w:eastAsia="Calibri" w:cs="Times New Roman"/>
        </w:rPr>
        <w:t>aking</w:t>
      </w:r>
      <w:r w:rsidR="00352BA9">
        <w:rPr>
          <w:rFonts w:eastAsia="Calibri" w:cs="Times New Roman"/>
        </w:rPr>
        <w:t xml:space="preserve"> </w:t>
      </w:r>
      <w:r w:rsidRPr="006C0F54">
        <w:rPr>
          <w:rFonts w:eastAsia="Calibri" w:cs="Times New Roman"/>
        </w:rPr>
        <w:t>multiple</w:t>
      </w:r>
      <w:r w:rsidRPr="00563E8F">
        <w:rPr>
          <w:rFonts w:eastAsia="Calibri" w:cs="Times New Roman"/>
        </w:rPr>
        <w:t xml:space="preserve"> blood tests</w:t>
      </w:r>
      <w:r w:rsidR="00B97631">
        <w:rPr>
          <w:rFonts w:eastAsia="Calibri" w:cs="Times New Roman"/>
        </w:rPr>
        <w:t xml:space="preserve"> with no personal benefit</w:t>
      </w:r>
      <w:r w:rsidR="0005627A">
        <w:rPr>
          <w:rFonts w:eastAsia="Calibri" w:cs="Times New Roman"/>
        </w:rPr>
        <w:t xml:space="preserve">, </w:t>
      </w:r>
      <w:r w:rsidR="004314BC">
        <w:rPr>
          <w:rFonts w:eastAsia="Calibri" w:cs="Times New Roman"/>
        </w:rPr>
        <w:t xml:space="preserve">providing information about </w:t>
      </w:r>
      <w:r w:rsidRPr="00563E8F">
        <w:rPr>
          <w:rFonts w:eastAsia="Calibri" w:cs="Times New Roman"/>
        </w:rPr>
        <w:t>payment</w:t>
      </w:r>
      <w:r w:rsidR="004314BC">
        <w:rPr>
          <w:rFonts w:eastAsia="Calibri" w:cs="Times New Roman"/>
        </w:rPr>
        <w:t xml:space="preserve">s </w:t>
      </w:r>
      <w:r w:rsidRPr="00563E8F">
        <w:rPr>
          <w:rFonts w:eastAsia="Calibri" w:cs="Times New Roman"/>
        </w:rPr>
        <w:t>would be needed to ensure recruitment.</w:t>
      </w:r>
      <w:r w:rsidR="00A01E67">
        <w:rPr>
          <w:rFonts w:eastAsia="Calibri" w:cs="Times New Roman"/>
        </w:rPr>
        <w:t xml:space="preserve"> </w:t>
      </w:r>
      <w:r w:rsidR="007D3095">
        <w:rPr>
          <w:rFonts w:eastAsia="Calibri" w:cs="Times New Roman"/>
        </w:rPr>
        <w:t>Aside from such studies, m</w:t>
      </w:r>
      <w:r w:rsidR="00A01E67">
        <w:rPr>
          <w:rFonts w:eastAsia="Calibri" w:cs="Times New Roman"/>
        </w:rPr>
        <w:t xml:space="preserve">ost participants did not </w:t>
      </w:r>
      <w:r w:rsidR="007D3095">
        <w:rPr>
          <w:rFonts w:eastAsia="Calibri" w:cs="Times New Roman"/>
        </w:rPr>
        <w:t xml:space="preserve">believe </w:t>
      </w:r>
      <w:r w:rsidR="00A01E67">
        <w:rPr>
          <w:rFonts w:eastAsia="Calibri" w:cs="Times New Roman"/>
        </w:rPr>
        <w:t xml:space="preserve">that </w:t>
      </w:r>
      <w:r w:rsidR="004314BC" w:rsidRPr="006C0F54">
        <w:rPr>
          <w:rFonts w:eastAsia="Calibri" w:cs="Times New Roman"/>
        </w:rPr>
        <w:t xml:space="preserve">providing information about payments </w:t>
      </w:r>
      <w:r w:rsidR="00A01E67" w:rsidRPr="006C0F54">
        <w:rPr>
          <w:rFonts w:eastAsia="Calibri" w:cs="Times New Roman"/>
        </w:rPr>
        <w:t xml:space="preserve">for participation in a trial </w:t>
      </w:r>
      <w:r w:rsidR="007D3095" w:rsidRPr="006C0F54">
        <w:rPr>
          <w:rFonts w:eastAsia="Calibri" w:cs="Times New Roman"/>
        </w:rPr>
        <w:t>w</w:t>
      </w:r>
      <w:r w:rsidR="00CD2548" w:rsidRPr="006C0F54">
        <w:rPr>
          <w:rFonts w:eastAsia="Calibri" w:cs="Times New Roman"/>
        </w:rPr>
        <w:t xml:space="preserve">as </w:t>
      </w:r>
      <w:r w:rsidR="00AA03B0" w:rsidRPr="006C0F54">
        <w:rPr>
          <w:rFonts w:eastAsia="Calibri" w:cs="Times New Roman"/>
        </w:rPr>
        <w:t>advisable</w:t>
      </w:r>
      <w:r w:rsidR="00A01E67" w:rsidRPr="006C0F54">
        <w:rPr>
          <w:rFonts w:eastAsia="Calibri" w:cs="Times New Roman"/>
        </w:rPr>
        <w:t>.</w:t>
      </w:r>
      <w:r w:rsidR="00CD6867" w:rsidRPr="006C0F54">
        <w:rPr>
          <w:rFonts w:eastAsia="Calibri" w:cs="Times New Roman"/>
        </w:rPr>
        <w:t xml:space="preserve"> </w:t>
      </w:r>
      <w:r w:rsidR="006C0F54" w:rsidRPr="006C0F54">
        <w:rPr>
          <w:rFonts w:eastAsia="Calibri" w:cs="Times New Roman"/>
        </w:rPr>
        <w:t>We positioned i</w:t>
      </w:r>
      <w:r w:rsidR="00CD6867" w:rsidRPr="006C0F54">
        <w:rPr>
          <w:rFonts w:eastAsia="Calibri" w:cs="Times New Roman"/>
        </w:rPr>
        <w:t xml:space="preserve">nformation about payments within the </w:t>
      </w:r>
      <w:r w:rsidR="00386FBC" w:rsidRPr="006C0F54">
        <w:rPr>
          <w:rFonts w:eastAsia="Calibri" w:cs="Times New Roman"/>
        </w:rPr>
        <w:t>‘</w:t>
      </w:r>
      <w:r w:rsidR="00CD6867" w:rsidRPr="006C0F54">
        <w:rPr>
          <w:rFonts w:eastAsia="Calibri" w:cs="Times New Roman"/>
        </w:rPr>
        <w:t>Questions and Answers</w:t>
      </w:r>
      <w:r w:rsidR="00386FBC" w:rsidRPr="006C0F54">
        <w:rPr>
          <w:rFonts w:eastAsia="Calibri" w:cs="Times New Roman"/>
        </w:rPr>
        <w:t>’</w:t>
      </w:r>
      <w:r w:rsidR="00CD6867" w:rsidRPr="006C0F54">
        <w:rPr>
          <w:rFonts w:eastAsia="Calibri" w:cs="Times New Roman"/>
        </w:rPr>
        <w:t xml:space="preserve"> page rather than h</w:t>
      </w:r>
      <w:r w:rsidR="006C0F54" w:rsidRPr="006C0F54">
        <w:rPr>
          <w:rFonts w:eastAsia="Calibri" w:cs="Times New Roman"/>
        </w:rPr>
        <w:t>aving its own specific profile o</w:t>
      </w:r>
      <w:r w:rsidR="00CD6867" w:rsidRPr="006C0F54">
        <w:rPr>
          <w:rFonts w:eastAsia="Calibri" w:cs="Times New Roman"/>
        </w:rPr>
        <w:t>n the website.</w:t>
      </w:r>
    </w:p>
    <w:p w14:paraId="5D33BD66" w14:textId="77777777" w:rsidR="00A14DFE" w:rsidRDefault="00A14DFE" w:rsidP="00000F73">
      <w:pPr>
        <w:spacing w:after="0" w:line="360" w:lineRule="auto"/>
        <w:rPr>
          <w:rFonts w:eastAsia="Calibri" w:cs="Times New Roman"/>
          <w:b/>
        </w:rPr>
      </w:pPr>
    </w:p>
    <w:p w14:paraId="5D711811" w14:textId="43A0F394" w:rsidR="00853EB1" w:rsidRPr="000E1CEA" w:rsidRDefault="00853EB1" w:rsidP="00000F73">
      <w:pPr>
        <w:spacing w:after="0" w:line="360" w:lineRule="auto"/>
        <w:rPr>
          <w:rFonts w:eastAsia="Calibri" w:cs="Times New Roman"/>
          <w:b/>
        </w:rPr>
      </w:pPr>
      <w:r w:rsidRPr="000E1CEA">
        <w:rPr>
          <w:rFonts w:eastAsia="Calibri" w:cs="Times New Roman"/>
          <w:b/>
        </w:rPr>
        <w:t xml:space="preserve">Design </w:t>
      </w:r>
      <w:r w:rsidR="007D3095">
        <w:rPr>
          <w:rFonts w:eastAsia="Calibri" w:cs="Times New Roman"/>
          <w:b/>
        </w:rPr>
        <w:t>and t</w:t>
      </w:r>
      <w:r w:rsidRPr="000E1CEA">
        <w:rPr>
          <w:rFonts w:eastAsia="Calibri" w:cs="Times New Roman"/>
          <w:b/>
        </w:rPr>
        <w:t xml:space="preserve">one of the </w:t>
      </w:r>
      <w:r w:rsidR="00776E3B">
        <w:rPr>
          <w:rFonts w:eastAsia="Calibri" w:cs="Times New Roman"/>
          <w:b/>
        </w:rPr>
        <w:t>multimedia websites</w:t>
      </w:r>
    </w:p>
    <w:p w14:paraId="56B52821" w14:textId="77777777" w:rsidR="00E06F97" w:rsidRPr="000E1CEA" w:rsidRDefault="00E06F97" w:rsidP="00000F73">
      <w:pPr>
        <w:spacing w:after="0" w:line="360" w:lineRule="auto"/>
        <w:contextualSpacing/>
        <w:rPr>
          <w:rFonts w:eastAsia="Calibri" w:cs="Times New Roman"/>
          <w:b/>
          <w:i/>
        </w:rPr>
      </w:pPr>
      <w:r w:rsidRPr="000E1CEA">
        <w:rPr>
          <w:rFonts w:eastAsia="Calibri" w:cs="Times New Roman"/>
          <w:b/>
          <w:i/>
        </w:rPr>
        <w:t>Colour</w:t>
      </w:r>
    </w:p>
    <w:p w14:paraId="67C89DD1" w14:textId="22FF5D7E" w:rsidR="000F4743" w:rsidRDefault="00134958" w:rsidP="000F4743">
      <w:pPr>
        <w:spacing w:after="0" w:line="360" w:lineRule="auto"/>
      </w:pPr>
      <w:r w:rsidRPr="00000F73">
        <w:rPr>
          <w:rFonts w:eastAsia="Calibri" w:cs="Times New Roman"/>
        </w:rPr>
        <w:t>Young people</w:t>
      </w:r>
      <w:r w:rsidR="00467CBB">
        <w:rPr>
          <w:rFonts w:eastAsia="Calibri" w:cs="Times New Roman"/>
        </w:rPr>
        <w:t xml:space="preserve"> </w:t>
      </w:r>
      <w:r w:rsidR="001507C8">
        <w:rPr>
          <w:rFonts w:eastAsia="Calibri" w:cs="Times New Roman"/>
        </w:rPr>
        <w:t>felt that</w:t>
      </w:r>
      <w:r w:rsidR="00C77D1C">
        <w:rPr>
          <w:rFonts w:eastAsia="Calibri" w:cs="Times New Roman"/>
        </w:rPr>
        <w:t xml:space="preserve"> </w:t>
      </w:r>
      <w:r w:rsidRPr="00000F73">
        <w:rPr>
          <w:rFonts w:eastAsia="Calibri" w:cs="Times New Roman"/>
        </w:rPr>
        <w:t xml:space="preserve">colour </w:t>
      </w:r>
      <w:r w:rsidR="001507C8">
        <w:rPr>
          <w:rFonts w:eastAsia="Calibri" w:cs="Times New Roman"/>
        </w:rPr>
        <w:t xml:space="preserve">in </w:t>
      </w:r>
      <w:r w:rsidR="00CB583E">
        <w:rPr>
          <w:rFonts w:eastAsia="Calibri" w:cs="Times New Roman"/>
        </w:rPr>
        <w:t xml:space="preserve">multimedia websites </w:t>
      </w:r>
      <w:r w:rsidR="001507C8">
        <w:rPr>
          <w:rFonts w:eastAsia="Calibri" w:cs="Times New Roman"/>
        </w:rPr>
        <w:t xml:space="preserve">was important </w:t>
      </w:r>
      <w:r w:rsidRPr="00000F73">
        <w:rPr>
          <w:rFonts w:eastAsia="Calibri" w:cs="Times New Roman"/>
        </w:rPr>
        <w:t xml:space="preserve">to engage the audience but </w:t>
      </w:r>
      <w:r w:rsidR="00467CBB">
        <w:rPr>
          <w:rFonts w:eastAsia="Calibri" w:cs="Times New Roman"/>
        </w:rPr>
        <w:t xml:space="preserve">noted that </w:t>
      </w:r>
      <w:r w:rsidR="00C77D1C">
        <w:rPr>
          <w:rFonts w:eastAsia="Calibri" w:cs="Times New Roman"/>
        </w:rPr>
        <w:t>its use</w:t>
      </w:r>
      <w:r w:rsidR="001507C8">
        <w:rPr>
          <w:rFonts w:eastAsia="Calibri" w:cs="Times New Roman"/>
        </w:rPr>
        <w:t xml:space="preserve"> needed balance </w:t>
      </w:r>
      <w:r w:rsidR="00CE231B">
        <w:rPr>
          <w:rFonts w:eastAsia="Calibri" w:cs="Times New Roman"/>
        </w:rPr>
        <w:t xml:space="preserve">to ensure </w:t>
      </w:r>
      <w:r w:rsidR="00CB583E">
        <w:rPr>
          <w:rFonts w:eastAsia="Calibri" w:cs="Times New Roman"/>
        </w:rPr>
        <w:t>the website</w:t>
      </w:r>
      <w:r w:rsidR="00CE231B">
        <w:rPr>
          <w:rFonts w:eastAsia="Calibri" w:cs="Times New Roman"/>
        </w:rPr>
        <w:t xml:space="preserve"> looked “professional’.</w:t>
      </w:r>
      <w:r w:rsidRPr="00000F73">
        <w:rPr>
          <w:rFonts w:eastAsia="Calibri" w:cs="Times New Roman"/>
        </w:rPr>
        <w:t xml:space="preserve"> </w:t>
      </w:r>
      <w:r w:rsidR="0000111B">
        <w:rPr>
          <w:rFonts w:eastAsia="Calibri" w:cs="Times New Roman"/>
        </w:rPr>
        <w:t>C</w:t>
      </w:r>
      <w:r w:rsidRPr="00000F73">
        <w:rPr>
          <w:rFonts w:eastAsia="Calibri" w:cs="Times New Roman"/>
        </w:rPr>
        <w:t>hildren</w:t>
      </w:r>
      <w:r w:rsidR="0000111B">
        <w:rPr>
          <w:rFonts w:eastAsia="Calibri" w:cs="Times New Roman"/>
        </w:rPr>
        <w:t xml:space="preserve"> (</w:t>
      </w:r>
      <w:r w:rsidR="007C7DA3">
        <w:rPr>
          <w:rFonts w:eastAsia="Calibri" w:cs="Times New Roman"/>
        </w:rPr>
        <w:t>aged 6-11 years</w:t>
      </w:r>
      <w:r w:rsidR="0000111B">
        <w:rPr>
          <w:rFonts w:eastAsia="Calibri" w:cs="Times New Roman"/>
        </w:rPr>
        <w:t>)</w:t>
      </w:r>
      <w:r w:rsidRPr="00000F73">
        <w:rPr>
          <w:rFonts w:eastAsia="Calibri" w:cs="Times New Roman"/>
        </w:rPr>
        <w:t xml:space="preserve"> and their parents preferred bright colours whereas </w:t>
      </w:r>
      <w:r w:rsidR="00526C8F">
        <w:rPr>
          <w:rFonts w:eastAsia="Calibri" w:cs="Times New Roman"/>
        </w:rPr>
        <w:t>young people</w:t>
      </w:r>
      <w:r w:rsidRPr="00000F73">
        <w:rPr>
          <w:rFonts w:eastAsia="Calibri" w:cs="Times New Roman"/>
        </w:rPr>
        <w:t xml:space="preserve"> preferred</w:t>
      </w:r>
      <w:r w:rsidR="00CB583E">
        <w:rPr>
          <w:rFonts w:eastAsia="Calibri" w:cs="Times New Roman"/>
        </w:rPr>
        <w:t xml:space="preserve"> more muted</w:t>
      </w:r>
      <w:r w:rsidRPr="00000F73">
        <w:rPr>
          <w:rFonts w:eastAsia="Calibri" w:cs="Times New Roman"/>
        </w:rPr>
        <w:t xml:space="preserve"> colours. </w:t>
      </w:r>
      <w:r w:rsidR="00641E64">
        <w:rPr>
          <w:rFonts w:eastAsia="Calibri" w:cs="Times New Roman"/>
        </w:rPr>
        <w:t xml:space="preserve">Some </w:t>
      </w:r>
      <w:r w:rsidR="00CB583E">
        <w:t xml:space="preserve">parents and </w:t>
      </w:r>
      <w:r w:rsidR="00A178B2">
        <w:t>professional</w:t>
      </w:r>
      <w:r w:rsidR="00CB583E">
        <w:t xml:space="preserve">s </w:t>
      </w:r>
      <w:r w:rsidR="00641E64">
        <w:t>advised avoiding</w:t>
      </w:r>
      <w:r w:rsidR="005F1AA6">
        <w:t xml:space="preserve"> a particular shade of </w:t>
      </w:r>
      <w:r w:rsidR="006714A8">
        <w:t>green</w:t>
      </w:r>
      <w:r w:rsidR="00641E64">
        <w:t xml:space="preserve">, </w:t>
      </w:r>
      <w:r w:rsidR="005D324B">
        <w:t>which</w:t>
      </w:r>
      <w:r w:rsidR="006714A8">
        <w:t xml:space="preserve"> they </w:t>
      </w:r>
      <w:r w:rsidRPr="00000F73">
        <w:t xml:space="preserve">associated with illness. </w:t>
      </w:r>
      <w:r w:rsidR="00B561FC">
        <w:t>Whilst participants</w:t>
      </w:r>
      <w:r w:rsidR="00234385">
        <w:t xml:space="preserve"> </w:t>
      </w:r>
      <w:r w:rsidR="00C75D6C" w:rsidRPr="00000F73">
        <w:t xml:space="preserve">liked </w:t>
      </w:r>
      <w:r w:rsidR="00AA03B0">
        <w:t xml:space="preserve">that </w:t>
      </w:r>
      <w:r w:rsidR="00641E64">
        <w:t xml:space="preserve">the animation </w:t>
      </w:r>
      <w:r w:rsidR="005D324B">
        <w:t xml:space="preserve">characters </w:t>
      </w:r>
      <w:r w:rsidR="00AA03B0" w:rsidRPr="00000F73">
        <w:t xml:space="preserve">in the </w:t>
      </w:r>
      <w:r w:rsidR="00AA03B0">
        <w:t xml:space="preserve">prototype websites </w:t>
      </w:r>
      <w:r w:rsidR="00AC772B">
        <w:t>represent</w:t>
      </w:r>
      <w:r w:rsidR="00AA03B0">
        <w:t>ed</w:t>
      </w:r>
      <w:r w:rsidR="00234385">
        <w:t xml:space="preserve"> </w:t>
      </w:r>
      <w:r w:rsidR="005D324B">
        <w:t>a</w:t>
      </w:r>
      <w:r w:rsidR="00C75D6C" w:rsidRPr="00000F73">
        <w:t xml:space="preserve"> range of </w:t>
      </w:r>
      <w:r w:rsidR="00641E64">
        <w:t xml:space="preserve">ethnic </w:t>
      </w:r>
      <w:r w:rsidR="00C75D6C" w:rsidRPr="00000F73">
        <w:t>backgrounds</w:t>
      </w:r>
      <w:r w:rsidR="00342998" w:rsidRPr="00000F73">
        <w:t xml:space="preserve">, </w:t>
      </w:r>
      <w:r w:rsidR="003C628A">
        <w:t xml:space="preserve">ensuring the realistic skin tone of </w:t>
      </w:r>
      <w:r w:rsidR="00C75D6C" w:rsidRPr="00000F73">
        <w:t xml:space="preserve">characters </w:t>
      </w:r>
      <w:r w:rsidR="003C628A">
        <w:t xml:space="preserve">was a </w:t>
      </w:r>
      <w:r w:rsidR="00342998" w:rsidRPr="00000F73">
        <w:t xml:space="preserve">concern </w:t>
      </w:r>
      <w:r w:rsidR="003C628A">
        <w:t xml:space="preserve">for </w:t>
      </w:r>
      <w:r w:rsidR="00CD06A2">
        <w:t xml:space="preserve">some </w:t>
      </w:r>
      <w:r w:rsidR="00342998" w:rsidRPr="00000F73">
        <w:t>parents</w:t>
      </w:r>
      <w:r w:rsidR="00C75D6C" w:rsidRPr="00000F73">
        <w:t xml:space="preserve">. </w:t>
      </w:r>
      <w:r w:rsidR="00744CFE">
        <w:t xml:space="preserve">Reflecting these comments, </w:t>
      </w:r>
      <w:r w:rsidR="001F2924">
        <w:t xml:space="preserve">after the second round of interviews </w:t>
      </w:r>
      <w:r w:rsidR="00744CFE">
        <w:t>w</w:t>
      </w:r>
      <w:r w:rsidR="006B2BCE">
        <w:t>e cha</w:t>
      </w:r>
      <w:r w:rsidR="008B5AB5">
        <w:t xml:space="preserve">nged the skin </w:t>
      </w:r>
      <w:r w:rsidR="00744CFE">
        <w:t xml:space="preserve">tone </w:t>
      </w:r>
      <w:r w:rsidR="008B5AB5">
        <w:t>for</w:t>
      </w:r>
      <w:r w:rsidR="006B2BCE">
        <w:t xml:space="preserve"> a few characters in the websites. </w:t>
      </w:r>
      <w:r w:rsidR="00744CFE">
        <w:t xml:space="preserve">We also ensured that </w:t>
      </w:r>
      <w:r w:rsidR="000F4743">
        <w:t xml:space="preserve">the </w:t>
      </w:r>
      <w:r w:rsidR="00744CFE">
        <w:t>colour</w:t>
      </w:r>
      <w:r w:rsidR="001F2924">
        <w:t>s</w:t>
      </w:r>
      <w:r w:rsidR="00744CFE">
        <w:t xml:space="preserve"> used in the </w:t>
      </w:r>
      <w:r w:rsidR="000F4743">
        <w:t>m</w:t>
      </w:r>
      <w:r w:rsidR="008B5AB5">
        <w:t>ultimedia website</w:t>
      </w:r>
      <w:r w:rsidR="000F4743">
        <w:t xml:space="preserve"> for children </w:t>
      </w:r>
      <w:r w:rsidR="008B5AB5">
        <w:t xml:space="preserve">was </w:t>
      </w:r>
      <w:r w:rsidR="000F4743">
        <w:t>bright (predominant</w:t>
      </w:r>
      <w:r w:rsidR="001F2924">
        <w:t>ly</w:t>
      </w:r>
      <w:r w:rsidR="000F4743">
        <w:t xml:space="preserve"> orange) and the</w:t>
      </w:r>
      <w:r w:rsidR="008B5AB5">
        <w:t xml:space="preserve"> multimedia website</w:t>
      </w:r>
      <w:r w:rsidR="000F4743">
        <w:t xml:space="preserve"> for young people was </w:t>
      </w:r>
      <w:r w:rsidR="001F2924">
        <w:t>more muted (</w:t>
      </w:r>
      <w:r w:rsidR="000F4743">
        <w:t>predominantly teal</w:t>
      </w:r>
      <w:r w:rsidR="001F2924">
        <w:t>)</w:t>
      </w:r>
      <w:r w:rsidR="000F4743">
        <w:t xml:space="preserve">. </w:t>
      </w:r>
    </w:p>
    <w:p w14:paraId="794B6F18" w14:textId="6F0009D6" w:rsidR="005241EB" w:rsidRPr="00000F73" w:rsidRDefault="005241EB" w:rsidP="00000F73">
      <w:pPr>
        <w:spacing w:after="0" w:line="360" w:lineRule="auto"/>
      </w:pPr>
    </w:p>
    <w:p w14:paraId="7BEB8B7C" w14:textId="62B99691" w:rsidR="00E06F97" w:rsidRPr="000E1CEA" w:rsidRDefault="004105E0" w:rsidP="00000F73">
      <w:pPr>
        <w:spacing w:after="0" w:line="360" w:lineRule="auto"/>
        <w:contextualSpacing/>
        <w:rPr>
          <w:rFonts w:eastAsia="Calibri" w:cs="Times New Roman"/>
          <w:b/>
          <w:i/>
        </w:rPr>
      </w:pPr>
      <w:r w:rsidRPr="000E1CEA">
        <w:rPr>
          <w:rFonts w:eastAsia="Calibri" w:cs="Times New Roman"/>
          <w:b/>
          <w:i/>
        </w:rPr>
        <w:t>Layout</w:t>
      </w:r>
    </w:p>
    <w:p w14:paraId="1653105B" w14:textId="0EA22337" w:rsidR="006123F6" w:rsidRPr="00000F73" w:rsidRDefault="006123F6" w:rsidP="00000F73">
      <w:pPr>
        <w:spacing w:after="0" w:line="360" w:lineRule="auto"/>
        <w:contextualSpacing/>
        <w:rPr>
          <w:rFonts w:eastAsia="Calibri" w:cs="Times New Roman"/>
        </w:rPr>
      </w:pPr>
      <w:r w:rsidRPr="00000F73">
        <w:rPr>
          <w:rFonts w:eastAsia="Calibri" w:cs="Times New Roman"/>
        </w:rPr>
        <w:t xml:space="preserve">Young people talked about the need for </w:t>
      </w:r>
      <w:r w:rsidR="007D3095">
        <w:rPr>
          <w:rFonts w:eastAsia="Calibri" w:cs="Times New Roman"/>
        </w:rPr>
        <w:t xml:space="preserve">the </w:t>
      </w:r>
      <w:r w:rsidR="00CB583E">
        <w:rPr>
          <w:rFonts w:eastAsia="Calibri" w:cs="Times New Roman"/>
        </w:rPr>
        <w:t>multimedia websites</w:t>
      </w:r>
      <w:r w:rsidRPr="00000F73">
        <w:rPr>
          <w:rFonts w:eastAsia="Calibri" w:cs="Times New Roman"/>
        </w:rPr>
        <w:t xml:space="preserve"> to be well</w:t>
      </w:r>
      <w:r w:rsidR="007D3095">
        <w:rPr>
          <w:rFonts w:eastAsia="Calibri" w:cs="Times New Roman"/>
        </w:rPr>
        <w:t>-</w:t>
      </w:r>
      <w:r w:rsidRPr="00000F73">
        <w:rPr>
          <w:rFonts w:eastAsia="Calibri" w:cs="Times New Roman"/>
        </w:rPr>
        <w:t xml:space="preserve">structured </w:t>
      </w:r>
      <w:r w:rsidR="00CC7469">
        <w:rPr>
          <w:rFonts w:eastAsia="Calibri" w:cs="Times New Roman"/>
        </w:rPr>
        <w:t>and easy to navigate</w:t>
      </w:r>
      <w:r w:rsidR="00ED6BED">
        <w:rPr>
          <w:rFonts w:eastAsia="Calibri" w:cs="Times New Roman"/>
        </w:rPr>
        <w:t xml:space="preserve"> with the main points “staring right in your face” and having “simple” headings</w:t>
      </w:r>
      <w:r w:rsidRPr="00000F73">
        <w:rPr>
          <w:rFonts w:eastAsia="Calibri" w:cs="Times New Roman"/>
        </w:rPr>
        <w:t>. They described websites that they liked</w:t>
      </w:r>
      <w:r w:rsidR="005A66F7">
        <w:rPr>
          <w:rFonts w:eastAsia="Calibri" w:cs="Times New Roman"/>
        </w:rPr>
        <w:t>,</w:t>
      </w:r>
      <w:r w:rsidRPr="00000F73">
        <w:rPr>
          <w:rFonts w:eastAsia="Calibri" w:cs="Times New Roman"/>
        </w:rPr>
        <w:t xml:space="preserve"> and</w:t>
      </w:r>
      <w:r w:rsidR="007D3095">
        <w:rPr>
          <w:rFonts w:eastAsia="Calibri" w:cs="Times New Roman"/>
        </w:rPr>
        <w:t xml:space="preserve"> even though these contained</w:t>
      </w:r>
      <w:r w:rsidRPr="00000F73">
        <w:rPr>
          <w:rFonts w:eastAsia="Calibri" w:cs="Times New Roman"/>
        </w:rPr>
        <w:t xml:space="preserve"> a lot of information</w:t>
      </w:r>
      <w:r w:rsidR="007D3095">
        <w:rPr>
          <w:rFonts w:eastAsia="Calibri" w:cs="Times New Roman"/>
        </w:rPr>
        <w:t>,</w:t>
      </w:r>
      <w:r w:rsidRPr="00000F73">
        <w:rPr>
          <w:rFonts w:eastAsia="Calibri" w:cs="Times New Roman"/>
        </w:rPr>
        <w:t xml:space="preserve"> it was clearly laid out and easy to read. They liked </w:t>
      </w:r>
      <w:r w:rsidR="00C77D1C">
        <w:rPr>
          <w:rFonts w:eastAsia="Calibri" w:cs="Times New Roman"/>
        </w:rPr>
        <w:t xml:space="preserve">the relative </w:t>
      </w:r>
      <w:r w:rsidR="00ED6BED">
        <w:rPr>
          <w:rFonts w:eastAsia="Calibri" w:cs="Times New Roman"/>
        </w:rPr>
        <w:t>“</w:t>
      </w:r>
      <w:r w:rsidRPr="00000F73">
        <w:rPr>
          <w:rFonts w:eastAsia="Calibri" w:cs="Times New Roman"/>
        </w:rPr>
        <w:t>formality</w:t>
      </w:r>
      <w:r w:rsidR="00ED6BED">
        <w:rPr>
          <w:rFonts w:eastAsia="Calibri" w:cs="Times New Roman"/>
        </w:rPr>
        <w:t>”</w:t>
      </w:r>
      <w:r w:rsidRPr="00000F73">
        <w:rPr>
          <w:rFonts w:eastAsia="Calibri" w:cs="Times New Roman"/>
        </w:rPr>
        <w:t xml:space="preserve"> </w:t>
      </w:r>
      <w:r w:rsidR="00ED6BED">
        <w:rPr>
          <w:rFonts w:eastAsia="Calibri" w:cs="Times New Roman"/>
        </w:rPr>
        <w:t>and “professionalism”</w:t>
      </w:r>
      <w:r w:rsidR="004105E0" w:rsidRPr="00000F73">
        <w:rPr>
          <w:rFonts w:eastAsia="Calibri" w:cs="Times New Roman"/>
        </w:rPr>
        <w:t xml:space="preserve"> of the </w:t>
      </w:r>
      <w:r w:rsidR="00CB583E">
        <w:rPr>
          <w:rFonts w:eastAsia="Calibri" w:cs="Times New Roman"/>
        </w:rPr>
        <w:t>multimedia websites</w:t>
      </w:r>
      <w:r w:rsidR="004105E0" w:rsidRPr="00000F73">
        <w:rPr>
          <w:rFonts w:eastAsia="Calibri" w:cs="Times New Roman"/>
        </w:rPr>
        <w:t xml:space="preserve"> </w:t>
      </w:r>
      <w:r w:rsidRPr="00000F73">
        <w:rPr>
          <w:rFonts w:eastAsia="Calibri" w:cs="Times New Roman"/>
        </w:rPr>
        <w:t xml:space="preserve">and </w:t>
      </w:r>
      <w:r w:rsidR="003C628A">
        <w:rPr>
          <w:rFonts w:eastAsia="Calibri" w:cs="Times New Roman"/>
        </w:rPr>
        <w:t xml:space="preserve">wanted </w:t>
      </w:r>
      <w:r w:rsidR="00C77D1C">
        <w:rPr>
          <w:rFonts w:eastAsia="Calibri" w:cs="Times New Roman"/>
        </w:rPr>
        <w:t xml:space="preserve">the inclusion of </w:t>
      </w:r>
      <w:r w:rsidR="0072761F" w:rsidRPr="00000F73">
        <w:rPr>
          <w:rFonts w:eastAsia="Calibri" w:cs="Times New Roman"/>
        </w:rPr>
        <w:t>characters and other images</w:t>
      </w:r>
      <w:r w:rsidRPr="00000F73">
        <w:rPr>
          <w:rFonts w:eastAsia="Calibri" w:cs="Times New Roman"/>
        </w:rPr>
        <w:t xml:space="preserve"> to balance out</w:t>
      </w:r>
      <w:r w:rsidR="0072761F" w:rsidRPr="00000F73">
        <w:rPr>
          <w:rFonts w:eastAsia="Calibri" w:cs="Times New Roman"/>
        </w:rPr>
        <w:t xml:space="preserve"> the</w:t>
      </w:r>
      <w:r w:rsidRPr="00000F73">
        <w:rPr>
          <w:rFonts w:eastAsia="Calibri" w:cs="Times New Roman"/>
        </w:rPr>
        <w:t xml:space="preserve"> text</w:t>
      </w:r>
      <w:r w:rsidR="00D92B32">
        <w:rPr>
          <w:rFonts w:eastAsia="Calibri" w:cs="Times New Roman"/>
        </w:rPr>
        <w:t xml:space="preserve"> and </w:t>
      </w:r>
      <w:r w:rsidR="00D92B32" w:rsidRPr="007E4ED5">
        <w:rPr>
          <w:rFonts w:eastAsia="Calibri" w:cs="Times New Roman"/>
        </w:rPr>
        <w:t>ma</w:t>
      </w:r>
      <w:r w:rsidR="003C628A">
        <w:rPr>
          <w:rFonts w:eastAsia="Calibri" w:cs="Times New Roman"/>
        </w:rPr>
        <w:t>k</w:t>
      </w:r>
      <w:r w:rsidR="00D92B32" w:rsidRPr="007E4ED5">
        <w:rPr>
          <w:rFonts w:eastAsia="Calibri" w:cs="Times New Roman"/>
        </w:rPr>
        <w:t xml:space="preserve">e the </w:t>
      </w:r>
      <w:r w:rsidR="00CB583E">
        <w:rPr>
          <w:rFonts w:eastAsia="Calibri" w:cs="Times New Roman"/>
        </w:rPr>
        <w:t>websites</w:t>
      </w:r>
      <w:r w:rsidR="00D92B32" w:rsidRPr="007E4ED5">
        <w:rPr>
          <w:rFonts w:eastAsia="Calibri" w:cs="Times New Roman"/>
        </w:rPr>
        <w:t xml:space="preserve"> more </w:t>
      </w:r>
      <w:r w:rsidR="007E4ED5" w:rsidRPr="007E4ED5">
        <w:rPr>
          <w:rFonts w:eastAsia="Calibri" w:cs="Times New Roman"/>
        </w:rPr>
        <w:t>interesting</w:t>
      </w:r>
      <w:r w:rsidRPr="007E4ED5">
        <w:rPr>
          <w:rFonts w:eastAsia="Calibri" w:cs="Times New Roman"/>
        </w:rPr>
        <w:t>.</w:t>
      </w:r>
      <w:r w:rsidRPr="00000F73">
        <w:rPr>
          <w:rFonts w:eastAsia="Calibri" w:cs="Times New Roman"/>
        </w:rPr>
        <w:t xml:space="preserve"> </w:t>
      </w:r>
      <w:r w:rsidR="00DD1B0E">
        <w:rPr>
          <w:rFonts w:eastAsia="Calibri" w:cs="Times New Roman"/>
        </w:rPr>
        <w:t>We ensured these aspects were included in the multimedia websites.</w:t>
      </w:r>
    </w:p>
    <w:p w14:paraId="287810AF" w14:textId="77777777" w:rsidR="00DC182C" w:rsidRPr="00000F73" w:rsidRDefault="00DC182C" w:rsidP="00000F73">
      <w:pPr>
        <w:spacing w:after="0" w:line="360" w:lineRule="auto"/>
        <w:contextualSpacing/>
        <w:rPr>
          <w:rFonts w:eastAsia="Calibri" w:cs="Times New Roman"/>
        </w:rPr>
      </w:pPr>
    </w:p>
    <w:p w14:paraId="2124C033" w14:textId="78388082" w:rsidR="00853EB1" w:rsidRPr="000E1CEA" w:rsidRDefault="0056484B" w:rsidP="00000F73">
      <w:pPr>
        <w:spacing w:after="0" w:line="360" w:lineRule="auto"/>
        <w:contextualSpacing/>
        <w:rPr>
          <w:rFonts w:eastAsia="Calibri" w:cs="Times New Roman"/>
          <w:b/>
          <w:i/>
        </w:rPr>
      </w:pPr>
      <w:r>
        <w:rPr>
          <w:rFonts w:eastAsia="Calibri" w:cs="Times New Roman"/>
          <w:b/>
          <w:i/>
        </w:rPr>
        <w:t>F</w:t>
      </w:r>
      <w:r w:rsidR="00C91A67" w:rsidRPr="000E1CEA">
        <w:rPr>
          <w:rFonts w:eastAsia="Calibri" w:cs="Times New Roman"/>
          <w:b/>
          <w:i/>
        </w:rPr>
        <w:t>ont, cha</w:t>
      </w:r>
      <w:r w:rsidR="00DE5401">
        <w:rPr>
          <w:rFonts w:eastAsia="Calibri" w:cs="Times New Roman"/>
          <w:b/>
          <w:i/>
        </w:rPr>
        <w:t>racters, quirkiness and details</w:t>
      </w:r>
    </w:p>
    <w:p w14:paraId="69EE23AA" w14:textId="7D2D9C2A" w:rsidR="005467C0" w:rsidRDefault="00DC2355" w:rsidP="00DC2355">
      <w:pPr>
        <w:spacing w:after="0" w:line="360" w:lineRule="auto"/>
        <w:contextualSpacing/>
        <w:rPr>
          <w:rFonts w:eastAsia="Calibri" w:cs="Times New Roman"/>
        </w:rPr>
      </w:pPr>
      <w:r w:rsidRPr="00DC2355">
        <w:rPr>
          <w:rFonts w:eastAsia="Calibri" w:cs="Times New Roman"/>
        </w:rPr>
        <w:t xml:space="preserve">Young people </w:t>
      </w:r>
      <w:r w:rsidR="0056484B">
        <w:rPr>
          <w:rFonts w:eastAsia="Calibri" w:cs="Times New Roman"/>
        </w:rPr>
        <w:t>wanted</w:t>
      </w:r>
      <w:r w:rsidRPr="00DC2355">
        <w:rPr>
          <w:rFonts w:eastAsia="Calibri" w:cs="Times New Roman"/>
        </w:rPr>
        <w:t xml:space="preserve"> the font to be easy to read and not in bubble or swirly style</w:t>
      </w:r>
      <w:r w:rsidR="003C628A">
        <w:rPr>
          <w:rFonts w:eastAsia="Calibri" w:cs="Times New Roman"/>
        </w:rPr>
        <w:t>s. Indeed, they</w:t>
      </w:r>
      <w:r w:rsidR="0056484B">
        <w:rPr>
          <w:rFonts w:eastAsia="Calibri" w:cs="Times New Roman"/>
        </w:rPr>
        <w:t xml:space="preserve"> </w:t>
      </w:r>
      <w:r w:rsidRPr="00DC2355">
        <w:rPr>
          <w:rFonts w:eastAsia="Calibri" w:cs="Times New Roman"/>
        </w:rPr>
        <w:t>ha</w:t>
      </w:r>
      <w:r w:rsidR="0056484B">
        <w:rPr>
          <w:rFonts w:eastAsia="Calibri" w:cs="Times New Roman"/>
        </w:rPr>
        <w:t>d</w:t>
      </w:r>
      <w:r w:rsidRPr="00DC2355">
        <w:rPr>
          <w:rFonts w:eastAsia="Calibri" w:cs="Times New Roman"/>
        </w:rPr>
        <w:t xml:space="preserve"> little tolerance for fonts that were </w:t>
      </w:r>
      <w:r w:rsidR="0056484B">
        <w:rPr>
          <w:rFonts w:eastAsia="Calibri" w:cs="Times New Roman"/>
        </w:rPr>
        <w:t>difficult</w:t>
      </w:r>
      <w:r w:rsidRPr="00DC2355">
        <w:rPr>
          <w:rFonts w:eastAsia="Calibri" w:cs="Times New Roman"/>
        </w:rPr>
        <w:t xml:space="preserve"> to read </w:t>
      </w:r>
      <w:r w:rsidR="003C628A">
        <w:rPr>
          <w:rFonts w:eastAsia="Calibri" w:cs="Times New Roman"/>
        </w:rPr>
        <w:t xml:space="preserve">and commented that this </w:t>
      </w:r>
      <w:r w:rsidRPr="00DC2355">
        <w:rPr>
          <w:rFonts w:eastAsia="Calibri" w:cs="Times New Roman"/>
        </w:rPr>
        <w:t xml:space="preserve">would stop them from using a website. </w:t>
      </w:r>
      <w:r w:rsidR="0056484B">
        <w:rPr>
          <w:rFonts w:eastAsia="Calibri" w:cs="Times New Roman"/>
        </w:rPr>
        <w:t>Large</w:t>
      </w:r>
      <w:r w:rsidRPr="00DC2355">
        <w:rPr>
          <w:rFonts w:eastAsia="Calibri" w:cs="Times New Roman"/>
        </w:rPr>
        <w:t xml:space="preserve"> font size was particularly important</w:t>
      </w:r>
      <w:r w:rsidR="0056484B">
        <w:rPr>
          <w:rFonts w:eastAsia="Calibri" w:cs="Times New Roman"/>
        </w:rPr>
        <w:t xml:space="preserve"> for young children, and </w:t>
      </w:r>
      <w:r w:rsidR="00AE472A">
        <w:rPr>
          <w:rFonts w:eastAsia="Calibri" w:cs="Times New Roman"/>
        </w:rPr>
        <w:t xml:space="preserve">following </w:t>
      </w:r>
      <w:r w:rsidR="003C628A">
        <w:rPr>
          <w:rFonts w:eastAsia="Calibri" w:cs="Times New Roman"/>
        </w:rPr>
        <w:t xml:space="preserve">their comments we </w:t>
      </w:r>
      <w:r w:rsidR="002D2381">
        <w:rPr>
          <w:rFonts w:eastAsia="Calibri" w:cs="Times New Roman"/>
        </w:rPr>
        <w:t xml:space="preserve">further </w:t>
      </w:r>
      <w:r w:rsidR="003C628A">
        <w:rPr>
          <w:rFonts w:eastAsia="Calibri" w:cs="Times New Roman"/>
        </w:rPr>
        <w:t xml:space="preserve">increased </w:t>
      </w:r>
      <w:r w:rsidR="002D2381">
        <w:rPr>
          <w:rFonts w:eastAsia="Calibri" w:cs="Times New Roman"/>
        </w:rPr>
        <w:t>the</w:t>
      </w:r>
      <w:r w:rsidR="005467C0">
        <w:rPr>
          <w:rFonts w:eastAsia="Calibri" w:cs="Times New Roman"/>
        </w:rPr>
        <w:t xml:space="preserve"> font size </w:t>
      </w:r>
      <w:r w:rsidR="0056484B">
        <w:rPr>
          <w:rFonts w:eastAsia="Calibri" w:cs="Times New Roman"/>
        </w:rPr>
        <w:t xml:space="preserve">on the </w:t>
      </w:r>
      <w:r w:rsidR="00CB583E">
        <w:rPr>
          <w:rFonts w:eastAsia="Calibri" w:cs="Times New Roman"/>
        </w:rPr>
        <w:t>multimedia websites</w:t>
      </w:r>
      <w:r w:rsidR="0056484B">
        <w:rPr>
          <w:rFonts w:eastAsia="Calibri" w:cs="Times New Roman"/>
        </w:rPr>
        <w:t xml:space="preserve"> </w:t>
      </w:r>
      <w:r w:rsidR="005467C0">
        <w:rPr>
          <w:rFonts w:eastAsia="Calibri" w:cs="Times New Roman"/>
        </w:rPr>
        <w:t>after the second</w:t>
      </w:r>
      <w:r w:rsidR="00DD1B0E">
        <w:rPr>
          <w:rFonts w:eastAsia="Calibri" w:cs="Times New Roman"/>
        </w:rPr>
        <w:t xml:space="preserve"> round</w:t>
      </w:r>
      <w:r w:rsidR="005467C0">
        <w:rPr>
          <w:rFonts w:eastAsia="Calibri" w:cs="Times New Roman"/>
        </w:rPr>
        <w:t xml:space="preserve"> of interviews.</w:t>
      </w:r>
    </w:p>
    <w:p w14:paraId="7FD2336F" w14:textId="77777777" w:rsidR="00352BA9" w:rsidRPr="00DC2355" w:rsidRDefault="00352BA9" w:rsidP="00DC2355">
      <w:pPr>
        <w:spacing w:after="0" w:line="360" w:lineRule="auto"/>
        <w:contextualSpacing/>
        <w:rPr>
          <w:rFonts w:eastAsia="Calibri" w:cs="Times New Roman"/>
        </w:rPr>
      </w:pPr>
    </w:p>
    <w:p w14:paraId="5725215F" w14:textId="55ABDB55" w:rsidR="0072761F" w:rsidRPr="00DC2355" w:rsidRDefault="00DC2355" w:rsidP="00DC2355">
      <w:pPr>
        <w:spacing w:after="0" w:line="360" w:lineRule="auto"/>
        <w:ind w:left="709"/>
        <w:contextualSpacing/>
        <w:rPr>
          <w:rFonts w:eastAsia="Calibri" w:cs="Times New Roman"/>
          <w:i/>
        </w:rPr>
      </w:pPr>
      <w:r w:rsidRPr="00DC2355">
        <w:rPr>
          <w:rFonts w:eastAsia="Calibri" w:cs="Times New Roman"/>
          <w:i/>
        </w:rPr>
        <w:t>Something else that is really important is the type and size of font because it’s obvious that people don’t think about. If you can’t read the font then there is no point to making a website [</w:t>
      </w:r>
      <w:r w:rsidR="00F7409A">
        <w:rPr>
          <w:rFonts w:eastAsia="Calibri" w:cs="Times New Roman"/>
          <w:i/>
        </w:rPr>
        <w:t>CYP</w:t>
      </w:r>
      <w:r w:rsidRPr="00DC2355">
        <w:rPr>
          <w:rFonts w:eastAsia="Calibri" w:cs="Times New Roman"/>
          <w:i/>
        </w:rPr>
        <w:t>/18]</w:t>
      </w:r>
    </w:p>
    <w:p w14:paraId="5105B9EB" w14:textId="35E76AAE" w:rsidR="0072761F" w:rsidRDefault="0072761F" w:rsidP="00000F73">
      <w:pPr>
        <w:spacing w:after="0" w:line="360" w:lineRule="auto"/>
        <w:contextualSpacing/>
        <w:rPr>
          <w:rFonts w:eastAsia="Calibri" w:cs="Times New Roman"/>
        </w:rPr>
      </w:pPr>
    </w:p>
    <w:p w14:paraId="045DAA1A" w14:textId="4A1F49AC" w:rsidR="009E7922" w:rsidRDefault="00C91A67" w:rsidP="00000F73">
      <w:pPr>
        <w:spacing w:after="0" w:line="360" w:lineRule="auto"/>
        <w:contextualSpacing/>
        <w:rPr>
          <w:rFonts w:eastAsia="Calibri" w:cs="Times New Roman"/>
        </w:rPr>
      </w:pPr>
      <w:r>
        <w:rPr>
          <w:rFonts w:eastAsia="Calibri" w:cs="Times New Roman"/>
        </w:rPr>
        <w:t xml:space="preserve">In the first round of interviews, when showing participants possible character styles for the </w:t>
      </w:r>
      <w:r w:rsidR="007A7B91">
        <w:rPr>
          <w:rFonts w:eastAsia="Calibri" w:cs="Times New Roman"/>
        </w:rPr>
        <w:t>multimedia website</w:t>
      </w:r>
      <w:r>
        <w:rPr>
          <w:rFonts w:eastAsia="Calibri" w:cs="Times New Roman"/>
        </w:rPr>
        <w:t xml:space="preserve">s, participants </w:t>
      </w:r>
      <w:r w:rsidR="00D473EB">
        <w:rPr>
          <w:rFonts w:eastAsia="Calibri" w:cs="Times New Roman"/>
        </w:rPr>
        <w:t xml:space="preserve">stated that they </w:t>
      </w:r>
      <w:r>
        <w:rPr>
          <w:rFonts w:eastAsia="Calibri" w:cs="Times New Roman"/>
        </w:rPr>
        <w:t xml:space="preserve">wanted the characters to resemble people rather than </w:t>
      </w:r>
      <w:r w:rsidR="00234385">
        <w:rPr>
          <w:rFonts w:eastAsia="Calibri" w:cs="Times New Roman"/>
        </w:rPr>
        <w:t xml:space="preserve">more abstract </w:t>
      </w:r>
      <w:r>
        <w:rPr>
          <w:rFonts w:eastAsia="Calibri" w:cs="Times New Roman"/>
        </w:rPr>
        <w:t>“blobs</w:t>
      </w:r>
      <w:r w:rsidRPr="00DD1B0E">
        <w:rPr>
          <w:rFonts w:eastAsia="Calibri" w:cs="Times New Roman"/>
        </w:rPr>
        <w:t xml:space="preserve">”. </w:t>
      </w:r>
      <w:r w:rsidR="00AE472A" w:rsidRPr="00DD1B0E">
        <w:rPr>
          <w:rFonts w:eastAsia="Calibri" w:cs="Times New Roman"/>
        </w:rPr>
        <w:t>Both c</w:t>
      </w:r>
      <w:r w:rsidR="00CC7469" w:rsidRPr="00DD1B0E">
        <w:rPr>
          <w:rFonts w:eastAsia="Calibri" w:cs="Times New Roman"/>
        </w:rPr>
        <w:t xml:space="preserve">hildren and young people </w:t>
      </w:r>
      <w:r w:rsidR="00815189" w:rsidRPr="00DD1B0E">
        <w:rPr>
          <w:rFonts w:eastAsia="Calibri" w:cs="Times New Roman"/>
        </w:rPr>
        <w:t>preferred</w:t>
      </w:r>
      <w:r w:rsidR="009E7922" w:rsidRPr="00DD1B0E">
        <w:rPr>
          <w:rFonts w:eastAsia="Calibri" w:cs="Times New Roman"/>
        </w:rPr>
        <w:t xml:space="preserve"> characters </w:t>
      </w:r>
      <w:r w:rsidR="00815189" w:rsidRPr="00DD1B0E">
        <w:rPr>
          <w:rFonts w:eastAsia="Calibri" w:cs="Times New Roman"/>
        </w:rPr>
        <w:t xml:space="preserve">that they could </w:t>
      </w:r>
      <w:r w:rsidR="0052487E" w:rsidRPr="00DD1B0E">
        <w:rPr>
          <w:rFonts w:eastAsia="Calibri" w:cs="Times New Roman"/>
        </w:rPr>
        <w:t>“</w:t>
      </w:r>
      <w:r w:rsidR="00815189" w:rsidRPr="00DD1B0E">
        <w:rPr>
          <w:rFonts w:eastAsia="Calibri" w:cs="Times New Roman"/>
        </w:rPr>
        <w:t>relate to</w:t>
      </w:r>
      <w:r w:rsidR="0052487E" w:rsidRPr="00DD1B0E">
        <w:rPr>
          <w:rFonts w:eastAsia="Calibri" w:cs="Times New Roman"/>
        </w:rPr>
        <w:t>”</w:t>
      </w:r>
      <w:r w:rsidR="00815189" w:rsidRPr="00DD1B0E">
        <w:rPr>
          <w:rFonts w:eastAsia="Calibri" w:cs="Times New Roman"/>
        </w:rPr>
        <w:t xml:space="preserve"> </w:t>
      </w:r>
      <w:r w:rsidR="009E7922" w:rsidRPr="00DD1B0E">
        <w:rPr>
          <w:rFonts w:eastAsia="Calibri" w:cs="Times New Roman"/>
        </w:rPr>
        <w:t>and ea</w:t>
      </w:r>
      <w:r w:rsidR="00CC7469" w:rsidRPr="00DD1B0E">
        <w:rPr>
          <w:rFonts w:eastAsia="Calibri" w:cs="Times New Roman"/>
        </w:rPr>
        <w:t xml:space="preserve">sily recognise </w:t>
      </w:r>
      <w:r w:rsidR="00815189" w:rsidRPr="00DD1B0E">
        <w:rPr>
          <w:rFonts w:eastAsia="Calibri" w:cs="Times New Roman"/>
        </w:rPr>
        <w:t>the role that a</w:t>
      </w:r>
      <w:r w:rsidR="00CC7469" w:rsidRPr="00DD1B0E">
        <w:rPr>
          <w:rFonts w:eastAsia="Calibri" w:cs="Times New Roman"/>
        </w:rPr>
        <w:t xml:space="preserve"> character wa</w:t>
      </w:r>
      <w:r w:rsidR="00DD1B0E">
        <w:rPr>
          <w:rFonts w:eastAsia="Calibri" w:cs="Times New Roman"/>
        </w:rPr>
        <w:t>s representing:</w:t>
      </w:r>
      <w:r w:rsidR="009E7922" w:rsidRPr="009E7922">
        <w:rPr>
          <w:rFonts w:eastAsia="Calibri" w:cs="Times New Roman"/>
        </w:rPr>
        <w:t xml:space="preserve"> </w:t>
      </w:r>
    </w:p>
    <w:p w14:paraId="2D5A38CE" w14:textId="77777777" w:rsidR="004818B0" w:rsidRDefault="004818B0" w:rsidP="00000F73">
      <w:pPr>
        <w:spacing w:after="0" w:line="360" w:lineRule="auto"/>
        <w:contextualSpacing/>
        <w:rPr>
          <w:rFonts w:eastAsia="Calibri" w:cs="Times New Roman"/>
        </w:rPr>
      </w:pPr>
    </w:p>
    <w:p w14:paraId="026C62F3" w14:textId="4508A3AB" w:rsidR="009E7922" w:rsidRPr="009E7922" w:rsidRDefault="009E7922" w:rsidP="009E7922">
      <w:pPr>
        <w:spacing w:after="0" w:line="360" w:lineRule="auto"/>
        <w:ind w:left="709"/>
        <w:contextualSpacing/>
        <w:rPr>
          <w:rFonts w:eastAsia="Calibri" w:cs="Times New Roman"/>
          <w:i/>
        </w:rPr>
      </w:pPr>
      <w:r w:rsidRPr="009E7922">
        <w:rPr>
          <w:rFonts w:eastAsia="Calibri" w:cs="Times New Roman"/>
          <w:i/>
        </w:rPr>
        <w:t>Maybe you need a nurse that suits a teenager because they [nurse characters</w:t>
      </w:r>
      <w:r w:rsidR="00815189">
        <w:rPr>
          <w:rFonts w:eastAsia="Calibri" w:cs="Times New Roman"/>
          <w:i/>
        </w:rPr>
        <w:t xml:space="preserve"> in </w:t>
      </w:r>
      <w:r w:rsidR="00526C8F">
        <w:rPr>
          <w:rFonts w:eastAsia="Calibri" w:cs="Times New Roman"/>
          <w:i/>
        </w:rPr>
        <w:t xml:space="preserve">prototype </w:t>
      </w:r>
      <w:r w:rsidR="00A90C2B">
        <w:rPr>
          <w:rFonts w:eastAsia="Calibri" w:cs="Times New Roman"/>
          <w:i/>
        </w:rPr>
        <w:t>website</w:t>
      </w:r>
      <w:r w:rsidRPr="009E7922">
        <w:rPr>
          <w:rFonts w:eastAsia="Calibri" w:cs="Times New Roman"/>
          <w:i/>
        </w:rPr>
        <w:t>] seem like they’re a children’s one with the bear. You need one that you can relate to [</w:t>
      </w:r>
      <w:r w:rsidR="00665F37">
        <w:rPr>
          <w:rFonts w:eastAsia="Calibri" w:cs="Times New Roman"/>
          <w:i/>
        </w:rPr>
        <w:t>CYP</w:t>
      </w:r>
      <w:r w:rsidRPr="009E7922">
        <w:rPr>
          <w:rFonts w:eastAsia="Calibri" w:cs="Times New Roman"/>
          <w:i/>
        </w:rPr>
        <w:t>/35]</w:t>
      </w:r>
    </w:p>
    <w:p w14:paraId="05C2CAEF" w14:textId="77777777" w:rsidR="00C10083" w:rsidRDefault="00C10083" w:rsidP="00000F73">
      <w:pPr>
        <w:spacing w:after="0" w:line="360" w:lineRule="auto"/>
        <w:contextualSpacing/>
        <w:rPr>
          <w:rFonts w:eastAsia="Calibri" w:cs="Times New Roman"/>
        </w:rPr>
      </w:pPr>
    </w:p>
    <w:p w14:paraId="6459C061" w14:textId="605AA48B" w:rsidR="009E7922" w:rsidRDefault="00C10083" w:rsidP="00000F73">
      <w:pPr>
        <w:spacing w:after="0" w:line="360" w:lineRule="auto"/>
        <w:contextualSpacing/>
        <w:rPr>
          <w:rFonts w:eastAsia="Calibri" w:cs="Times New Roman"/>
        </w:rPr>
      </w:pPr>
      <w:r>
        <w:rPr>
          <w:rFonts w:eastAsia="Calibri" w:cs="Times New Roman"/>
        </w:rPr>
        <w:t>We revised some of the characters in the websites to ensure that the roles were easily identifiable.</w:t>
      </w:r>
    </w:p>
    <w:p w14:paraId="6A640720" w14:textId="77777777" w:rsidR="00C10083" w:rsidRDefault="00C10083" w:rsidP="00000F73">
      <w:pPr>
        <w:spacing w:after="0" w:line="360" w:lineRule="auto"/>
        <w:contextualSpacing/>
        <w:rPr>
          <w:rFonts w:eastAsia="Calibri" w:cs="Times New Roman"/>
        </w:rPr>
      </w:pPr>
    </w:p>
    <w:p w14:paraId="10105C11" w14:textId="2B3E4C60" w:rsidR="00A01E67" w:rsidRDefault="009E7922" w:rsidP="00000F73">
      <w:pPr>
        <w:spacing w:after="0" w:line="360" w:lineRule="auto"/>
        <w:contextualSpacing/>
        <w:rPr>
          <w:rFonts w:eastAsia="Calibri" w:cs="Times New Roman"/>
        </w:rPr>
      </w:pPr>
      <w:r w:rsidRPr="009E7922">
        <w:rPr>
          <w:rFonts w:eastAsia="Calibri" w:cs="Times New Roman"/>
        </w:rPr>
        <w:t xml:space="preserve">Parents of young children commonly liked characters </w:t>
      </w:r>
      <w:r w:rsidR="00AE472A">
        <w:rPr>
          <w:rFonts w:eastAsia="Calibri" w:cs="Times New Roman"/>
        </w:rPr>
        <w:t xml:space="preserve">depicted as very simple </w:t>
      </w:r>
      <w:r w:rsidR="00AE472A" w:rsidRPr="009E7922">
        <w:rPr>
          <w:rFonts w:eastAsia="Calibri" w:cs="Times New Roman"/>
        </w:rPr>
        <w:t>shapes</w:t>
      </w:r>
      <w:r w:rsidR="00002099">
        <w:rPr>
          <w:rFonts w:eastAsia="Calibri" w:cs="Times New Roman"/>
        </w:rPr>
        <w:t>,</w:t>
      </w:r>
      <w:r w:rsidR="00AE472A" w:rsidRPr="009E7922">
        <w:rPr>
          <w:rFonts w:eastAsia="Calibri" w:cs="Times New Roman"/>
        </w:rPr>
        <w:t xml:space="preserve"> </w:t>
      </w:r>
      <w:r w:rsidRPr="009E7922">
        <w:rPr>
          <w:rFonts w:eastAsia="Calibri" w:cs="Times New Roman"/>
        </w:rPr>
        <w:t xml:space="preserve">and when </w:t>
      </w:r>
      <w:r w:rsidR="009D2AB3" w:rsidRPr="009E7922">
        <w:rPr>
          <w:rFonts w:eastAsia="Calibri" w:cs="Times New Roman"/>
        </w:rPr>
        <w:t>e</w:t>
      </w:r>
      <w:r w:rsidR="009D2AB3">
        <w:rPr>
          <w:rFonts w:eastAsia="Calibri" w:cs="Times New Roman"/>
        </w:rPr>
        <w:t>laborating on</w:t>
      </w:r>
      <w:r w:rsidR="009D2AB3" w:rsidRPr="009E7922">
        <w:rPr>
          <w:rFonts w:eastAsia="Calibri" w:cs="Times New Roman"/>
        </w:rPr>
        <w:t xml:space="preserve"> </w:t>
      </w:r>
      <w:r w:rsidRPr="009E7922">
        <w:rPr>
          <w:rFonts w:eastAsia="Calibri" w:cs="Times New Roman"/>
        </w:rPr>
        <w:t>what it was about the</w:t>
      </w:r>
      <w:r w:rsidR="002F64B6">
        <w:rPr>
          <w:rFonts w:eastAsia="Calibri" w:cs="Times New Roman"/>
        </w:rPr>
        <w:t>se</w:t>
      </w:r>
      <w:r w:rsidRPr="009E7922">
        <w:rPr>
          <w:rFonts w:eastAsia="Calibri" w:cs="Times New Roman"/>
        </w:rPr>
        <w:t xml:space="preserve"> that they liked, it often c</w:t>
      </w:r>
      <w:r w:rsidR="003A4ADA">
        <w:rPr>
          <w:rFonts w:eastAsia="Calibri" w:cs="Times New Roman"/>
        </w:rPr>
        <w:t>ame down to them being brightly</w:t>
      </w:r>
      <w:r w:rsidR="00C77D1C">
        <w:rPr>
          <w:rFonts w:eastAsia="Calibri" w:cs="Times New Roman"/>
        </w:rPr>
        <w:t xml:space="preserve"> </w:t>
      </w:r>
      <w:r w:rsidRPr="009E7922">
        <w:rPr>
          <w:rFonts w:eastAsia="Calibri" w:cs="Times New Roman"/>
        </w:rPr>
        <w:t>coloured</w:t>
      </w:r>
      <w:r w:rsidR="009D2AB3">
        <w:rPr>
          <w:rFonts w:eastAsia="Calibri" w:cs="Times New Roman"/>
        </w:rPr>
        <w:t>. P</w:t>
      </w:r>
      <w:r w:rsidRPr="009E7922">
        <w:rPr>
          <w:rFonts w:eastAsia="Calibri" w:cs="Times New Roman"/>
        </w:rPr>
        <w:t xml:space="preserve">arents of </w:t>
      </w:r>
      <w:r w:rsidR="00ED321A">
        <w:rPr>
          <w:rFonts w:eastAsia="Calibri" w:cs="Times New Roman"/>
        </w:rPr>
        <w:t>young people</w:t>
      </w:r>
      <w:r w:rsidRPr="009E7922">
        <w:rPr>
          <w:rFonts w:eastAsia="Calibri" w:cs="Times New Roman"/>
        </w:rPr>
        <w:t xml:space="preserve"> </w:t>
      </w:r>
      <w:r w:rsidR="002F64B6">
        <w:rPr>
          <w:rFonts w:eastAsia="Calibri" w:cs="Times New Roman"/>
        </w:rPr>
        <w:t xml:space="preserve">tended to </w:t>
      </w:r>
      <w:r w:rsidR="009D2AB3" w:rsidRPr="009E7922">
        <w:rPr>
          <w:rFonts w:eastAsia="Calibri" w:cs="Times New Roman"/>
        </w:rPr>
        <w:t>dis</w:t>
      </w:r>
      <w:r w:rsidR="009D2AB3">
        <w:rPr>
          <w:rFonts w:eastAsia="Calibri" w:cs="Times New Roman"/>
        </w:rPr>
        <w:t>like</w:t>
      </w:r>
      <w:r w:rsidR="002F64B6">
        <w:rPr>
          <w:rFonts w:eastAsia="Calibri" w:cs="Times New Roman"/>
        </w:rPr>
        <w:t xml:space="preserve"> characters depicted as simple </w:t>
      </w:r>
      <w:r w:rsidRPr="009E7922">
        <w:rPr>
          <w:rFonts w:eastAsia="Calibri" w:cs="Times New Roman"/>
        </w:rPr>
        <w:t>shape</w:t>
      </w:r>
      <w:r w:rsidR="002F64B6">
        <w:rPr>
          <w:rFonts w:eastAsia="Calibri" w:cs="Times New Roman"/>
        </w:rPr>
        <w:t>s</w:t>
      </w:r>
      <w:r w:rsidR="00183DC4">
        <w:rPr>
          <w:rFonts w:eastAsia="Calibri" w:cs="Times New Roman"/>
        </w:rPr>
        <w:t>,</w:t>
      </w:r>
      <w:r w:rsidR="009D2AB3">
        <w:rPr>
          <w:rFonts w:eastAsia="Calibri" w:cs="Times New Roman"/>
        </w:rPr>
        <w:t xml:space="preserve"> commenting that these</w:t>
      </w:r>
      <w:r w:rsidR="000E5914">
        <w:rPr>
          <w:rFonts w:eastAsia="Calibri" w:cs="Times New Roman"/>
        </w:rPr>
        <w:t xml:space="preserve"> </w:t>
      </w:r>
      <w:r w:rsidR="00002099">
        <w:rPr>
          <w:rFonts w:eastAsia="Calibri" w:cs="Times New Roman"/>
        </w:rPr>
        <w:t>suited children but not</w:t>
      </w:r>
      <w:r w:rsidRPr="009E7922">
        <w:rPr>
          <w:rFonts w:eastAsia="Calibri" w:cs="Times New Roman"/>
        </w:rPr>
        <w:t xml:space="preserve"> young people</w:t>
      </w:r>
      <w:r w:rsidR="009D2AB3">
        <w:rPr>
          <w:rFonts w:eastAsia="Calibri" w:cs="Times New Roman"/>
        </w:rPr>
        <w:t>.</w:t>
      </w:r>
      <w:r w:rsidRPr="009E7922">
        <w:rPr>
          <w:rFonts w:eastAsia="Calibri" w:cs="Times New Roman"/>
        </w:rPr>
        <w:t xml:space="preserve"> </w:t>
      </w:r>
      <w:r w:rsidR="009D2AB3" w:rsidRPr="00C10083">
        <w:rPr>
          <w:rFonts w:eastAsia="Calibri" w:cs="Times New Roman"/>
        </w:rPr>
        <w:t xml:space="preserve">However, </w:t>
      </w:r>
      <w:r w:rsidR="007A7B91" w:rsidRPr="00C10083">
        <w:rPr>
          <w:rFonts w:eastAsia="Calibri" w:cs="Times New Roman"/>
        </w:rPr>
        <w:t xml:space="preserve">a few </w:t>
      </w:r>
      <w:r w:rsidRPr="00C10083">
        <w:rPr>
          <w:rFonts w:eastAsia="Calibri" w:cs="Times New Roman"/>
        </w:rPr>
        <w:t>young people in interviews correct</w:t>
      </w:r>
      <w:r w:rsidR="007A7B91" w:rsidRPr="00C10083">
        <w:rPr>
          <w:rFonts w:eastAsia="Calibri" w:cs="Times New Roman"/>
        </w:rPr>
        <w:t>ed</w:t>
      </w:r>
      <w:r w:rsidRPr="00C10083">
        <w:rPr>
          <w:rFonts w:eastAsia="Calibri" w:cs="Times New Roman"/>
        </w:rPr>
        <w:t xml:space="preserve"> their parents on this</w:t>
      </w:r>
      <w:r w:rsidR="007A7B91" w:rsidRPr="00C10083">
        <w:rPr>
          <w:rFonts w:eastAsia="Calibri" w:cs="Times New Roman"/>
        </w:rPr>
        <w:t>, saying that they felt shapes could work, although most preferred characters that looked like people</w:t>
      </w:r>
      <w:r w:rsidRPr="00C10083">
        <w:rPr>
          <w:rFonts w:eastAsia="Calibri" w:cs="Times New Roman"/>
        </w:rPr>
        <w:t>.</w:t>
      </w:r>
      <w:r w:rsidRPr="009E7922">
        <w:rPr>
          <w:rFonts w:eastAsia="Calibri" w:cs="Times New Roman"/>
        </w:rPr>
        <w:t xml:space="preserve"> </w:t>
      </w:r>
      <w:r w:rsidR="002F64B6">
        <w:rPr>
          <w:rFonts w:eastAsia="Calibri" w:cs="Times New Roman"/>
        </w:rPr>
        <w:t>O</w:t>
      </w:r>
      <w:r w:rsidR="004C3C2B">
        <w:rPr>
          <w:rFonts w:eastAsia="Calibri" w:cs="Times New Roman"/>
        </w:rPr>
        <w:t>verall,</w:t>
      </w:r>
      <w:r w:rsidR="002F64B6">
        <w:rPr>
          <w:rFonts w:eastAsia="Calibri" w:cs="Times New Roman"/>
        </w:rPr>
        <w:t xml:space="preserve"> c</w:t>
      </w:r>
      <w:r w:rsidR="00C91A67">
        <w:rPr>
          <w:rFonts w:eastAsia="Calibri" w:cs="Times New Roman"/>
        </w:rPr>
        <w:t>hildren and young people were drawn to characters with brighter clothing and details (e.g. red dress with white spots, and a T-shirt with a light</w:t>
      </w:r>
      <w:r w:rsidR="002F64B6">
        <w:rPr>
          <w:rFonts w:eastAsia="Calibri" w:cs="Times New Roman"/>
        </w:rPr>
        <w:t>e</w:t>
      </w:r>
      <w:r w:rsidR="00C91A67">
        <w:rPr>
          <w:rFonts w:eastAsia="Calibri" w:cs="Times New Roman"/>
        </w:rPr>
        <w:t xml:space="preserve">ning bolt) and </w:t>
      </w:r>
      <w:r w:rsidR="009D2AB3">
        <w:rPr>
          <w:rFonts w:eastAsia="Calibri" w:cs="Times New Roman"/>
        </w:rPr>
        <w:t>we</w:t>
      </w:r>
      <w:r w:rsidR="00C91A67">
        <w:rPr>
          <w:rFonts w:eastAsia="Calibri" w:cs="Times New Roman"/>
        </w:rPr>
        <w:t xml:space="preserve"> incorporated</w:t>
      </w:r>
      <w:r w:rsidR="009D2AB3">
        <w:rPr>
          <w:rFonts w:eastAsia="Calibri" w:cs="Times New Roman"/>
        </w:rPr>
        <w:t xml:space="preserve"> these details</w:t>
      </w:r>
      <w:r w:rsidR="00C91A67">
        <w:rPr>
          <w:rFonts w:eastAsia="Calibri" w:cs="Times New Roman"/>
        </w:rPr>
        <w:t xml:space="preserve"> into the</w:t>
      </w:r>
      <w:r>
        <w:rPr>
          <w:rFonts w:eastAsia="Calibri" w:cs="Times New Roman"/>
        </w:rPr>
        <w:t xml:space="preserve"> final</w:t>
      </w:r>
      <w:r w:rsidR="00C91A67">
        <w:rPr>
          <w:rFonts w:eastAsia="Calibri" w:cs="Times New Roman"/>
        </w:rPr>
        <w:t xml:space="preserve"> </w:t>
      </w:r>
      <w:r w:rsidR="00A90C2B">
        <w:rPr>
          <w:rFonts w:eastAsia="Calibri" w:cs="Times New Roman"/>
        </w:rPr>
        <w:t xml:space="preserve">website </w:t>
      </w:r>
      <w:r w:rsidR="00C91A67">
        <w:rPr>
          <w:rFonts w:eastAsia="Calibri" w:cs="Times New Roman"/>
        </w:rPr>
        <w:t xml:space="preserve">characters. </w:t>
      </w:r>
      <w:r w:rsidR="009D2AB3">
        <w:rPr>
          <w:rFonts w:eastAsia="Calibri" w:cs="Times New Roman"/>
        </w:rPr>
        <w:t xml:space="preserve">Quirky or slightly unexpected details often received favourable responses. For example, the </w:t>
      </w:r>
      <w:r w:rsidR="00ED321A">
        <w:rPr>
          <w:rFonts w:eastAsia="Calibri" w:cs="Times New Roman"/>
        </w:rPr>
        <w:t xml:space="preserve">draft </w:t>
      </w:r>
      <w:r w:rsidR="009D2AB3">
        <w:rPr>
          <w:rFonts w:eastAsia="Calibri" w:cs="Times New Roman"/>
        </w:rPr>
        <w:t>‘</w:t>
      </w:r>
      <w:r w:rsidR="005F72C2">
        <w:rPr>
          <w:rFonts w:eastAsia="Calibri" w:cs="Times New Roman"/>
        </w:rPr>
        <w:t xml:space="preserve">why do we do trials’ animation </w:t>
      </w:r>
      <w:r w:rsidR="009D2AB3">
        <w:rPr>
          <w:rFonts w:eastAsia="Calibri" w:cs="Times New Roman"/>
        </w:rPr>
        <w:t>often prompted families of young children to begin talkin</w:t>
      </w:r>
      <w:r w:rsidR="005F72C2">
        <w:rPr>
          <w:rFonts w:eastAsia="Calibri" w:cs="Times New Roman"/>
        </w:rPr>
        <w:t>g together about the animation:</w:t>
      </w:r>
    </w:p>
    <w:p w14:paraId="60CF5A76" w14:textId="77777777" w:rsidR="008E1B9C" w:rsidRDefault="008E1B9C" w:rsidP="00594CC0">
      <w:pPr>
        <w:spacing w:line="360" w:lineRule="auto"/>
        <w:ind w:left="709"/>
        <w:rPr>
          <w:i/>
        </w:rPr>
      </w:pPr>
    </w:p>
    <w:p w14:paraId="69883EA7" w14:textId="6F0D003F" w:rsidR="002F64B6" w:rsidRDefault="00594CC0" w:rsidP="00594CC0">
      <w:pPr>
        <w:spacing w:line="360" w:lineRule="auto"/>
        <w:ind w:left="709"/>
        <w:rPr>
          <w:i/>
        </w:rPr>
      </w:pPr>
      <w:r>
        <w:rPr>
          <w:i/>
        </w:rPr>
        <w:t>It was funny wasn’t it the guy with the pan on his head, it’s quite funny [</w:t>
      </w:r>
      <w:r w:rsidR="007A7B91">
        <w:rPr>
          <w:i/>
        </w:rPr>
        <w:t>Parent</w:t>
      </w:r>
      <w:r>
        <w:rPr>
          <w:i/>
        </w:rPr>
        <w:t>/41</w:t>
      </w:r>
      <w:r w:rsidR="007A7B91">
        <w:rPr>
          <w:i/>
        </w:rPr>
        <w:t>]</w:t>
      </w:r>
    </w:p>
    <w:p w14:paraId="68BBDB54" w14:textId="7C86C075" w:rsidR="00594CC0" w:rsidRDefault="00594CC0" w:rsidP="00594CC0">
      <w:pPr>
        <w:spacing w:line="360" w:lineRule="auto"/>
        <w:ind w:left="709"/>
        <w:rPr>
          <w:i/>
        </w:rPr>
      </w:pPr>
      <w:r>
        <w:rPr>
          <w:i/>
        </w:rPr>
        <w:t>Funny. That was funny with the pan on his head [laugh] [</w:t>
      </w:r>
      <w:r w:rsidR="007A7B91">
        <w:rPr>
          <w:i/>
        </w:rPr>
        <w:t>CYP</w:t>
      </w:r>
      <w:r>
        <w:rPr>
          <w:i/>
        </w:rPr>
        <w:t>/43]</w:t>
      </w:r>
    </w:p>
    <w:p w14:paraId="05147FEB" w14:textId="7B383801" w:rsidR="00C91A67" w:rsidRDefault="00C10083" w:rsidP="00000F73">
      <w:pPr>
        <w:spacing w:after="0" w:line="360" w:lineRule="auto"/>
        <w:contextualSpacing/>
        <w:rPr>
          <w:rFonts w:eastAsia="Calibri" w:cs="Times New Roman"/>
        </w:rPr>
      </w:pPr>
      <w:r>
        <w:rPr>
          <w:rFonts w:eastAsia="Calibri" w:cs="Times New Roman"/>
        </w:rPr>
        <w:t>In the multimedia websites, we included characters with interesting details and incorporated quirky elements within the other animations to make these engaging for families.</w:t>
      </w:r>
    </w:p>
    <w:p w14:paraId="36C96DB5" w14:textId="77777777" w:rsidR="00C10083" w:rsidRPr="00000F73" w:rsidRDefault="00C10083" w:rsidP="00000F73">
      <w:pPr>
        <w:spacing w:after="0" w:line="360" w:lineRule="auto"/>
        <w:contextualSpacing/>
        <w:rPr>
          <w:rFonts w:eastAsia="Calibri" w:cs="Times New Roman"/>
        </w:rPr>
      </w:pPr>
    </w:p>
    <w:p w14:paraId="607FF47D" w14:textId="5BB2AC7E" w:rsidR="00DC182C" w:rsidRPr="000E1CEA" w:rsidRDefault="00853EB1" w:rsidP="00000F73">
      <w:pPr>
        <w:spacing w:after="0" w:line="360" w:lineRule="auto"/>
        <w:contextualSpacing/>
        <w:rPr>
          <w:rFonts w:eastAsia="Calibri" w:cs="Times New Roman"/>
          <w:b/>
          <w:i/>
        </w:rPr>
      </w:pPr>
      <w:r w:rsidRPr="000E1CEA">
        <w:rPr>
          <w:rFonts w:eastAsia="Calibri" w:cs="Times New Roman"/>
          <w:b/>
          <w:i/>
        </w:rPr>
        <w:t>Animations</w:t>
      </w:r>
    </w:p>
    <w:p w14:paraId="3B80F8E6" w14:textId="21F29913" w:rsidR="000E5914" w:rsidRPr="00E42293" w:rsidRDefault="009A4212" w:rsidP="00E42293">
      <w:pPr>
        <w:spacing w:line="360" w:lineRule="auto"/>
      </w:pPr>
      <w:r>
        <w:t>Co</w:t>
      </w:r>
      <w:r w:rsidR="00996221" w:rsidRPr="000F5776">
        <w:t>ncis</w:t>
      </w:r>
      <w:r>
        <w:t xml:space="preserve">eness </w:t>
      </w:r>
      <w:r w:rsidR="00996221">
        <w:t xml:space="preserve">was important </w:t>
      </w:r>
      <w:r>
        <w:t xml:space="preserve">for participants </w:t>
      </w:r>
      <w:r w:rsidR="00996221">
        <w:t>with most saying they would be prepared to watch</w:t>
      </w:r>
      <w:r>
        <w:t xml:space="preserve"> animations of</w:t>
      </w:r>
      <w:r w:rsidR="00996221">
        <w:t xml:space="preserve"> up to 90 seconds at a </w:t>
      </w:r>
      <w:r>
        <w:t>sitting</w:t>
      </w:r>
      <w:r w:rsidR="004C3C2B">
        <w:t>,</w:t>
      </w:r>
      <w:r>
        <w:t xml:space="preserve"> implying that longer animations would not hold </w:t>
      </w:r>
      <w:r w:rsidR="004C3C2B">
        <w:t xml:space="preserve">their </w:t>
      </w:r>
      <w:r>
        <w:t>attention</w:t>
      </w:r>
      <w:r w:rsidR="00996221" w:rsidRPr="000F5776">
        <w:t xml:space="preserve">. Young people were particularly critical of repetition </w:t>
      </w:r>
      <w:r w:rsidR="009D2AB3">
        <w:t>and</w:t>
      </w:r>
      <w:r w:rsidR="00996221">
        <w:t xml:space="preserve"> some parents also </w:t>
      </w:r>
      <w:r w:rsidR="00090D61">
        <w:t>found</w:t>
      </w:r>
      <w:r w:rsidR="00996221">
        <w:t xml:space="preserve"> this distracting</w:t>
      </w:r>
      <w:r w:rsidR="00996221" w:rsidRPr="000F5776">
        <w:t>.</w:t>
      </w:r>
      <w:r w:rsidR="00D772EE">
        <w:t xml:space="preserve"> A number of animations were shown to part</w:t>
      </w:r>
      <w:r w:rsidR="00CF23C3">
        <w:t>icipants in</w:t>
      </w:r>
      <w:r w:rsidR="00D772EE">
        <w:t xml:space="preserve"> the first round of interviews and focus group discussions.</w:t>
      </w:r>
      <w:r w:rsidR="00996221" w:rsidRPr="000F5776">
        <w:t xml:space="preserve"> </w:t>
      </w:r>
      <w:r w:rsidR="00D772EE">
        <w:rPr>
          <w:rFonts w:eastAsia="Calibri" w:cs="Times New Roman"/>
        </w:rPr>
        <w:t>One</w:t>
      </w:r>
      <w:r w:rsidR="00996221">
        <w:rPr>
          <w:rFonts w:eastAsia="Calibri" w:cs="Times New Roman"/>
        </w:rPr>
        <w:t xml:space="preserve"> animation about febrile neutropaenia</w:t>
      </w:r>
      <w:r w:rsidR="003A4ADA">
        <w:rPr>
          <w:rFonts w:eastAsia="Calibri" w:cs="Times New Roman"/>
        </w:rPr>
        <w:t>,</w:t>
      </w:r>
      <w:r w:rsidR="00996221">
        <w:rPr>
          <w:rFonts w:eastAsia="Calibri" w:cs="Times New Roman"/>
        </w:rPr>
        <w:t xml:space="preserve"> </w:t>
      </w:r>
      <w:r w:rsidR="00090D61">
        <w:rPr>
          <w:rFonts w:eastAsia="Calibri" w:cs="Times New Roman"/>
        </w:rPr>
        <w:t>depicted using L</w:t>
      </w:r>
      <w:r w:rsidR="009D2AB3">
        <w:rPr>
          <w:rFonts w:eastAsia="Calibri" w:cs="Times New Roman"/>
        </w:rPr>
        <w:t>ego characters and narrated by a child</w:t>
      </w:r>
      <w:r w:rsidR="003A4ADA">
        <w:rPr>
          <w:rFonts w:eastAsia="Calibri" w:cs="Times New Roman"/>
        </w:rPr>
        <w:t>,</w:t>
      </w:r>
      <w:r w:rsidR="009D2AB3">
        <w:rPr>
          <w:rFonts w:eastAsia="Calibri" w:cs="Times New Roman"/>
        </w:rPr>
        <w:t xml:space="preserve"> </w:t>
      </w:r>
      <w:r w:rsidR="00996221">
        <w:rPr>
          <w:rFonts w:eastAsia="Calibri" w:cs="Times New Roman"/>
        </w:rPr>
        <w:t>was popular particularly with children</w:t>
      </w:r>
      <w:r w:rsidR="00ED321A">
        <w:rPr>
          <w:rFonts w:eastAsia="Calibri" w:cs="Times New Roman"/>
        </w:rPr>
        <w:t xml:space="preserve"> (9-11 years)</w:t>
      </w:r>
      <w:r w:rsidR="00996221">
        <w:rPr>
          <w:rFonts w:eastAsia="Calibri" w:cs="Times New Roman"/>
        </w:rPr>
        <w:t xml:space="preserve"> and their parents. Hearing the child’s voice engaged children, even those who did not participate much in the interviews. </w:t>
      </w:r>
      <w:r>
        <w:rPr>
          <w:rFonts w:eastAsia="Calibri" w:cs="Times New Roman"/>
        </w:rPr>
        <w:t>However, y</w:t>
      </w:r>
      <w:r w:rsidR="00996221">
        <w:rPr>
          <w:rFonts w:eastAsia="Calibri" w:cs="Times New Roman"/>
        </w:rPr>
        <w:t>oung people often said they felt that this animation style and narration</w:t>
      </w:r>
      <w:r w:rsidR="00505732">
        <w:rPr>
          <w:rFonts w:eastAsia="Calibri" w:cs="Times New Roman"/>
        </w:rPr>
        <w:t xml:space="preserve"> was a</w:t>
      </w:r>
      <w:r w:rsidR="00996221">
        <w:rPr>
          <w:rFonts w:eastAsia="Calibri" w:cs="Times New Roman"/>
        </w:rPr>
        <w:t xml:space="preserve"> little “young” for them. </w:t>
      </w:r>
      <w:r w:rsidR="00D772EE">
        <w:rPr>
          <w:rFonts w:eastAsia="Calibri" w:cs="Times New Roman"/>
        </w:rPr>
        <w:t>Another</w:t>
      </w:r>
      <w:r w:rsidR="00996221">
        <w:rPr>
          <w:rFonts w:eastAsia="Calibri" w:cs="Times New Roman"/>
        </w:rPr>
        <w:t xml:space="preserve"> animation</w:t>
      </w:r>
      <w:r w:rsidR="00D772EE">
        <w:rPr>
          <w:rFonts w:eastAsia="Calibri" w:cs="Times New Roman"/>
        </w:rPr>
        <w:t>,</w:t>
      </w:r>
      <w:r w:rsidR="00996221">
        <w:rPr>
          <w:rFonts w:eastAsia="Calibri" w:cs="Times New Roman"/>
        </w:rPr>
        <w:t xml:space="preserve"> ‘Making the right decision for me’ </w:t>
      </w:r>
      <w:r w:rsidR="009D2AB3">
        <w:rPr>
          <w:rFonts w:eastAsia="Calibri" w:cs="Times New Roman"/>
        </w:rPr>
        <w:t xml:space="preserve">which was narrated </w:t>
      </w:r>
      <w:r w:rsidR="004C3C2B">
        <w:rPr>
          <w:rFonts w:eastAsia="Calibri" w:cs="Times New Roman"/>
        </w:rPr>
        <w:t xml:space="preserve">by </w:t>
      </w:r>
      <w:r w:rsidR="009D2AB3">
        <w:rPr>
          <w:rFonts w:eastAsia="Calibri" w:cs="Times New Roman"/>
        </w:rPr>
        <w:t>a young person and used sounds to</w:t>
      </w:r>
      <w:r w:rsidR="00110744">
        <w:rPr>
          <w:rFonts w:eastAsia="Calibri" w:cs="Times New Roman"/>
        </w:rPr>
        <w:t xml:space="preserve"> accompany movements and actions </w:t>
      </w:r>
      <w:r w:rsidR="00996221" w:rsidRPr="00110744">
        <w:rPr>
          <w:rFonts w:eastAsia="Calibri" w:cs="Times New Roman"/>
        </w:rPr>
        <w:t>was</w:t>
      </w:r>
      <w:r w:rsidR="00996221">
        <w:rPr>
          <w:rFonts w:eastAsia="Calibri" w:cs="Times New Roman"/>
        </w:rPr>
        <w:t xml:space="preserve"> popular with most </w:t>
      </w:r>
      <w:r w:rsidR="009D2AB3">
        <w:rPr>
          <w:rFonts w:eastAsia="Calibri" w:cs="Times New Roman"/>
        </w:rPr>
        <w:t>children,</w:t>
      </w:r>
      <w:r w:rsidR="00996221">
        <w:rPr>
          <w:rFonts w:eastAsia="Calibri" w:cs="Times New Roman"/>
        </w:rPr>
        <w:t xml:space="preserve"> </w:t>
      </w:r>
      <w:r w:rsidR="009D2AB3">
        <w:rPr>
          <w:rFonts w:eastAsia="Calibri" w:cs="Times New Roman"/>
        </w:rPr>
        <w:t>y</w:t>
      </w:r>
      <w:r w:rsidR="00996221">
        <w:rPr>
          <w:rFonts w:eastAsia="Calibri" w:cs="Times New Roman"/>
        </w:rPr>
        <w:t>oung people</w:t>
      </w:r>
      <w:r w:rsidR="009D2AB3">
        <w:rPr>
          <w:rFonts w:eastAsia="Calibri" w:cs="Times New Roman"/>
        </w:rPr>
        <w:t xml:space="preserve"> and parents.</w:t>
      </w:r>
    </w:p>
    <w:p w14:paraId="70728FC6" w14:textId="777B19B7" w:rsidR="00996221" w:rsidRDefault="00996221" w:rsidP="008D2ED3">
      <w:pPr>
        <w:spacing w:line="360" w:lineRule="auto"/>
        <w:ind w:left="709"/>
        <w:rPr>
          <w:i/>
        </w:rPr>
      </w:pPr>
      <w:r>
        <w:rPr>
          <w:i/>
        </w:rPr>
        <w:t>It was so intriguing just like the video and what she was saying all went together really nicely. You could put yourself physically in it and just imagine it [</w:t>
      </w:r>
      <w:r w:rsidR="000B11EF">
        <w:rPr>
          <w:i/>
        </w:rPr>
        <w:t>CYP/</w:t>
      </w:r>
      <w:r>
        <w:rPr>
          <w:i/>
        </w:rPr>
        <w:t>20]</w:t>
      </w:r>
    </w:p>
    <w:p w14:paraId="6C947515" w14:textId="288C296D" w:rsidR="0018301F" w:rsidRPr="00C10083" w:rsidRDefault="00996221" w:rsidP="00BD083F">
      <w:pPr>
        <w:spacing w:line="360" w:lineRule="auto"/>
      </w:pPr>
      <w:r>
        <w:t xml:space="preserve">However, one group of </w:t>
      </w:r>
      <w:r w:rsidR="00A178B2">
        <w:t>professional</w:t>
      </w:r>
      <w:r>
        <w:t>s</w:t>
      </w:r>
      <w:r w:rsidRPr="00996221">
        <w:t xml:space="preserve"> </w:t>
      </w:r>
      <w:r w:rsidR="005F7A84">
        <w:t xml:space="preserve">responded </w:t>
      </w:r>
      <w:r>
        <w:t xml:space="preserve">very </w:t>
      </w:r>
      <w:r w:rsidR="005F7A84">
        <w:t xml:space="preserve">negatively to this particular </w:t>
      </w:r>
      <w:r>
        <w:t xml:space="preserve">animation </w:t>
      </w:r>
      <w:r w:rsidR="005F7A84">
        <w:t>commenting that it</w:t>
      </w:r>
      <w:r w:rsidR="00A207B8">
        <w:t xml:space="preserve"> was</w:t>
      </w:r>
      <w:r w:rsidR="005F7A84">
        <w:t xml:space="preserve"> “absolutely horrendous” </w:t>
      </w:r>
      <w:r w:rsidR="005F7A84" w:rsidRPr="00F02BED">
        <w:rPr>
          <w:i/>
        </w:rPr>
        <w:t>[</w:t>
      </w:r>
      <w:r w:rsidR="00046019">
        <w:rPr>
          <w:i/>
        </w:rPr>
        <w:t>Professional</w:t>
      </w:r>
      <w:r w:rsidR="005F7A84" w:rsidRPr="00F02BED">
        <w:rPr>
          <w:i/>
        </w:rPr>
        <w:t>/3]</w:t>
      </w:r>
      <w:r w:rsidRPr="00805A5F">
        <w:t xml:space="preserve">. </w:t>
      </w:r>
      <w:r>
        <w:t>The</w:t>
      </w:r>
      <w:r w:rsidR="005F7A84">
        <w:t xml:space="preserve"> animation depicted a</w:t>
      </w:r>
      <w:r w:rsidR="000E5914">
        <w:t xml:space="preserve"> </w:t>
      </w:r>
      <w:r>
        <w:t>young person arguing with her parents</w:t>
      </w:r>
      <w:r w:rsidR="005F7A84">
        <w:t xml:space="preserve"> when deciding whether to participate</w:t>
      </w:r>
      <w:r>
        <w:t xml:space="preserve">, </w:t>
      </w:r>
      <w:r w:rsidR="009A4212">
        <w:t xml:space="preserve">being </w:t>
      </w:r>
      <w:r w:rsidR="005F7A84">
        <w:t>concern</w:t>
      </w:r>
      <w:r w:rsidR="009A4212">
        <w:t>ed</w:t>
      </w:r>
      <w:r w:rsidR="005F7A84">
        <w:t xml:space="preserve"> about </w:t>
      </w:r>
      <w:r>
        <w:t xml:space="preserve">not seeing </w:t>
      </w:r>
      <w:r w:rsidR="005F7A84">
        <w:t xml:space="preserve">her </w:t>
      </w:r>
      <w:r>
        <w:t>friends</w:t>
      </w:r>
      <w:r w:rsidR="005F7A84">
        <w:t xml:space="preserve"> due to research commitments</w:t>
      </w:r>
      <w:r>
        <w:t>, and the ter</w:t>
      </w:r>
      <w:r w:rsidR="00DC2FF6">
        <w:t xml:space="preserve">m ‘lab rats’ </w:t>
      </w:r>
      <w:r w:rsidR="009E0F8D">
        <w:t xml:space="preserve">was also used </w:t>
      </w:r>
      <w:r w:rsidR="00DC2FF6">
        <w:t xml:space="preserve">at the beginning. These </w:t>
      </w:r>
      <w:r w:rsidR="00A178B2">
        <w:t>professional</w:t>
      </w:r>
      <w:r w:rsidR="005F7A84">
        <w:t xml:space="preserve">s </w:t>
      </w:r>
      <w:r>
        <w:t xml:space="preserve">felt </w:t>
      </w:r>
      <w:r w:rsidR="005F7A84">
        <w:t>th</w:t>
      </w:r>
      <w:r w:rsidR="009E0F8D">
        <w:t xml:space="preserve">e </w:t>
      </w:r>
      <w:r w:rsidR="005F7A84">
        <w:t>tone was unnecessarily negative</w:t>
      </w:r>
      <w:r w:rsidR="003A4ADA">
        <w:t>,</w:t>
      </w:r>
      <w:r w:rsidR="005F7A84">
        <w:t xml:space="preserve"> and </w:t>
      </w:r>
      <w:r w:rsidR="009E0F8D">
        <w:t xml:space="preserve">that the content was </w:t>
      </w:r>
      <w:r>
        <w:t>condescending</w:t>
      </w:r>
      <w:r w:rsidR="009E0F8D">
        <w:t xml:space="preserve"> beca</w:t>
      </w:r>
      <w:r w:rsidR="004C3C2B">
        <w:t>u</w:t>
      </w:r>
      <w:r w:rsidR="009E0F8D">
        <w:t>se it implied that</w:t>
      </w:r>
      <w:r>
        <w:t xml:space="preserve"> </w:t>
      </w:r>
      <w:r w:rsidR="003A4ADA">
        <w:t>assent</w:t>
      </w:r>
      <w:r>
        <w:t xml:space="preserve"> was </w:t>
      </w:r>
      <w:r w:rsidR="005F7A84">
        <w:t>less</w:t>
      </w:r>
      <w:r w:rsidR="000E5914">
        <w:t xml:space="preserve"> </w:t>
      </w:r>
      <w:r>
        <w:t xml:space="preserve">important </w:t>
      </w:r>
      <w:r w:rsidR="005F7A84">
        <w:t>than</w:t>
      </w:r>
      <w:r>
        <w:t xml:space="preserve"> consent.</w:t>
      </w:r>
      <w:r w:rsidR="007F1536">
        <w:t xml:space="preserve"> </w:t>
      </w:r>
      <w:r w:rsidR="003F7994">
        <w:rPr>
          <w:rFonts w:eastAsia="Calibri" w:cs="Times New Roman"/>
        </w:rPr>
        <w:t>De</w:t>
      </w:r>
      <w:r w:rsidR="001E618F">
        <w:rPr>
          <w:rFonts w:eastAsia="Calibri" w:cs="Times New Roman"/>
        </w:rPr>
        <w:t xml:space="preserve">spite </w:t>
      </w:r>
      <w:r w:rsidR="000B2BBD">
        <w:rPr>
          <w:rFonts w:eastAsia="Calibri" w:cs="Times New Roman"/>
        </w:rPr>
        <w:t xml:space="preserve">having very </w:t>
      </w:r>
      <w:r w:rsidR="009E0F8D">
        <w:rPr>
          <w:rFonts w:eastAsia="Calibri" w:cs="Times New Roman"/>
        </w:rPr>
        <w:t xml:space="preserve">different views of this particular animation, </w:t>
      </w:r>
      <w:r w:rsidR="00D772EE">
        <w:rPr>
          <w:rFonts w:eastAsia="Calibri" w:cs="Times New Roman"/>
        </w:rPr>
        <w:t>parents</w:t>
      </w:r>
      <w:r w:rsidR="001E618F">
        <w:rPr>
          <w:rFonts w:eastAsia="Calibri" w:cs="Times New Roman"/>
        </w:rPr>
        <w:t>,</w:t>
      </w:r>
      <w:r w:rsidR="00D772EE">
        <w:rPr>
          <w:rFonts w:eastAsia="Calibri" w:cs="Times New Roman"/>
        </w:rPr>
        <w:t xml:space="preserve"> </w:t>
      </w:r>
      <w:r w:rsidR="00D772EE" w:rsidRPr="00C10083">
        <w:rPr>
          <w:rFonts w:eastAsia="Calibri" w:cs="Times New Roman"/>
        </w:rPr>
        <w:t>professionals,</w:t>
      </w:r>
      <w:r w:rsidR="001E618F">
        <w:rPr>
          <w:rFonts w:eastAsia="Calibri" w:cs="Times New Roman"/>
        </w:rPr>
        <w:t xml:space="preserve"> </w:t>
      </w:r>
      <w:r w:rsidR="003F7994">
        <w:rPr>
          <w:rFonts w:eastAsia="Calibri" w:cs="Times New Roman"/>
        </w:rPr>
        <w:t xml:space="preserve">young people </w:t>
      </w:r>
      <w:r w:rsidR="001E618F">
        <w:rPr>
          <w:rFonts w:eastAsia="Calibri" w:cs="Times New Roman"/>
        </w:rPr>
        <w:t>and</w:t>
      </w:r>
      <w:r w:rsidR="003F7994">
        <w:rPr>
          <w:rFonts w:eastAsia="Calibri" w:cs="Times New Roman"/>
        </w:rPr>
        <w:t xml:space="preserve"> children were uni</w:t>
      </w:r>
      <w:r w:rsidR="000B2BBD">
        <w:rPr>
          <w:rFonts w:eastAsia="Calibri" w:cs="Times New Roman"/>
        </w:rPr>
        <w:t xml:space="preserve">ted </w:t>
      </w:r>
      <w:r w:rsidR="003F7994">
        <w:rPr>
          <w:rFonts w:eastAsia="Calibri" w:cs="Times New Roman"/>
        </w:rPr>
        <w:t xml:space="preserve">in their </w:t>
      </w:r>
      <w:r w:rsidR="000B2BBD">
        <w:rPr>
          <w:rFonts w:eastAsia="Calibri" w:cs="Times New Roman"/>
        </w:rPr>
        <w:t xml:space="preserve">overall </w:t>
      </w:r>
      <w:r w:rsidR="003F7994">
        <w:rPr>
          <w:rFonts w:eastAsia="Calibri" w:cs="Times New Roman"/>
        </w:rPr>
        <w:t xml:space="preserve">view </w:t>
      </w:r>
      <w:r w:rsidR="0018301F">
        <w:rPr>
          <w:rFonts w:eastAsia="Calibri" w:cs="Times New Roman"/>
        </w:rPr>
        <w:t>that</w:t>
      </w:r>
      <w:r w:rsidR="000B2BBD">
        <w:rPr>
          <w:rFonts w:eastAsia="Calibri" w:cs="Times New Roman"/>
        </w:rPr>
        <w:t xml:space="preserve"> </w:t>
      </w:r>
      <w:r w:rsidR="0018301F">
        <w:rPr>
          <w:rFonts w:eastAsia="Calibri" w:cs="Times New Roman"/>
        </w:rPr>
        <w:t>animation</w:t>
      </w:r>
      <w:r w:rsidR="000B2BBD">
        <w:rPr>
          <w:rFonts w:eastAsia="Calibri" w:cs="Times New Roman"/>
        </w:rPr>
        <w:t xml:space="preserve"> was a suitable means of providing information </w:t>
      </w:r>
      <w:r w:rsidR="0018301F">
        <w:rPr>
          <w:rFonts w:eastAsia="Calibri" w:cs="Times New Roman"/>
        </w:rPr>
        <w:t>for all participants</w:t>
      </w:r>
      <w:r w:rsidR="000B2BBD">
        <w:rPr>
          <w:rFonts w:eastAsia="Calibri" w:cs="Times New Roman"/>
        </w:rPr>
        <w:t xml:space="preserve"> regardless of their age</w:t>
      </w:r>
      <w:r w:rsidR="0018301F">
        <w:rPr>
          <w:rFonts w:eastAsia="Calibri" w:cs="Times New Roman"/>
        </w:rPr>
        <w:t xml:space="preserve">. </w:t>
      </w:r>
      <w:r w:rsidR="00BD083F" w:rsidRPr="00BD083F">
        <w:t>Parents often talked about the benefits of seeing and hearing an animation to co</w:t>
      </w:r>
      <w:r w:rsidR="00FC536B">
        <w:t>n</w:t>
      </w:r>
      <w:r w:rsidR="00BD083F" w:rsidRPr="00BD083F">
        <w:t>ve</w:t>
      </w:r>
      <w:r w:rsidR="00FC731D">
        <w:t xml:space="preserve">y complex </w:t>
      </w:r>
      <w:r w:rsidR="00BD083F" w:rsidRPr="00BD083F">
        <w:t xml:space="preserve">information </w:t>
      </w:r>
      <w:r w:rsidR="00FC731D">
        <w:t xml:space="preserve">that could </w:t>
      </w:r>
      <w:r w:rsidR="00BD083F" w:rsidRPr="00BD083F">
        <w:t xml:space="preserve">otherwise </w:t>
      </w:r>
      <w:r w:rsidR="00FC731D">
        <w:t xml:space="preserve">be challenging to </w:t>
      </w:r>
      <w:r w:rsidR="00BD083F" w:rsidRPr="00BD083F">
        <w:t>explain to a child.</w:t>
      </w:r>
      <w:r w:rsidR="00BD083F">
        <w:t xml:space="preserve"> </w:t>
      </w:r>
      <w:r w:rsidR="007E379E" w:rsidRPr="00D772EE">
        <w:rPr>
          <w:rFonts w:eastAsia="Calibri" w:cs="Times New Roman"/>
        </w:rPr>
        <w:t xml:space="preserve">For this reason, we </w:t>
      </w:r>
      <w:r w:rsidR="00883180" w:rsidRPr="00D772EE">
        <w:rPr>
          <w:rFonts w:eastAsia="Calibri" w:cs="Times New Roman"/>
        </w:rPr>
        <w:t>developed four</w:t>
      </w:r>
      <w:r w:rsidR="007E379E" w:rsidRPr="00D772EE">
        <w:rPr>
          <w:rFonts w:eastAsia="Calibri" w:cs="Times New Roman"/>
        </w:rPr>
        <w:t xml:space="preserve"> generic animations about trials and created a</w:t>
      </w:r>
      <w:r w:rsidR="00750094" w:rsidRPr="00D772EE">
        <w:rPr>
          <w:rFonts w:eastAsia="Calibri" w:cs="Times New Roman"/>
        </w:rPr>
        <w:t xml:space="preserve"> trial specific</w:t>
      </w:r>
      <w:r w:rsidR="007E379E" w:rsidRPr="00D772EE">
        <w:rPr>
          <w:rFonts w:eastAsia="Calibri" w:cs="Times New Roman"/>
        </w:rPr>
        <w:t xml:space="preserve"> </w:t>
      </w:r>
      <w:r w:rsidR="00A207B8" w:rsidRPr="00D772EE">
        <w:rPr>
          <w:rFonts w:eastAsia="Calibri" w:cs="Times New Roman"/>
        </w:rPr>
        <w:t>‘</w:t>
      </w:r>
      <w:r w:rsidR="007E379E" w:rsidRPr="00D772EE">
        <w:rPr>
          <w:rFonts w:eastAsia="Calibri" w:cs="Times New Roman"/>
        </w:rPr>
        <w:t>explainer</w:t>
      </w:r>
      <w:r w:rsidR="00A207B8" w:rsidRPr="00D772EE">
        <w:rPr>
          <w:rFonts w:eastAsia="Calibri" w:cs="Times New Roman"/>
        </w:rPr>
        <w:t>’</w:t>
      </w:r>
      <w:r w:rsidR="007E379E" w:rsidRPr="00D772EE">
        <w:rPr>
          <w:rFonts w:eastAsia="Calibri" w:cs="Times New Roman"/>
        </w:rPr>
        <w:t xml:space="preserve"> anim</w:t>
      </w:r>
      <w:r w:rsidR="00BD083F">
        <w:rPr>
          <w:rFonts w:eastAsia="Calibri" w:cs="Times New Roman"/>
        </w:rPr>
        <w:t xml:space="preserve">ation </w:t>
      </w:r>
      <w:r w:rsidR="007E379E" w:rsidRPr="00D772EE">
        <w:rPr>
          <w:rFonts w:eastAsia="Calibri" w:cs="Times New Roman"/>
        </w:rPr>
        <w:t>summaris</w:t>
      </w:r>
      <w:r w:rsidR="007901CE" w:rsidRPr="00D772EE">
        <w:rPr>
          <w:rFonts w:eastAsia="Calibri" w:cs="Times New Roman"/>
        </w:rPr>
        <w:t>ing</w:t>
      </w:r>
      <w:r w:rsidR="007E379E" w:rsidRPr="00D772EE">
        <w:rPr>
          <w:rFonts w:eastAsia="Calibri" w:cs="Times New Roman"/>
        </w:rPr>
        <w:t xml:space="preserve"> the key features of </w:t>
      </w:r>
      <w:r w:rsidR="00750094" w:rsidRPr="00D772EE">
        <w:rPr>
          <w:rFonts w:eastAsia="Calibri" w:cs="Times New Roman"/>
        </w:rPr>
        <w:t>a particular</w:t>
      </w:r>
      <w:r w:rsidR="007E379E" w:rsidRPr="00D772EE">
        <w:rPr>
          <w:rFonts w:eastAsia="Calibri" w:cs="Times New Roman"/>
        </w:rPr>
        <w:t xml:space="preserve"> trial in under 60 seconds.</w:t>
      </w:r>
    </w:p>
    <w:p w14:paraId="06771692" w14:textId="65355B06" w:rsidR="0018301F" w:rsidRPr="0018301F" w:rsidRDefault="0018301F" w:rsidP="0018301F">
      <w:pPr>
        <w:spacing w:line="360" w:lineRule="auto"/>
        <w:ind w:left="709"/>
        <w:rPr>
          <w:i/>
        </w:rPr>
      </w:pPr>
      <w:r w:rsidRPr="0018301F">
        <w:rPr>
          <w:i/>
        </w:rPr>
        <w:t>I was thinking just then of watching it as an adult that even though it was an animation, you think animations are for children but actually when you look at it, sometimes when you just read something on a page or you’ve just got somebody speaking at you, it doesn’t necessarily go in easily and I would say it doesn’t matter that it’s an animation like that for an adult watching it even</w:t>
      </w:r>
      <w:r w:rsidR="00A207B8">
        <w:rPr>
          <w:i/>
        </w:rPr>
        <w:t>,</w:t>
      </w:r>
      <w:r w:rsidRPr="0018301F">
        <w:rPr>
          <w:i/>
        </w:rPr>
        <w:t xml:space="preserve"> because you tend to think of it</w:t>
      </w:r>
      <w:r w:rsidR="00342590">
        <w:rPr>
          <w:i/>
        </w:rPr>
        <w:t xml:space="preserve"> as just for children don’t you?</w:t>
      </w:r>
      <w:r w:rsidRPr="0018301F">
        <w:rPr>
          <w:i/>
        </w:rPr>
        <w:t xml:space="preserve"> But they’ve made it [Nuffield ani</w:t>
      </w:r>
      <w:r w:rsidR="00046019">
        <w:rPr>
          <w:i/>
        </w:rPr>
        <w:t>mation] nice and simple [Parent</w:t>
      </w:r>
      <w:r w:rsidRPr="0018301F">
        <w:rPr>
          <w:i/>
        </w:rPr>
        <w:t>/32]</w:t>
      </w:r>
    </w:p>
    <w:p w14:paraId="75B1A1A9" w14:textId="77777777" w:rsidR="00480F25" w:rsidRDefault="00480F25" w:rsidP="0070469D">
      <w:pPr>
        <w:spacing w:after="0" w:line="360" w:lineRule="auto"/>
        <w:contextualSpacing/>
        <w:rPr>
          <w:rFonts w:eastAsia="Calibri" w:cs="Times New Roman"/>
          <w:b/>
          <w:i/>
        </w:rPr>
      </w:pPr>
    </w:p>
    <w:p w14:paraId="18BB045C" w14:textId="5E02E8D2" w:rsidR="0070469D" w:rsidRPr="005315FB" w:rsidRDefault="0070469D" w:rsidP="0070469D">
      <w:pPr>
        <w:spacing w:after="0" w:line="360" w:lineRule="auto"/>
        <w:contextualSpacing/>
        <w:rPr>
          <w:rFonts w:eastAsia="Calibri" w:cs="Times New Roman"/>
          <w:b/>
          <w:i/>
        </w:rPr>
      </w:pPr>
      <w:r w:rsidRPr="005315FB">
        <w:rPr>
          <w:rFonts w:eastAsia="Calibri" w:cs="Times New Roman"/>
          <w:b/>
          <w:i/>
        </w:rPr>
        <w:t>Narration</w:t>
      </w:r>
    </w:p>
    <w:p w14:paraId="1B72DAAA" w14:textId="2FC6AC96" w:rsidR="003B3FC5" w:rsidRDefault="003F7994" w:rsidP="003B3FC5">
      <w:pPr>
        <w:spacing w:line="360" w:lineRule="auto"/>
      </w:pPr>
      <w:r>
        <w:t xml:space="preserve">Young people were very sensitive to the sound and tone of the narrator’s voice. </w:t>
      </w:r>
      <w:r w:rsidR="003B3FC5">
        <w:t xml:space="preserve">As previously noted, </w:t>
      </w:r>
      <w:r w:rsidR="003B3FC5" w:rsidRPr="00BC39C7">
        <w:t xml:space="preserve">children and their parents liked the </w:t>
      </w:r>
      <w:r w:rsidR="003B3FC5">
        <w:t xml:space="preserve">example animation narrated by a </w:t>
      </w:r>
      <w:r w:rsidR="003B3FC5" w:rsidRPr="00BC39C7">
        <w:t>child</w:t>
      </w:r>
      <w:r w:rsidR="003B3FC5">
        <w:t>:</w:t>
      </w:r>
    </w:p>
    <w:p w14:paraId="203B7ACF" w14:textId="2CB23448" w:rsidR="003B3FC5" w:rsidRPr="007C6DEE" w:rsidRDefault="003B3FC5" w:rsidP="003B3FC5">
      <w:pPr>
        <w:spacing w:line="360" w:lineRule="auto"/>
        <w:ind w:left="720"/>
        <w:rPr>
          <w:i/>
          <w:lang w:val="en-US"/>
        </w:rPr>
      </w:pPr>
      <w:r w:rsidRPr="007C6DEE">
        <w:rPr>
          <w:i/>
          <w:lang w:val="en-US"/>
        </w:rPr>
        <w:t>I really like it because of the Lego and the child’s voice. That catches yo</w:t>
      </w:r>
      <w:r w:rsidR="00046019">
        <w:rPr>
          <w:i/>
          <w:lang w:val="en-US"/>
        </w:rPr>
        <w:t>ur attention doesn’t it</w:t>
      </w:r>
      <w:r w:rsidR="00DA0D7D">
        <w:rPr>
          <w:i/>
          <w:lang w:val="en-US"/>
        </w:rPr>
        <w:t>?</w:t>
      </w:r>
      <w:r w:rsidR="00046019">
        <w:rPr>
          <w:i/>
          <w:lang w:val="en-US"/>
        </w:rPr>
        <w:t xml:space="preserve"> [Parent</w:t>
      </w:r>
      <w:r w:rsidRPr="007C6DEE">
        <w:rPr>
          <w:i/>
          <w:lang w:val="en-US"/>
        </w:rPr>
        <w:t>/27]</w:t>
      </w:r>
    </w:p>
    <w:p w14:paraId="24E322E1" w14:textId="77777777" w:rsidR="003B3FC5" w:rsidRDefault="003B3FC5" w:rsidP="003B3FC5">
      <w:pPr>
        <w:spacing w:line="360" w:lineRule="auto"/>
      </w:pPr>
    </w:p>
    <w:p w14:paraId="556D933F" w14:textId="11BE4294" w:rsidR="003F7994" w:rsidRDefault="003B3FC5" w:rsidP="003F7994">
      <w:pPr>
        <w:spacing w:line="360" w:lineRule="auto"/>
        <w:rPr>
          <w:rFonts w:eastAsia="Calibri" w:cs="Times New Roman"/>
        </w:rPr>
      </w:pPr>
      <w:r>
        <w:t>In contrast, y</w:t>
      </w:r>
      <w:r w:rsidRPr="00BC39C7">
        <w:t xml:space="preserve">oung people </w:t>
      </w:r>
      <w:r>
        <w:t xml:space="preserve">and their parents </w:t>
      </w:r>
      <w:r w:rsidRPr="00BC39C7">
        <w:t xml:space="preserve">felt that </w:t>
      </w:r>
      <w:r>
        <w:t>a</w:t>
      </w:r>
      <w:r w:rsidRPr="00BC39C7">
        <w:t xml:space="preserve"> child</w:t>
      </w:r>
      <w:r>
        <w:t>’s</w:t>
      </w:r>
      <w:r w:rsidRPr="00BC39C7">
        <w:t xml:space="preserve"> voiceover </w:t>
      </w:r>
      <w:r>
        <w:t xml:space="preserve">would make it hard for them to </w:t>
      </w:r>
      <w:r w:rsidRPr="00BC39C7">
        <w:t xml:space="preserve">relate to </w:t>
      </w:r>
      <w:r>
        <w:t xml:space="preserve">the animation and </w:t>
      </w:r>
      <w:r w:rsidR="00FC731D">
        <w:t xml:space="preserve">several </w:t>
      </w:r>
      <w:r>
        <w:t>found it distracting if the pronunciation was imperfect (e.g. if the child narrator had difficulty pronouncing some words). We therefore decided to have an adult’s voice narrating in the prototype animations. However, on viewing the prototypes, m</w:t>
      </w:r>
      <w:r w:rsidR="00663B3F">
        <w:t>ost</w:t>
      </w:r>
      <w:r w:rsidR="003F7994">
        <w:t xml:space="preserve"> </w:t>
      </w:r>
      <w:r>
        <w:t xml:space="preserve">young people </w:t>
      </w:r>
      <w:r w:rsidR="003F7994">
        <w:rPr>
          <w:rFonts w:eastAsia="Calibri" w:cs="Times New Roman"/>
        </w:rPr>
        <w:t>reacted</w:t>
      </w:r>
      <w:r w:rsidR="003F7994" w:rsidRPr="00594CC0">
        <w:rPr>
          <w:rFonts w:eastAsia="Calibri" w:cs="Times New Roman"/>
        </w:rPr>
        <w:t xml:space="preserve"> </w:t>
      </w:r>
      <w:r w:rsidR="007901CE">
        <w:rPr>
          <w:rFonts w:eastAsia="Calibri" w:cs="Times New Roman"/>
        </w:rPr>
        <w:t xml:space="preserve">negatively </w:t>
      </w:r>
      <w:r w:rsidR="003F7994">
        <w:rPr>
          <w:rFonts w:eastAsia="Calibri" w:cs="Times New Roman"/>
        </w:rPr>
        <w:t xml:space="preserve">to </w:t>
      </w:r>
      <w:r>
        <w:rPr>
          <w:rFonts w:eastAsia="Calibri" w:cs="Times New Roman"/>
        </w:rPr>
        <w:t>the narration</w:t>
      </w:r>
      <w:r w:rsidR="003F7994" w:rsidRPr="00594CC0">
        <w:rPr>
          <w:rFonts w:eastAsia="Calibri" w:cs="Times New Roman"/>
        </w:rPr>
        <w:t xml:space="preserve">, </w:t>
      </w:r>
      <w:r w:rsidR="003F7994">
        <w:rPr>
          <w:rFonts w:eastAsia="Calibri" w:cs="Times New Roman"/>
        </w:rPr>
        <w:t xml:space="preserve">commenting </w:t>
      </w:r>
      <w:r w:rsidR="003F7994" w:rsidRPr="00594CC0">
        <w:rPr>
          <w:rFonts w:eastAsia="Calibri" w:cs="Times New Roman"/>
        </w:rPr>
        <w:t xml:space="preserve">that they disliked the </w:t>
      </w:r>
      <w:r w:rsidR="003F7994">
        <w:rPr>
          <w:rFonts w:eastAsia="Calibri" w:cs="Times New Roman"/>
        </w:rPr>
        <w:t>“boring”</w:t>
      </w:r>
      <w:r w:rsidR="00D00197">
        <w:rPr>
          <w:rFonts w:eastAsia="Calibri" w:cs="Times New Roman"/>
        </w:rPr>
        <w:t>, “monotonous”</w:t>
      </w:r>
      <w:r w:rsidR="003F7994">
        <w:rPr>
          <w:rFonts w:eastAsia="Calibri" w:cs="Times New Roman"/>
        </w:rPr>
        <w:t xml:space="preserve"> or “robotic” </w:t>
      </w:r>
      <w:r w:rsidR="003F7994" w:rsidRPr="00594CC0">
        <w:rPr>
          <w:rFonts w:eastAsia="Calibri" w:cs="Times New Roman"/>
        </w:rPr>
        <w:t xml:space="preserve">tone </w:t>
      </w:r>
      <w:r w:rsidR="003F7994">
        <w:rPr>
          <w:rFonts w:eastAsia="Calibri" w:cs="Times New Roman"/>
        </w:rPr>
        <w:t>of the narrator’s voice</w:t>
      </w:r>
      <w:r w:rsidR="004C3C2B">
        <w:rPr>
          <w:rFonts w:eastAsia="Calibri" w:cs="Times New Roman"/>
        </w:rPr>
        <w:t xml:space="preserve"> </w:t>
      </w:r>
      <w:r w:rsidR="003F7994" w:rsidRPr="00594CC0">
        <w:rPr>
          <w:rFonts w:eastAsia="Calibri" w:cs="Times New Roman"/>
        </w:rPr>
        <w:t xml:space="preserve">and </w:t>
      </w:r>
      <w:r w:rsidR="003F7994">
        <w:rPr>
          <w:rFonts w:eastAsia="Calibri" w:cs="Times New Roman"/>
        </w:rPr>
        <w:t xml:space="preserve">that it </w:t>
      </w:r>
      <w:r w:rsidR="003F7994" w:rsidRPr="00594CC0">
        <w:rPr>
          <w:rFonts w:eastAsia="Calibri" w:cs="Times New Roman"/>
        </w:rPr>
        <w:t>stopped them from focusing on the animation itself. Parents did not generally focus on the voice</w:t>
      </w:r>
      <w:r w:rsidR="003F7994">
        <w:rPr>
          <w:rFonts w:eastAsia="Calibri" w:cs="Times New Roman"/>
        </w:rPr>
        <w:t>overs</w:t>
      </w:r>
      <w:r w:rsidR="003F7994" w:rsidRPr="00594CC0">
        <w:rPr>
          <w:rFonts w:eastAsia="Calibri" w:cs="Times New Roman"/>
        </w:rPr>
        <w:t xml:space="preserve">. </w:t>
      </w:r>
      <w:r w:rsidR="003F7994">
        <w:rPr>
          <w:rFonts w:eastAsia="Calibri" w:cs="Times New Roman"/>
        </w:rPr>
        <w:t xml:space="preserve">To address young people’s concerns we asked the narrator to record the narrations again with </w:t>
      </w:r>
      <w:r w:rsidR="00156C65">
        <w:rPr>
          <w:rFonts w:eastAsia="Calibri" w:cs="Times New Roman"/>
        </w:rPr>
        <w:t>greater variation in</w:t>
      </w:r>
      <w:r w:rsidR="003F7994">
        <w:rPr>
          <w:rFonts w:eastAsia="Calibri" w:cs="Times New Roman"/>
        </w:rPr>
        <w:t xml:space="preserve"> tone.</w:t>
      </w:r>
    </w:p>
    <w:p w14:paraId="3B574B41" w14:textId="77777777" w:rsidR="00005814" w:rsidRDefault="00005814" w:rsidP="003F7994">
      <w:pPr>
        <w:spacing w:line="360" w:lineRule="auto"/>
      </w:pPr>
    </w:p>
    <w:p w14:paraId="60E14DF6" w14:textId="77777777" w:rsidR="00C618AA" w:rsidRDefault="00C618AA">
      <w:pPr>
        <w:spacing w:after="200" w:line="276" w:lineRule="auto"/>
        <w:rPr>
          <w:rFonts w:eastAsia="Calibri" w:cs="Times New Roman"/>
          <w:b/>
          <w:i/>
        </w:rPr>
      </w:pPr>
      <w:r>
        <w:rPr>
          <w:rFonts w:eastAsia="Calibri" w:cs="Times New Roman"/>
          <w:b/>
          <w:i/>
        </w:rPr>
        <w:br w:type="page"/>
      </w:r>
    </w:p>
    <w:p w14:paraId="33D1801D" w14:textId="395A865C" w:rsidR="00DC182C" w:rsidRPr="005315FB" w:rsidRDefault="00853EB1" w:rsidP="00000F73">
      <w:pPr>
        <w:spacing w:after="0" w:line="360" w:lineRule="auto"/>
        <w:contextualSpacing/>
        <w:rPr>
          <w:rFonts w:eastAsia="Calibri" w:cs="Times New Roman"/>
          <w:b/>
          <w:i/>
        </w:rPr>
      </w:pPr>
      <w:r w:rsidRPr="005315FB">
        <w:rPr>
          <w:rFonts w:eastAsia="Calibri" w:cs="Times New Roman"/>
          <w:b/>
          <w:i/>
        </w:rPr>
        <w:t xml:space="preserve">Hearing from other </w:t>
      </w:r>
      <w:r w:rsidR="00595BD7">
        <w:rPr>
          <w:rFonts w:eastAsia="Calibri" w:cs="Times New Roman"/>
          <w:b/>
          <w:i/>
        </w:rPr>
        <w:t>families about their experience of trials</w:t>
      </w:r>
    </w:p>
    <w:p w14:paraId="3B915214" w14:textId="6BE0E852" w:rsidR="00C71577" w:rsidRDefault="00866AAF" w:rsidP="00C71577">
      <w:pPr>
        <w:spacing w:line="360" w:lineRule="auto"/>
      </w:pPr>
      <w:r>
        <w:t>When we</w:t>
      </w:r>
      <w:r w:rsidR="00412F4E">
        <w:t xml:space="preserve"> show</w:t>
      </w:r>
      <w:r>
        <w:t>ed</w:t>
      </w:r>
      <w:r w:rsidR="00412F4E">
        <w:t xml:space="preserve"> participants a short </w:t>
      </w:r>
      <w:r w:rsidR="001A4E93">
        <w:t xml:space="preserve">example </w:t>
      </w:r>
      <w:r w:rsidR="00412F4E">
        <w:t xml:space="preserve">video </w:t>
      </w:r>
      <w:r w:rsidR="001A4E93">
        <w:t xml:space="preserve">in the round one interviews </w:t>
      </w:r>
      <w:r w:rsidR="00412F4E">
        <w:t xml:space="preserve">of a parent and young child talking about participating in </w:t>
      </w:r>
      <w:r w:rsidR="00895A1C">
        <w:t>a trial investigating light treatment for vitiligo)</w:t>
      </w:r>
      <w:r>
        <w:t>,</w:t>
      </w:r>
      <w:r w:rsidR="00B14524">
        <w:fldChar w:fldCharType="begin">
          <w:fldData xml:space="preserve">PEVuZE5vdGU+PENpdGU+PEF1dGhvcj5FbGVmdGhlcmlhZG91PC9BdXRob3I+PFllYXI+MjAxNDwv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</w:fldData>
        </w:fldChar>
      </w:r>
      <w:r w:rsidR="008840FD">
        <w:instrText xml:space="preserve"> ADDIN EN.CITE </w:instrText>
      </w:r>
      <w:r w:rsidR="008840FD">
        <w:fldChar w:fldCharType="begin">
          <w:fldData xml:space="preserve">PEVuZE5vdGU+PENpdGU+PEF1dGhvcj5FbGVmdGhlcmlhZG91PC9BdXRob3I+PFllYXI+MjAxNDwv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</w:fldData>
        </w:fldChar>
      </w:r>
      <w:r w:rsidR="008840FD">
        <w:instrText xml:space="preserve"> ADDIN EN.CITE.DATA </w:instrText>
      </w:r>
      <w:r w:rsidR="008840FD">
        <w:fldChar w:fldCharType="end"/>
      </w:r>
      <w:r w:rsidR="00B14524">
        <w:fldChar w:fldCharType="separate"/>
      </w:r>
      <w:r w:rsidR="008840FD">
        <w:rPr>
          <w:noProof/>
        </w:rPr>
        <w:t>[23]</w:t>
      </w:r>
      <w:r w:rsidR="00B14524">
        <w:fldChar w:fldCharType="end"/>
      </w:r>
      <w:r>
        <w:t xml:space="preserve"> most</w:t>
      </w:r>
      <w:r w:rsidR="00412F4E">
        <w:t xml:space="preserve"> parents, young people and children</w:t>
      </w:r>
      <w:r>
        <w:t xml:space="preserve"> responded favourably, commenting that</w:t>
      </w:r>
      <w:r w:rsidR="00412F4E">
        <w:t xml:space="preserve"> hearing from </w:t>
      </w:r>
      <w:r w:rsidR="00595BD7">
        <w:t xml:space="preserve">those </w:t>
      </w:r>
      <w:r w:rsidR="004948DC">
        <w:t xml:space="preserve">actually </w:t>
      </w:r>
      <w:r w:rsidR="00412F4E">
        <w:t xml:space="preserve">going through the trial or treatment was </w:t>
      </w:r>
      <w:r w:rsidR="00676CD1">
        <w:t>“reassuring”</w:t>
      </w:r>
      <w:r w:rsidR="00412F4E">
        <w:t xml:space="preserve">. </w:t>
      </w:r>
      <w:r w:rsidR="00FA0EC4">
        <w:t>Professionals</w:t>
      </w:r>
      <w:r>
        <w:t xml:space="preserve"> echoed this, commenting that</w:t>
      </w:r>
      <w:r w:rsidR="00412F4E">
        <w:t xml:space="preserve"> children </w:t>
      </w:r>
      <w:r w:rsidR="00FA0EC4">
        <w:t>would want to</w:t>
      </w:r>
      <w:r w:rsidR="00412F4E">
        <w:t xml:space="preserve"> hear</w:t>
      </w:r>
      <w:r w:rsidR="004948DC">
        <w:t xml:space="preserve"> from </w:t>
      </w:r>
      <w:r w:rsidR="00412F4E">
        <w:t>and see other children who have been in trials</w:t>
      </w:r>
      <w:r>
        <w:t>,</w:t>
      </w:r>
      <w:r w:rsidR="00412F4E">
        <w:t xml:space="preserve"> rather than parents or other adults. </w:t>
      </w:r>
    </w:p>
    <w:p w14:paraId="75C7A721" w14:textId="7957DFFD" w:rsidR="00C71577" w:rsidRPr="009A167F" w:rsidRDefault="00C71577" w:rsidP="00C71577">
      <w:pPr>
        <w:spacing w:line="360" w:lineRule="auto"/>
        <w:ind w:left="709"/>
        <w:rPr>
          <w:i/>
        </w:rPr>
      </w:pPr>
      <w:r>
        <w:rPr>
          <w:i/>
        </w:rPr>
        <w:t>I</w:t>
      </w:r>
      <w:r w:rsidRPr="009A167F">
        <w:rPr>
          <w:i/>
        </w:rPr>
        <w:t>t needs to be people who are actually in trials so then it will put people of my age and younger under reassurance that other people have had a trial before [</w:t>
      </w:r>
      <w:r w:rsidR="001036ED">
        <w:rPr>
          <w:i/>
        </w:rPr>
        <w:t>CYP/</w:t>
      </w:r>
      <w:r w:rsidRPr="009A167F">
        <w:rPr>
          <w:i/>
        </w:rPr>
        <w:t>51]</w:t>
      </w:r>
    </w:p>
    <w:p w14:paraId="545D113E" w14:textId="7A6093D0" w:rsidR="00DC182C" w:rsidRDefault="00D772EE" w:rsidP="00D772EE">
      <w:pPr>
        <w:spacing w:after="0" w:line="360" w:lineRule="auto"/>
        <w:contextualSpacing/>
      </w:pPr>
      <w:r>
        <w:t xml:space="preserve">Reflecting </w:t>
      </w:r>
      <w:r w:rsidRPr="00D772EE">
        <w:t>these views, we created video clips of trial participants and their parents talking about being in a trial for the multimedia websites.</w:t>
      </w:r>
    </w:p>
    <w:p w14:paraId="455D11F6" w14:textId="77777777" w:rsidR="004858D4" w:rsidRDefault="004858D4" w:rsidP="00D772EE">
      <w:pPr>
        <w:spacing w:after="0" w:line="360" w:lineRule="auto"/>
        <w:contextualSpacing/>
        <w:rPr>
          <w:rFonts w:eastAsia="Calibri" w:cs="Times New Roman"/>
        </w:rPr>
      </w:pPr>
    </w:p>
    <w:p w14:paraId="116B551D" w14:textId="560DF915" w:rsidR="00853EB1" w:rsidRPr="005315FB" w:rsidRDefault="00853EB1" w:rsidP="00000F73">
      <w:pPr>
        <w:spacing w:after="0" w:line="360" w:lineRule="auto"/>
        <w:contextualSpacing/>
        <w:rPr>
          <w:rFonts w:eastAsia="Calibri" w:cs="Times New Roman"/>
          <w:b/>
          <w:i/>
        </w:rPr>
      </w:pPr>
      <w:r w:rsidRPr="005315FB">
        <w:rPr>
          <w:rFonts w:eastAsia="Calibri" w:cs="Times New Roman"/>
          <w:b/>
          <w:i/>
        </w:rPr>
        <w:t>Interactivity</w:t>
      </w:r>
    </w:p>
    <w:p w14:paraId="6F9BC506" w14:textId="3A7EB5DC" w:rsidR="009A167F" w:rsidRDefault="00335A99" w:rsidP="009A167F">
      <w:pPr>
        <w:spacing w:after="0" w:line="360" w:lineRule="auto"/>
        <w:contextualSpacing/>
        <w:rPr>
          <w:rFonts w:eastAsia="Calibri" w:cs="Times New Roman"/>
        </w:rPr>
      </w:pPr>
      <w:r>
        <w:rPr>
          <w:rFonts w:eastAsia="Calibri" w:cs="Times New Roman"/>
        </w:rPr>
        <w:t xml:space="preserve">Participants </w:t>
      </w:r>
      <w:r w:rsidR="009A167F" w:rsidRPr="009A167F">
        <w:rPr>
          <w:rFonts w:eastAsia="Calibri" w:cs="Times New Roman"/>
        </w:rPr>
        <w:t>differ</w:t>
      </w:r>
      <w:r>
        <w:rPr>
          <w:rFonts w:eastAsia="Calibri" w:cs="Times New Roman"/>
        </w:rPr>
        <w:t>ed in their</w:t>
      </w:r>
      <w:r w:rsidR="009A167F" w:rsidRPr="009A167F">
        <w:rPr>
          <w:rFonts w:eastAsia="Calibri" w:cs="Times New Roman"/>
        </w:rPr>
        <w:t xml:space="preserve"> opinions on the value of interactivity </w:t>
      </w:r>
      <w:r>
        <w:rPr>
          <w:rFonts w:eastAsia="Calibri" w:cs="Times New Roman"/>
        </w:rPr>
        <w:t>i</w:t>
      </w:r>
      <w:r w:rsidR="009A167F" w:rsidRPr="009A167F">
        <w:rPr>
          <w:rFonts w:eastAsia="Calibri" w:cs="Times New Roman"/>
        </w:rPr>
        <w:t xml:space="preserve">n the </w:t>
      </w:r>
      <w:r w:rsidR="00A47EF5">
        <w:rPr>
          <w:rFonts w:eastAsia="Calibri" w:cs="Times New Roman"/>
        </w:rPr>
        <w:t>multimedia websites</w:t>
      </w:r>
      <w:r w:rsidR="009A167F" w:rsidRPr="009A167F">
        <w:rPr>
          <w:rFonts w:eastAsia="Calibri" w:cs="Times New Roman"/>
        </w:rPr>
        <w:t>. The</w:t>
      </w:r>
      <w:r>
        <w:rPr>
          <w:rFonts w:eastAsia="Calibri" w:cs="Times New Roman"/>
        </w:rPr>
        <w:t>y</w:t>
      </w:r>
      <w:r w:rsidR="009A167F" w:rsidRPr="009A167F">
        <w:rPr>
          <w:rFonts w:eastAsia="Calibri" w:cs="Times New Roman"/>
        </w:rPr>
        <w:t xml:space="preserve"> also vari</w:t>
      </w:r>
      <w:r>
        <w:rPr>
          <w:rFonts w:eastAsia="Calibri" w:cs="Times New Roman"/>
        </w:rPr>
        <w:t>ed</w:t>
      </w:r>
      <w:r w:rsidR="009A167F" w:rsidRPr="009A167F">
        <w:rPr>
          <w:rFonts w:eastAsia="Calibri" w:cs="Times New Roman"/>
        </w:rPr>
        <w:t xml:space="preserve"> in </w:t>
      </w:r>
      <w:r>
        <w:rPr>
          <w:rFonts w:eastAsia="Calibri" w:cs="Times New Roman"/>
        </w:rPr>
        <w:t xml:space="preserve">how they </w:t>
      </w:r>
      <w:r w:rsidR="009A167F" w:rsidRPr="009A167F">
        <w:rPr>
          <w:rFonts w:eastAsia="Calibri" w:cs="Times New Roman"/>
        </w:rPr>
        <w:t>defined interactivity</w:t>
      </w:r>
      <w:r w:rsidR="00476F28">
        <w:rPr>
          <w:rFonts w:eastAsia="Calibri" w:cs="Times New Roman"/>
        </w:rPr>
        <w:t xml:space="preserve"> and this may explain the differences in opinion</w:t>
      </w:r>
      <w:r w:rsidR="009A167F" w:rsidRPr="009A167F">
        <w:rPr>
          <w:rFonts w:eastAsia="Calibri" w:cs="Times New Roman"/>
        </w:rPr>
        <w:t xml:space="preserve">. </w:t>
      </w:r>
      <w:r w:rsidR="000655F8">
        <w:rPr>
          <w:rFonts w:eastAsia="Calibri" w:cs="Times New Roman"/>
        </w:rPr>
        <w:t>For s</w:t>
      </w:r>
      <w:r w:rsidR="009A167F" w:rsidRPr="009A167F">
        <w:rPr>
          <w:rFonts w:eastAsia="Calibri" w:cs="Times New Roman"/>
        </w:rPr>
        <w:t>ome</w:t>
      </w:r>
      <w:r w:rsidR="00476F28">
        <w:rPr>
          <w:rFonts w:eastAsia="Calibri" w:cs="Times New Roman"/>
        </w:rPr>
        <w:t>,</w:t>
      </w:r>
      <w:r w:rsidR="009A167F" w:rsidRPr="009A167F">
        <w:rPr>
          <w:rFonts w:eastAsia="Calibri" w:cs="Times New Roman"/>
        </w:rPr>
        <w:t xml:space="preserve"> interactivity meant </w:t>
      </w:r>
      <w:r w:rsidR="003B3FC5">
        <w:rPr>
          <w:rFonts w:eastAsia="Calibri" w:cs="Times New Roman"/>
        </w:rPr>
        <w:t xml:space="preserve">including </w:t>
      </w:r>
      <w:r w:rsidR="009A167F" w:rsidRPr="009A167F">
        <w:rPr>
          <w:rFonts w:eastAsia="Calibri" w:cs="Times New Roman"/>
        </w:rPr>
        <w:t>games</w:t>
      </w:r>
      <w:r w:rsidR="001036ED">
        <w:rPr>
          <w:rFonts w:eastAsia="Calibri" w:cs="Times New Roman"/>
        </w:rPr>
        <w:t xml:space="preserve"> in multimedia websites</w:t>
      </w:r>
      <w:r w:rsidR="009A167F" w:rsidRPr="009A167F">
        <w:rPr>
          <w:rFonts w:eastAsia="Calibri" w:cs="Times New Roman"/>
        </w:rPr>
        <w:t xml:space="preserve">, </w:t>
      </w:r>
      <w:r w:rsidR="007D31B2">
        <w:rPr>
          <w:rFonts w:eastAsia="Calibri" w:cs="Times New Roman"/>
        </w:rPr>
        <w:t xml:space="preserve">while </w:t>
      </w:r>
      <w:r w:rsidR="000655F8">
        <w:rPr>
          <w:rFonts w:eastAsia="Calibri" w:cs="Times New Roman"/>
        </w:rPr>
        <w:t xml:space="preserve">others </w:t>
      </w:r>
      <w:r w:rsidR="009A167F" w:rsidRPr="009A167F">
        <w:rPr>
          <w:rFonts w:eastAsia="Calibri" w:cs="Times New Roman"/>
        </w:rPr>
        <w:t xml:space="preserve">felt it referred to being able to ask questions online and receive a response, and others thought it could mean following a pathway through the </w:t>
      </w:r>
      <w:r w:rsidR="001036ED">
        <w:rPr>
          <w:rFonts w:eastAsia="Calibri" w:cs="Times New Roman"/>
        </w:rPr>
        <w:t>website</w:t>
      </w:r>
      <w:r w:rsidR="009A167F" w:rsidRPr="009A167F">
        <w:rPr>
          <w:rFonts w:eastAsia="Calibri" w:cs="Times New Roman"/>
        </w:rPr>
        <w:t xml:space="preserve">. One young patient interpreted websites with multimedia to be interactive because you can </w:t>
      </w:r>
      <w:r w:rsidR="00F453DD">
        <w:rPr>
          <w:rFonts w:eastAsia="Calibri" w:cs="Times New Roman"/>
        </w:rPr>
        <w:t>“</w:t>
      </w:r>
      <w:r w:rsidR="009A167F" w:rsidRPr="009A167F">
        <w:rPr>
          <w:rFonts w:eastAsia="Calibri" w:cs="Times New Roman"/>
        </w:rPr>
        <w:t>hear and see things</w:t>
      </w:r>
      <w:r w:rsidR="00886317">
        <w:rPr>
          <w:rFonts w:eastAsia="Calibri" w:cs="Times New Roman"/>
        </w:rPr>
        <w:t>”</w:t>
      </w:r>
      <w:r w:rsidR="009A167F" w:rsidRPr="009A167F">
        <w:rPr>
          <w:rFonts w:eastAsia="Calibri" w:cs="Times New Roman"/>
        </w:rPr>
        <w:t xml:space="preserve"> rather than just read the</w:t>
      </w:r>
      <w:r w:rsidR="000655F8">
        <w:rPr>
          <w:rFonts w:eastAsia="Calibri" w:cs="Times New Roman"/>
        </w:rPr>
        <w:t>m</w:t>
      </w:r>
      <w:r w:rsidR="009A167F" w:rsidRPr="009A167F">
        <w:rPr>
          <w:rFonts w:eastAsia="Calibri" w:cs="Times New Roman"/>
        </w:rPr>
        <w:t>.</w:t>
      </w:r>
    </w:p>
    <w:p w14:paraId="1A0632CF" w14:textId="77777777" w:rsidR="004831D7" w:rsidRDefault="004831D7" w:rsidP="009A167F">
      <w:pPr>
        <w:spacing w:after="0" w:line="360" w:lineRule="auto"/>
        <w:contextualSpacing/>
        <w:rPr>
          <w:rFonts w:eastAsia="Calibri" w:cs="Times New Roman"/>
        </w:rPr>
      </w:pPr>
    </w:p>
    <w:p w14:paraId="35917526" w14:textId="74F5DAB5" w:rsidR="002D347D" w:rsidRDefault="009A167F" w:rsidP="009A167F">
      <w:pPr>
        <w:spacing w:after="0" w:line="360" w:lineRule="auto"/>
        <w:contextualSpacing/>
        <w:rPr>
          <w:rFonts w:eastAsia="Calibri" w:cs="Times New Roman"/>
        </w:rPr>
      </w:pPr>
      <w:r w:rsidRPr="009A167F">
        <w:rPr>
          <w:rFonts w:eastAsia="Calibri" w:cs="Times New Roman"/>
        </w:rPr>
        <w:t>Parents</w:t>
      </w:r>
      <w:r w:rsidR="00471119">
        <w:rPr>
          <w:rFonts w:eastAsia="Calibri" w:cs="Times New Roman"/>
        </w:rPr>
        <w:t xml:space="preserve"> of </w:t>
      </w:r>
      <w:r w:rsidR="007C7DA3">
        <w:rPr>
          <w:rFonts w:eastAsia="Calibri" w:cs="Times New Roman"/>
        </w:rPr>
        <w:t xml:space="preserve">the </w:t>
      </w:r>
      <w:r w:rsidR="00471119">
        <w:rPr>
          <w:rFonts w:eastAsia="Calibri" w:cs="Times New Roman"/>
        </w:rPr>
        <w:t>young</w:t>
      </w:r>
      <w:r w:rsidR="007C7DA3">
        <w:rPr>
          <w:rFonts w:eastAsia="Calibri" w:cs="Times New Roman"/>
        </w:rPr>
        <w:t>est</w:t>
      </w:r>
      <w:r w:rsidR="00471119">
        <w:rPr>
          <w:rFonts w:eastAsia="Calibri" w:cs="Times New Roman"/>
        </w:rPr>
        <w:t xml:space="preserve"> children often </w:t>
      </w:r>
      <w:r w:rsidR="007D31B2">
        <w:rPr>
          <w:rFonts w:eastAsia="Calibri" w:cs="Times New Roman"/>
        </w:rPr>
        <w:t xml:space="preserve">wanted </w:t>
      </w:r>
      <w:r w:rsidRPr="009A167F">
        <w:rPr>
          <w:rFonts w:eastAsia="Calibri" w:cs="Times New Roman"/>
        </w:rPr>
        <w:t>games</w:t>
      </w:r>
      <w:r w:rsidR="006C4B83">
        <w:rPr>
          <w:rFonts w:eastAsia="Calibri" w:cs="Times New Roman"/>
        </w:rPr>
        <w:t xml:space="preserve">, </w:t>
      </w:r>
      <w:r w:rsidR="005A4470">
        <w:rPr>
          <w:rFonts w:eastAsia="Calibri" w:cs="Times New Roman"/>
        </w:rPr>
        <w:t>interactive characters</w:t>
      </w:r>
      <w:r w:rsidRPr="009A167F">
        <w:rPr>
          <w:rFonts w:eastAsia="Calibri" w:cs="Times New Roman"/>
        </w:rPr>
        <w:t xml:space="preserve"> </w:t>
      </w:r>
      <w:r w:rsidR="005A4470">
        <w:rPr>
          <w:rFonts w:eastAsia="Calibri" w:cs="Times New Roman"/>
        </w:rPr>
        <w:t xml:space="preserve">and even music and singing </w:t>
      </w:r>
      <w:r w:rsidRPr="009A167F">
        <w:rPr>
          <w:rFonts w:eastAsia="Calibri" w:cs="Times New Roman"/>
        </w:rPr>
        <w:t>incl</w:t>
      </w:r>
      <w:r w:rsidR="005D0348">
        <w:rPr>
          <w:rFonts w:eastAsia="Calibri" w:cs="Times New Roman"/>
        </w:rPr>
        <w:t xml:space="preserve">uded in the </w:t>
      </w:r>
      <w:r w:rsidR="001036ED">
        <w:rPr>
          <w:rFonts w:eastAsia="Calibri" w:cs="Times New Roman"/>
        </w:rPr>
        <w:t>multimedia websites</w:t>
      </w:r>
      <w:r w:rsidR="005D0348">
        <w:rPr>
          <w:rFonts w:eastAsia="Calibri" w:cs="Times New Roman"/>
        </w:rPr>
        <w:t xml:space="preserve"> </w:t>
      </w:r>
      <w:r w:rsidR="007D31B2">
        <w:rPr>
          <w:rFonts w:eastAsia="Calibri" w:cs="Times New Roman"/>
        </w:rPr>
        <w:t xml:space="preserve">and felt that without this their </w:t>
      </w:r>
      <w:r w:rsidR="005D0348">
        <w:rPr>
          <w:rFonts w:eastAsia="Calibri" w:cs="Times New Roman"/>
        </w:rPr>
        <w:t>child</w:t>
      </w:r>
      <w:r w:rsidRPr="009A167F">
        <w:rPr>
          <w:rFonts w:eastAsia="Calibri" w:cs="Times New Roman"/>
        </w:rPr>
        <w:t xml:space="preserve"> would not engage. Some </w:t>
      </w:r>
      <w:r w:rsidR="001036ED">
        <w:rPr>
          <w:rFonts w:eastAsia="Calibri" w:cs="Times New Roman"/>
        </w:rPr>
        <w:t>professionals</w:t>
      </w:r>
      <w:r w:rsidRPr="009A167F">
        <w:rPr>
          <w:rFonts w:eastAsia="Calibri" w:cs="Times New Roman"/>
        </w:rPr>
        <w:t xml:space="preserve"> </w:t>
      </w:r>
      <w:r w:rsidR="00510C00">
        <w:rPr>
          <w:rFonts w:eastAsia="Calibri" w:cs="Times New Roman"/>
        </w:rPr>
        <w:t xml:space="preserve">agreed </w:t>
      </w:r>
      <w:r w:rsidRPr="009A167F">
        <w:rPr>
          <w:rFonts w:eastAsia="Calibri" w:cs="Times New Roman"/>
        </w:rPr>
        <w:t xml:space="preserve">that children would like interactivity on </w:t>
      </w:r>
      <w:r w:rsidR="001036ED">
        <w:rPr>
          <w:rFonts w:eastAsia="Calibri" w:cs="Times New Roman"/>
        </w:rPr>
        <w:t>multimedia website</w:t>
      </w:r>
      <w:r w:rsidR="00510C00">
        <w:rPr>
          <w:rFonts w:eastAsia="Calibri" w:cs="Times New Roman"/>
        </w:rPr>
        <w:t>s</w:t>
      </w:r>
      <w:r w:rsidRPr="009A167F">
        <w:rPr>
          <w:rFonts w:eastAsia="Calibri" w:cs="Times New Roman"/>
        </w:rPr>
        <w:t xml:space="preserve"> and this could include </w:t>
      </w:r>
      <w:r w:rsidR="00E23518">
        <w:rPr>
          <w:rFonts w:eastAsia="Calibri" w:cs="Times New Roman"/>
        </w:rPr>
        <w:t>“</w:t>
      </w:r>
      <w:r w:rsidRPr="009A167F">
        <w:rPr>
          <w:rFonts w:eastAsia="Calibri" w:cs="Times New Roman"/>
        </w:rPr>
        <w:t>quizzes</w:t>
      </w:r>
      <w:r w:rsidR="00E23518">
        <w:rPr>
          <w:rFonts w:eastAsia="Calibri" w:cs="Times New Roman"/>
        </w:rPr>
        <w:t>”</w:t>
      </w:r>
      <w:r w:rsidRPr="009A167F">
        <w:rPr>
          <w:rFonts w:eastAsia="Calibri" w:cs="Times New Roman"/>
        </w:rPr>
        <w:t xml:space="preserve">, </w:t>
      </w:r>
      <w:r w:rsidR="00E23518">
        <w:rPr>
          <w:rFonts w:eastAsia="Calibri" w:cs="Times New Roman"/>
        </w:rPr>
        <w:t>“</w:t>
      </w:r>
      <w:r w:rsidRPr="009A167F">
        <w:rPr>
          <w:rFonts w:eastAsia="Calibri" w:cs="Times New Roman"/>
        </w:rPr>
        <w:t>games</w:t>
      </w:r>
      <w:r w:rsidR="00E23518">
        <w:rPr>
          <w:rFonts w:eastAsia="Calibri" w:cs="Times New Roman"/>
        </w:rPr>
        <w:t>”</w:t>
      </w:r>
      <w:r w:rsidRPr="009A167F">
        <w:rPr>
          <w:rFonts w:eastAsia="Calibri" w:cs="Times New Roman"/>
        </w:rPr>
        <w:t xml:space="preserve"> or </w:t>
      </w:r>
      <w:r w:rsidR="00E23518">
        <w:rPr>
          <w:rFonts w:eastAsia="Calibri" w:cs="Times New Roman"/>
        </w:rPr>
        <w:t>“</w:t>
      </w:r>
      <w:r w:rsidRPr="009A167F">
        <w:rPr>
          <w:rFonts w:eastAsia="Calibri" w:cs="Times New Roman"/>
        </w:rPr>
        <w:t>being able to follow a character along a journey on the website</w:t>
      </w:r>
      <w:r w:rsidR="00E23518">
        <w:rPr>
          <w:rFonts w:eastAsia="Calibri" w:cs="Times New Roman"/>
        </w:rPr>
        <w:t>”</w:t>
      </w:r>
      <w:r w:rsidRPr="009A167F">
        <w:rPr>
          <w:rFonts w:eastAsia="Calibri" w:cs="Times New Roman"/>
        </w:rPr>
        <w:t xml:space="preserve">. However, when discussing preferred features </w:t>
      </w:r>
      <w:r w:rsidR="00222805">
        <w:rPr>
          <w:rFonts w:eastAsia="Calibri" w:cs="Times New Roman"/>
        </w:rPr>
        <w:t>of</w:t>
      </w:r>
      <w:r w:rsidR="00222805" w:rsidRPr="009A167F">
        <w:rPr>
          <w:rFonts w:eastAsia="Calibri" w:cs="Times New Roman"/>
        </w:rPr>
        <w:t xml:space="preserve"> </w:t>
      </w:r>
      <w:r w:rsidRPr="009A167F">
        <w:rPr>
          <w:rFonts w:eastAsia="Calibri" w:cs="Times New Roman"/>
        </w:rPr>
        <w:t xml:space="preserve">the websites, most young people felt that </w:t>
      </w:r>
      <w:r w:rsidR="00222805">
        <w:rPr>
          <w:rFonts w:eastAsia="Calibri" w:cs="Times New Roman"/>
        </w:rPr>
        <w:t xml:space="preserve">including </w:t>
      </w:r>
      <w:r w:rsidRPr="009A167F">
        <w:rPr>
          <w:rFonts w:eastAsia="Calibri" w:cs="Times New Roman"/>
        </w:rPr>
        <w:t>interactivity would distract</w:t>
      </w:r>
      <w:r w:rsidR="002D347D">
        <w:rPr>
          <w:rFonts w:eastAsia="Calibri" w:cs="Times New Roman"/>
        </w:rPr>
        <w:t xml:space="preserve"> from its purpose</w:t>
      </w:r>
      <w:r w:rsidRPr="009A167F">
        <w:rPr>
          <w:rFonts w:eastAsia="Calibri" w:cs="Times New Roman"/>
        </w:rPr>
        <w:t xml:space="preserve"> unless </w:t>
      </w:r>
      <w:r w:rsidR="00222805">
        <w:rPr>
          <w:rFonts w:eastAsia="Calibri" w:cs="Times New Roman"/>
        </w:rPr>
        <w:t>the interactive feature</w:t>
      </w:r>
      <w:r w:rsidR="005A4470">
        <w:rPr>
          <w:rFonts w:eastAsia="Calibri" w:cs="Times New Roman"/>
        </w:rPr>
        <w:t>s</w:t>
      </w:r>
      <w:r w:rsidRPr="009A167F">
        <w:rPr>
          <w:rFonts w:eastAsia="Calibri" w:cs="Times New Roman"/>
        </w:rPr>
        <w:t xml:space="preserve"> w</w:t>
      </w:r>
      <w:r w:rsidR="005A4470">
        <w:rPr>
          <w:rFonts w:eastAsia="Calibri" w:cs="Times New Roman"/>
        </w:rPr>
        <w:t>ere</w:t>
      </w:r>
      <w:r w:rsidRPr="009A167F">
        <w:rPr>
          <w:rFonts w:eastAsia="Calibri" w:cs="Times New Roman"/>
        </w:rPr>
        <w:t xml:space="preserve"> very relevant. </w:t>
      </w:r>
      <w:r w:rsidR="00510C00">
        <w:rPr>
          <w:rFonts w:eastAsia="Calibri" w:cs="Times New Roman"/>
        </w:rPr>
        <w:t>Some</w:t>
      </w:r>
      <w:r w:rsidR="00510C00" w:rsidRPr="009A167F">
        <w:rPr>
          <w:rFonts w:eastAsia="Calibri" w:cs="Times New Roman"/>
        </w:rPr>
        <w:t xml:space="preserve"> parents </w:t>
      </w:r>
      <w:r w:rsidR="00B46171">
        <w:rPr>
          <w:rFonts w:eastAsia="Calibri" w:cs="Times New Roman"/>
        </w:rPr>
        <w:t xml:space="preserve">also </w:t>
      </w:r>
      <w:r w:rsidR="00510C00" w:rsidRPr="009A167F">
        <w:rPr>
          <w:rFonts w:eastAsia="Calibri" w:cs="Times New Roman"/>
        </w:rPr>
        <w:t xml:space="preserve">felt that interactive aspects such as blogs and forums </w:t>
      </w:r>
      <w:r w:rsidR="00B46171">
        <w:rPr>
          <w:rFonts w:eastAsia="Calibri" w:cs="Times New Roman"/>
        </w:rPr>
        <w:t xml:space="preserve">could be </w:t>
      </w:r>
      <w:r w:rsidR="00510C00">
        <w:rPr>
          <w:rFonts w:eastAsia="Calibri" w:cs="Times New Roman"/>
        </w:rPr>
        <w:t>“</w:t>
      </w:r>
      <w:r w:rsidR="00510C00" w:rsidRPr="009A167F">
        <w:rPr>
          <w:rFonts w:eastAsia="Calibri" w:cs="Times New Roman"/>
        </w:rPr>
        <w:t>negative</w:t>
      </w:r>
      <w:r w:rsidR="00510C00">
        <w:rPr>
          <w:rFonts w:eastAsia="Calibri" w:cs="Times New Roman"/>
        </w:rPr>
        <w:t>”</w:t>
      </w:r>
      <w:r w:rsidR="00510C00" w:rsidRPr="009A167F">
        <w:rPr>
          <w:rFonts w:eastAsia="Calibri" w:cs="Times New Roman"/>
        </w:rPr>
        <w:t xml:space="preserve"> and </w:t>
      </w:r>
      <w:r w:rsidR="00510C00">
        <w:rPr>
          <w:rFonts w:eastAsia="Calibri" w:cs="Times New Roman"/>
        </w:rPr>
        <w:t>“</w:t>
      </w:r>
      <w:r w:rsidR="00510C00" w:rsidRPr="009A167F">
        <w:rPr>
          <w:rFonts w:eastAsia="Calibri" w:cs="Times New Roman"/>
        </w:rPr>
        <w:t>unhelpful</w:t>
      </w:r>
      <w:r w:rsidR="00510C00">
        <w:rPr>
          <w:rFonts w:eastAsia="Calibri" w:cs="Times New Roman"/>
        </w:rPr>
        <w:t>”</w:t>
      </w:r>
      <w:r w:rsidR="00B46171">
        <w:rPr>
          <w:rFonts w:eastAsia="Calibri" w:cs="Times New Roman"/>
        </w:rPr>
        <w:t xml:space="preserve"> unless carefully managed</w:t>
      </w:r>
      <w:r w:rsidR="00510C00" w:rsidRPr="009A167F">
        <w:rPr>
          <w:rFonts w:eastAsia="Calibri" w:cs="Times New Roman"/>
        </w:rPr>
        <w:t>.</w:t>
      </w:r>
      <w:r w:rsidR="001036ED">
        <w:rPr>
          <w:rFonts w:eastAsia="Calibri" w:cs="Times New Roman"/>
        </w:rPr>
        <w:t xml:space="preserve"> </w:t>
      </w:r>
    </w:p>
    <w:p w14:paraId="0F62C245" w14:textId="77777777" w:rsidR="00B14524" w:rsidRPr="009A167F" w:rsidRDefault="00B14524" w:rsidP="009A167F">
      <w:pPr>
        <w:spacing w:after="0" w:line="360" w:lineRule="auto"/>
        <w:contextualSpacing/>
        <w:rPr>
          <w:rFonts w:eastAsia="Calibri" w:cs="Times New Roman"/>
        </w:rPr>
      </w:pPr>
    </w:p>
    <w:p w14:paraId="3756BA9C" w14:textId="046817D4" w:rsidR="009A167F" w:rsidRPr="009A167F" w:rsidRDefault="009A167F" w:rsidP="0066541D">
      <w:pPr>
        <w:spacing w:after="200" w:line="360" w:lineRule="auto"/>
        <w:ind w:left="567"/>
        <w:rPr>
          <w:i/>
        </w:rPr>
      </w:pPr>
      <w:r w:rsidRPr="009A167F">
        <w:rPr>
          <w:i/>
        </w:rPr>
        <w:t>It goes one way or the other I think, either people just ignore it [interactivity] entirely or it’s the only thing they look at, neither o</w:t>
      </w:r>
      <w:r w:rsidR="00C32109">
        <w:rPr>
          <w:i/>
        </w:rPr>
        <w:t>f which are particularly useful</w:t>
      </w:r>
      <w:r w:rsidRPr="009A167F">
        <w:rPr>
          <w:i/>
        </w:rPr>
        <w:t xml:space="preserve"> [</w:t>
      </w:r>
      <w:r w:rsidR="002E4A64">
        <w:rPr>
          <w:i/>
        </w:rPr>
        <w:t>CYP</w:t>
      </w:r>
      <w:r w:rsidRPr="009A167F">
        <w:rPr>
          <w:i/>
        </w:rPr>
        <w:t>/20]</w:t>
      </w:r>
    </w:p>
    <w:p w14:paraId="6FDF8759" w14:textId="72FD146D" w:rsidR="004858D4" w:rsidRDefault="004858D4" w:rsidP="004858D4">
      <w:pPr>
        <w:spacing w:after="0" w:line="360" w:lineRule="auto"/>
        <w:contextualSpacing/>
        <w:rPr>
          <w:rFonts w:eastAsia="Calibri" w:cs="Times New Roman"/>
        </w:rPr>
      </w:pPr>
      <w:r w:rsidRPr="004858D4">
        <w:rPr>
          <w:rFonts w:eastAsia="Calibri" w:cs="Times New Roman"/>
        </w:rPr>
        <w:t xml:space="preserve">We decided against including interactivity in the multimedia websites, in part due to practical aspects of developing and maintaining interactive components, </w:t>
      </w:r>
      <w:r w:rsidR="009154AD" w:rsidRPr="004858D4">
        <w:rPr>
          <w:rFonts w:eastAsia="Calibri" w:cs="Times New Roman"/>
        </w:rPr>
        <w:t>and</w:t>
      </w:r>
      <w:r w:rsidRPr="004858D4">
        <w:rPr>
          <w:rFonts w:eastAsia="Calibri" w:cs="Times New Roman"/>
        </w:rPr>
        <w:t xml:space="preserve"> due to the varied perspectives about the value of interactivity.</w:t>
      </w:r>
    </w:p>
    <w:p w14:paraId="64383712" w14:textId="61629C40" w:rsidR="00853EB1" w:rsidRPr="005315FB" w:rsidRDefault="00853EB1" w:rsidP="00000F73">
      <w:pPr>
        <w:spacing w:after="0" w:line="360" w:lineRule="auto"/>
        <w:contextualSpacing/>
        <w:rPr>
          <w:rFonts w:eastAsia="Calibri" w:cs="Times New Roman"/>
          <w:b/>
          <w:i/>
        </w:rPr>
      </w:pPr>
      <w:r w:rsidRPr="005315FB">
        <w:rPr>
          <w:rFonts w:eastAsia="Calibri" w:cs="Times New Roman"/>
          <w:b/>
          <w:i/>
        </w:rPr>
        <w:t>Wording is important</w:t>
      </w:r>
    </w:p>
    <w:p w14:paraId="1826FD96" w14:textId="73D7C8D6" w:rsidR="00B55C97" w:rsidRDefault="0067772B" w:rsidP="00000F73">
      <w:pPr>
        <w:spacing w:after="0" w:line="360" w:lineRule="auto"/>
        <w:contextualSpacing/>
        <w:rPr>
          <w:rFonts w:eastAsia="Calibri" w:cs="Times New Roman"/>
        </w:rPr>
      </w:pPr>
      <w:r>
        <w:rPr>
          <w:rFonts w:eastAsia="Calibri" w:cs="Times New Roman"/>
        </w:rPr>
        <w:t>C</w:t>
      </w:r>
      <w:r w:rsidR="00C75D6C" w:rsidRPr="00000F73">
        <w:rPr>
          <w:rFonts w:eastAsia="Calibri" w:cs="Times New Roman"/>
        </w:rPr>
        <w:t xml:space="preserve">areful choice of words was important so as not to scare children and their families. </w:t>
      </w:r>
      <w:r>
        <w:rPr>
          <w:rFonts w:eastAsia="Calibri" w:cs="Times New Roman"/>
        </w:rPr>
        <w:t>For example, p</w:t>
      </w:r>
      <w:r w:rsidR="00C75D6C" w:rsidRPr="00000F73">
        <w:rPr>
          <w:rFonts w:eastAsia="Calibri" w:cs="Times New Roman"/>
        </w:rPr>
        <w:t xml:space="preserve">arents, some young people and </w:t>
      </w:r>
      <w:r w:rsidR="00A178B2">
        <w:rPr>
          <w:rFonts w:eastAsia="Calibri" w:cs="Times New Roman"/>
        </w:rPr>
        <w:t>professional</w:t>
      </w:r>
      <w:r w:rsidR="00C75D6C" w:rsidRPr="00000F73">
        <w:rPr>
          <w:rFonts w:eastAsia="Calibri" w:cs="Times New Roman"/>
        </w:rPr>
        <w:t xml:space="preserve">s </w:t>
      </w:r>
      <w:r w:rsidR="00222805">
        <w:rPr>
          <w:rFonts w:eastAsia="Calibri" w:cs="Times New Roman"/>
        </w:rPr>
        <w:t xml:space="preserve">felt </w:t>
      </w:r>
      <w:r w:rsidR="00C75D6C" w:rsidRPr="00000F73">
        <w:rPr>
          <w:rFonts w:eastAsia="Calibri" w:cs="Times New Roman"/>
        </w:rPr>
        <w:t xml:space="preserve">that terms such as ‘risk’ and ‘dangerous’ would unnecessarily worry children and </w:t>
      </w:r>
      <w:r w:rsidR="00BF2898">
        <w:rPr>
          <w:rFonts w:eastAsia="Calibri" w:cs="Times New Roman"/>
        </w:rPr>
        <w:t>young people</w:t>
      </w:r>
      <w:r w:rsidR="00C75D6C" w:rsidRPr="00000F73">
        <w:rPr>
          <w:rFonts w:eastAsia="Calibri" w:cs="Times New Roman"/>
        </w:rPr>
        <w:t xml:space="preserve">. </w:t>
      </w:r>
      <w:r w:rsidR="00B55C97">
        <w:rPr>
          <w:rFonts w:eastAsia="Calibri" w:cs="Times New Roman"/>
        </w:rPr>
        <w:t>To</w:t>
      </w:r>
      <w:r w:rsidR="00222805">
        <w:rPr>
          <w:rFonts w:eastAsia="Calibri" w:cs="Times New Roman"/>
        </w:rPr>
        <w:t xml:space="preserve"> address</w:t>
      </w:r>
      <w:r w:rsidR="00B55C97">
        <w:rPr>
          <w:rFonts w:eastAsia="Calibri" w:cs="Times New Roman"/>
        </w:rPr>
        <w:t xml:space="preserve"> this, </w:t>
      </w:r>
      <w:r w:rsidR="00222805">
        <w:rPr>
          <w:rFonts w:eastAsia="Calibri" w:cs="Times New Roman"/>
        </w:rPr>
        <w:t xml:space="preserve">in </w:t>
      </w:r>
      <w:r w:rsidR="00B55C97">
        <w:rPr>
          <w:rFonts w:eastAsia="Calibri" w:cs="Times New Roman"/>
        </w:rPr>
        <w:t xml:space="preserve">the </w:t>
      </w:r>
      <w:r w:rsidR="00DE721A">
        <w:rPr>
          <w:rFonts w:eastAsia="Calibri" w:cs="Times New Roman"/>
        </w:rPr>
        <w:t xml:space="preserve">multimedia website </w:t>
      </w:r>
      <w:r w:rsidR="00222805">
        <w:rPr>
          <w:rFonts w:eastAsia="Calibri" w:cs="Times New Roman"/>
        </w:rPr>
        <w:t>for younger children</w:t>
      </w:r>
      <w:r w:rsidR="00B55C97">
        <w:rPr>
          <w:rFonts w:eastAsia="Calibri" w:cs="Times New Roman"/>
        </w:rPr>
        <w:t xml:space="preserve">, we used a heading of </w:t>
      </w:r>
      <w:r w:rsidR="00B55C97" w:rsidRPr="00156C65">
        <w:rPr>
          <w:rFonts w:eastAsia="Calibri" w:cs="Times New Roman"/>
          <w:i/>
        </w:rPr>
        <w:t>‘Is taking part safe?’</w:t>
      </w:r>
      <w:r w:rsidR="00B55C97">
        <w:rPr>
          <w:rFonts w:eastAsia="Calibri" w:cs="Times New Roman"/>
        </w:rPr>
        <w:t xml:space="preserve"> instead of the original </w:t>
      </w:r>
      <w:r w:rsidR="00B55C97" w:rsidRPr="00156C65">
        <w:rPr>
          <w:rFonts w:eastAsia="Calibri" w:cs="Times New Roman"/>
          <w:i/>
        </w:rPr>
        <w:t>‘Is taking part dangerous?’</w:t>
      </w:r>
      <w:r w:rsidR="002E4A64">
        <w:rPr>
          <w:rFonts w:eastAsia="Calibri" w:cs="Times New Roman"/>
        </w:rPr>
        <w:t>.</w:t>
      </w:r>
    </w:p>
    <w:p w14:paraId="0C521C20" w14:textId="77777777" w:rsidR="00BF2898" w:rsidRDefault="00BF2898" w:rsidP="00000F73">
      <w:pPr>
        <w:spacing w:after="0" w:line="360" w:lineRule="auto"/>
        <w:contextualSpacing/>
        <w:rPr>
          <w:rFonts w:eastAsia="Calibri" w:cs="Times New Roman"/>
        </w:rPr>
      </w:pPr>
    </w:p>
    <w:p w14:paraId="7CC8120C" w14:textId="2C2C707F" w:rsidR="00C75D6C" w:rsidRDefault="00B523EB" w:rsidP="00000F73">
      <w:pPr>
        <w:spacing w:after="0" w:line="360" w:lineRule="auto"/>
        <w:contextualSpacing/>
        <w:rPr>
          <w:rFonts w:eastAsia="Calibri" w:cs="Times New Roman"/>
        </w:rPr>
      </w:pPr>
      <w:r>
        <w:rPr>
          <w:rFonts w:eastAsia="Calibri" w:cs="Times New Roman"/>
        </w:rPr>
        <w:t>C</w:t>
      </w:r>
      <w:r w:rsidR="003759F1" w:rsidRPr="00000F73">
        <w:rPr>
          <w:rFonts w:eastAsia="Calibri" w:cs="Times New Roman"/>
        </w:rPr>
        <w:t xml:space="preserve">hildren and young people also </w:t>
      </w:r>
      <w:r w:rsidR="00222805">
        <w:rPr>
          <w:rFonts w:eastAsia="Calibri" w:cs="Times New Roman"/>
        </w:rPr>
        <w:t xml:space="preserve">indicated the importance of </w:t>
      </w:r>
      <w:r w:rsidR="005A4470">
        <w:rPr>
          <w:rFonts w:eastAsia="Calibri" w:cs="Times New Roman"/>
        </w:rPr>
        <w:t xml:space="preserve">using </w:t>
      </w:r>
      <w:r w:rsidR="003759F1" w:rsidRPr="00000F73">
        <w:rPr>
          <w:rFonts w:eastAsia="Calibri" w:cs="Times New Roman"/>
        </w:rPr>
        <w:t>terminology</w:t>
      </w:r>
      <w:r w:rsidR="005A4470">
        <w:rPr>
          <w:rFonts w:eastAsia="Calibri" w:cs="Times New Roman"/>
        </w:rPr>
        <w:t xml:space="preserve"> familiar to them</w:t>
      </w:r>
      <w:r w:rsidR="007A2634">
        <w:rPr>
          <w:rFonts w:eastAsia="Calibri" w:cs="Times New Roman"/>
        </w:rPr>
        <w:t>. For example,</w:t>
      </w:r>
      <w:r w:rsidR="003759F1" w:rsidRPr="00000F73">
        <w:rPr>
          <w:rFonts w:eastAsia="Calibri" w:cs="Times New Roman"/>
        </w:rPr>
        <w:t xml:space="preserve"> the</w:t>
      </w:r>
      <w:r w:rsidR="007A2634">
        <w:rPr>
          <w:rFonts w:eastAsia="Calibri" w:cs="Times New Roman"/>
        </w:rPr>
        <w:t xml:space="preserve"> abbreviation</w:t>
      </w:r>
      <w:r w:rsidR="003759F1" w:rsidRPr="00000F73">
        <w:rPr>
          <w:rFonts w:eastAsia="Calibri" w:cs="Times New Roman"/>
        </w:rPr>
        <w:t xml:space="preserve"> FAQs (frequently asked questions</w:t>
      </w:r>
      <w:r w:rsidR="005D0348">
        <w:rPr>
          <w:rFonts w:eastAsia="Calibri" w:cs="Times New Roman"/>
        </w:rPr>
        <w:t>,</w:t>
      </w:r>
      <w:r w:rsidR="003759F1" w:rsidRPr="00000F73">
        <w:rPr>
          <w:rFonts w:eastAsia="Calibri" w:cs="Times New Roman"/>
        </w:rPr>
        <w:t xml:space="preserve"> </w:t>
      </w:r>
      <w:r w:rsidR="005467C0">
        <w:rPr>
          <w:rFonts w:eastAsia="Calibri" w:cs="Times New Roman"/>
        </w:rPr>
        <w:t>which was</w:t>
      </w:r>
      <w:r w:rsidR="007A2634">
        <w:rPr>
          <w:rFonts w:eastAsia="Calibri" w:cs="Times New Roman"/>
        </w:rPr>
        <w:t xml:space="preserve"> used in</w:t>
      </w:r>
      <w:r w:rsidR="005467C0">
        <w:rPr>
          <w:rFonts w:eastAsia="Calibri" w:cs="Times New Roman"/>
        </w:rPr>
        <w:t xml:space="preserve"> the draft</w:t>
      </w:r>
      <w:r w:rsidR="00676CD1">
        <w:rPr>
          <w:rFonts w:eastAsia="Calibri" w:cs="Times New Roman"/>
        </w:rPr>
        <w:t xml:space="preserve"> </w:t>
      </w:r>
      <w:r w:rsidR="000F4743">
        <w:rPr>
          <w:rFonts w:eastAsia="Calibri" w:cs="Times New Roman"/>
        </w:rPr>
        <w:t>multimedia websites</w:t>
      </w:r>
      <w:r w:rsidR="007A2634">
        <w:rPr>
          <w:rFonts w:eastAsia="Calibri" w:cs="Times New Roman"/>
        </w:rPr>
        <w:t>)</w:t>
      </w:r>
      <w:r w:rsidR="005467C0">
        <w:rPr>
          <w:rFonts w:eastAsia="Calibri" w:cs="Times New Roman"/>
        </w:rPr>
        <w:t xml:space="preserve"> </w:t>
      </w:r>
      <w:r w:rsidR="007A2634">
        <w:rPr>
          <w:rFonts w:eastAsia="Calibri" w:cs="Times New Roman"/>
        </w:rPr>
        <w:t xml:space="preserve">meant little </w:t>
      </w:r>
      <w:r w:rsidR="003759F1" w:rsidRPr="00000F73">
        <w:rPr>
          <w:rFonts w:eastAsia="Calibri" w:cs="Times New Roman"/>
        </w:rPr>
        <w:t xml:space="preserve">to </w:t>
      </w:r>
      <w:r w:rsidR="005467C0">
        <w:rPr>
          <w:rFonts w:eastAsia="Calibri" w:cs="Times New Roman"/>
        </w:rPr>
        <w:t>children and</w:t>
      </w:r>
      <w:r w:rsidR="003759F1" w:rsidRPr="00000F73">
        <w:rPr>
          <w:rFonts w:eastAsia="Calibri" w:cs="Times New Roman"/>
        </w:rPr>
        <w:t xml:space="preserve"> young people</w:t>
      </w:r>
      <w:r w:rsidR="005467C0">
        <w:rPr>
          <w:rFonts w:eastAsia="Calibri" w:cs="Times New Roman"/>
        </w:rPr>
        <w:t>,</w:t>
      </w:r>
      <w:r w:rsidR="003759F1" w:rsidRPr="00000F73">
        <w:rPr>
          <w:rFonts w:eastAsia="Calibri" w:cs="Times New Roman"/>
        </w:rPr>
        <w:t xml:space="preserve"> </w:t>
      </w:r>
      <w:r w:rsidR="007A2634">
        <w:rPr>
          <w:rFonts w:eastAsia="Calibri" w:cs="Times New Roman"/>
        </w:rPr>
        <w:t xml:space="preserve">who preferred </w:t>
      </w:r>
      <w:r w:rsidR="003759F1" w:rsidRPr="00000F73">
        <w:rPr>
          <w:rFonts w:eastAsia="Calibri" w:cs="Times New Roman"/>
        </w:rPr>
        <w:t>‘Q&amp;A</w:t>
      </w:r>
      <w:r w:rsidR="005467C0">
        <w:rPr>
          <w:rFonts w:eastAsia="Calibri" w:cs="Times New Roman"/>
        </w:rPr>
        <w:t>’</w:t>
      </w:r>
      <w:r w:rsidR="003759F1" w:rsidRPr="00000F73">
        <w:rPr>
          <w:rFonts w:eastAsia="Calibri" w:cs="Times New Roman"/>
        </w:rPr>
        <w:t xml:space="preserve"> or </w:t>
      </w:r>
      <w:r w:rsidR="005467C0">
        <w:rPr>
          <w:rFonts w:eastAsia="Calibri" w:cs="Times New Roman"/>
        </w:rPr>
        <w:t>‘</w:t>
      </w:r>
      <w:r w:rsidR="003759F1" w:rsidRPr="00000F73">
        <w:rPr>
          <w:rFonts w:eastAsia="Calibri" w:cs="Times New Roman"/>
        </w:rPr>
        <w:t xml:space="preserve">Questions and Answers’. </w:t>
      </w:r>
      <w:r w:rsidR="00C75D6C" w:rsidRPr="00000F73">
        <w:rPr>
          <w:rFonts w:eastAsia="Calibri" w:cs="Times New Roman"/>
        </w:rPr>
        <w:t xml:space="preserve">Young people often spoke positively about the text used in the </w:t>
      </w:r>
      <w:r w:rsidR="000F4743">
        <w:rPr>
          <w:rFonts w:eastAsia="Calibri" w:cs="Times New Roman"/>
        </w:rPr>
        <w:t xml:space="preserve">multimedia websites </w:t>
      </w:r>
      <w:r w:rsidR="00C75D6C" w:rsidRPr="00000F73">
        <w:rPr>
          <w:rFonts w:eastAsia="Calibri" w:cs="Times New Roman"/>
        </w:rPr>
        <w:t>and liked the simpl</w:t>
      </w:r>
      <w:r w:rsidR="00600226" w:rsidRPr="00000F73">
        <w:rPr>
          <w:rFonts w:eastAsia="Calibri" w:cs="Times New Roman"/>
        </w:rPr>
        <w:t xml:space="preserve">icity of </w:t>
      </w:r>
      <w:r w:rsidR="007A2634">
        <w:rPr>
          <w:rFonts w:eastAsia="Calibri" w:cs="Times New Roman"/>
        </w:rPr>
        <w:t>its wording</w:t>
      </w:r>
      <w:r w:rsidR="00927AA0">
        <w:rPr>
          <w:rFonts w:eastAsia="Calibri" w:cs="Times New Roman"/>
        </w:rPr>
        <w:t>.</w:t>
      </w:r>
    </w:p>
    <w:p w14:paraId="2E10EB00" w14:textId="77777777" w:rsidR="00222805" w:rsidRPr="00000F73" w:rsidRDefault="00222805" w:rsidP="00000F73">
      <w:pPr>
        <w:spacing w:after="0" w:line="360" w:lineRule="auto"/>
        <w:contextualSpacing/>
        <w:rPr>
          <w:rFonts w:eastAsia="Calibri" w:cs="Times New Roman"/>
        </w:rPr>
      </w:pPr>
    </w:p>
    <w:p w14:paraId="22695331" w14:textId="1FB9AFFE" w:rsidR="00C75D6C" w:rsidRDefault="00C75D6C" w:rsidP="00000F73">
      <w:pPr>
        <w:spacing w:after="0" w:line="360" w:lineRule="auto"/>
        <w:ind w:left="851"/>
        <w:contextualSpacing/>
        <w:rPr>
          <w:rFonts w:eastAsia="Calibri" w:cs="Times New Roman"/>
          <w:i/>
        </w:rPr>
      </w:pPr>
      <w:r w:rsidRPr="00000F73">
        <w:rPr>
          <w:rFonts w:eastAsia="Calibri" w:cs="Times New Roman"/>
          <w:i/>
        </w:rPr>
        <w:t>I like how there’s no big fancy medical words [in the</w:t>
      </w:r>
      <w:r w:rsidR="000F4743">
        <w:rPr>
          <w:rFonts w:eastAsia="Calibri" w:cs="Times New Roman"/>
          <w:i/>
        </w:rPr>
        <w:t xml:space="preserve"> website</w:t>
      </w:r>
      <w:r w:rsidRPr="00000F73">
        <w:rPr>
          <w:rFonts w:eastAsia="Calibri" w:cs="Times New Roman"/>
          <w:i/>
        </w:rPr>
        <w:t>] because I kind of feel like that’s kind of really difficult to understand when you’re trying to read about what’s going to happen and they’ve got these massive words. You kind of feel like, for people my age and younger, it needs to be easy for us to understand so you actually know what’s going to happen to us [</w:t>
      </w:r>
      <w:r w:rsidR="002E4A64">
        <w:rPr>
          <w:rFonts w:eastAsia="Calibri" w:cs="Times New Roman"/>
          <w:i/>
        </w:rPr>
        <w:t>CYP</w:t>
      </w:r>
      <w:r w:rsidRPr="00000F73">
        <w:rPr>
          <w:rFonts w:eastAsia="Calibri" w:cs="Times New Roman"/>
          <w:i/>
        </w:rPr>
        <w:t>/51]</w:t>
      </w:r>
    </w:p>
    <w:p w14:paraId="0F0132FE" w14:textId="77777777" w:rsidR="00433969" w:rsidRDefault="00433969" w:rsidP="00000F73">
      <w:pPr>
        <w:spacing w:after="0" w:line="360" w:lineRule="auto"/>
        <w:ind w:left="851"/>
        <w:contextualSpacing/>
        <w:rPr>
          <w:rFonts w:eastAsia="Calibri" w:cs="Times New Roman"/>
          <w:i/>
        </w:rPr>
      </w:pPr>
    </w:p>
    <w:p w14:paraId="66426D29" w14:textId="3CD110FB" w:rsidR="00C10083" w:rsidRDefault="00C10083" w:rsidP="00D16ABA">
      <w:pPr>
        <w:spacing w:after="0" w:line="360" w:lineRule="auto"/>
      </w:pPr>
      <w:r>
        <w:t>We revised the wording on the multimedia websites after the second round of interviews to ensure that the wording was meaningful to children and young people.</w:t>
      </w:r>
    </w:p>
    <w:p w14:paraId="3B854214" w14:textId="77777777" w:rsidR="00D36B1E" w:rsidRDefault="00D36B1E" w:rsidP="00D16ABA">
      <w:pPr>
        <w:spacing w:after="0" w:line="360" w:lineRule="auto"/>
      </w:pPr>
    </w:p>
    <w:p w14:paraId="107AAF10" w14:textId="0DB88839" w:rsidR="00FD7AE7" w:rsidRPr="005315FB" w:rsidRDefault="00FD7AE7" w:rsidP="00000F73">
      <w:pPr>
        <w:spacing w:after="0" w:line="360" w:lineRule="auto"/>
        <w:rPr>
          <w:b/>
          <w:caps/>
        </w:rPr>
      </w:pPr>
      <w:r w:rsidRPr="005315FB">
        <w:rPr>
          <w:b/>
          <w:caps/>
        </w:rPr>
        <w:t>Discussion</w:t>
      </w:r>
    </w:p>
    <w:p w14:paraId="40DEDADE" w14:textId="568C554F" w:rsidR="00260FBE" w:rsidRPr="00A81C2F" w:rsidRDefault="00A81C2F" w:rsidP="00000F73">
      <w:pPr>
        <w:spacing w:after="0" w:line="360" w:lineRule="auto"/>
        <w:rPr>
          <w:b/>
          <w:i/>
        </w:rPr>
      </w:pPr>
      <w:r w:rsidRPr="00A81C2F">
        <w:rPr>
          <w:b/>
          <w:i/>
        </w:rPr>
        <w:t>Main findings</w:t>
      </w:r>
    </w:p>
    <w:p w14:paraId="0684E8DB" w14:textId="467B0FD7" w:rsidR="00EE6138" w:rsidRDefault="00EE6138" w:rsidP="00825BE6">
      <w:pPr>
        <w:spacing w:after="0" w:line="360" w:lineRule="auto"/>
        <w:rPr>
          <w:rFonts w:eastAsia="Calibri" w:cs="Times New Roman"/>
        </w:rPr>
      </w:pPr>
      <w:r>
        <w:t xml:space="preserve">We believe this is the first UK study to explore and apply knowledge about the views of </w:t>
      </w:r>
      <w:r w:rsidR="00FC731D">
        <w:t>stakeholders</w:t>
      </w:r>
      <w:r w:rsidR="00CF23C3">
        <w:t xml:space="preserve"> in developing</w:t>
      </w:r>
      <w:r>
        <w:t xml:space="preserve"> multimedia website</w:t>
      </w:r>
      <w:r w:rsidR="00CF23C3">
        <w:t>s</w:t>
      </w:r>
      <w:r>
        <w:t xml:space="preserve"> that aims to</w:t>
      </w:r>
      <w:r w:rsidR="00DA0D7D">
        <w:t xml:space="preserve"> help</w:t>
      </w:r>
      <w:r>
        <w:t xml:space="preserve"> children and young people dec</w:t>
      </w:r>
      <w:r w:rsidR="00DA0D7D">
        <w:t xml:space="preserve">ide about clinical trial entry. </w:t>
      </w:r>
      <w:r w:rsidR="0066229E">
        <w:t>C</w:t>
      </w:r>
      <w:r w:rsidR="00433F70">
        <w:t>hildren, young people and parents</w:t>
      </w:r>
      <w:r w:rsidR="004855CC">
        <w:t xml:space="preserve"> </w:t>
      </w:r>
      <w:r w:rsidR="0066229E">
        <w:t xml:space="preserve">prioritised information about </w:t>
      </w:r>
      <w:r w:rsidR="004855CC">
        <w:t xml:space="preserve">what would happen to the participant </w:t>
      </w:r>
      <w:r w:rsidR="00DA0D7D">
        <w:t>with</w:t>
      </w:r>
      <w:r w:rsidR="004855CC">
        <w:t xml:space="preserve">in the trial, such as </w:t>
      </w:r>
      <w:r w:rsidR="0066229E">
        <w:t>how the trial and the treatment be</w:t>
      </w:r>
      <w:r w:rsidR="00732CDD">
        <w:t>ing tested</w:t>
      </w:r>
      <w:r w:rsidR="0066229E">
        <w:t xml:space="preserve"> would </w:t>
      </w:r>
      <w:r w:rsidR="00732CDD">
        <w:t>affect them, the</w:t>
      </w:r>
      <w:r w:rsidR="0066229E">
        <w:t xml:space="preserve"> </w:t>
      </w:r>
      <w:r w:rsidR="00207924">
        <w:t>time commitment</w:t>
      </w:r>
      <w:r w:rsidR="00433F70">
        <w:t>,</w:t>
      </w:r>
      <w:r w:rsidR="00207924">
        <w:t xml:space="preserve"> and </w:t>
      </w:r>
      <w:r w:rsidR="00617223">
        <w:t xml:space="preserve">potential harms </w:t>
      </w:r>
      <w:r w:rsidR="002D347D">
        <w:t xml:space="preserve">and benefits of </w:t>
      </w:r>
      <w:r w:rsidR="004855CC">
        <w:t>participation</w:t>
      </w:r>
      <w:r w:rsidR="00207924">
        <w:t xml:space="preserve">. </w:t>
      </w:r>
      <w:r w:rsidR="00732CDD">
        <w:t xml:space="preserve">We incorporated this information in the multimedia website and </w:t>
      </w:r>
      <w:r w:rsidR="000B63B4">
        <w:t xml:space="preserve">made </w:t>
      </w:r>
      <w:r w:rsidR="00732CDD">
        <w:t xml:space="preserve">the prioritised information </w:t>
      </w:r>
      <w:r w:rsidR="00575684">
        <w:t>prominent</w:t>
      </w:r>
      <w:r w:rsidR="00D74646">
        <w:t xml:space="preserve">. </w:t>
      </w:r>
      <w:r w:rsidR="001B52D5">
        <w:t xml:space="preserve">Participants </w:t>
      </w:r>
      <w:r w:rsidR="00732CDD">
        <w:t xml:space="preserve">wanted </w:t>
      </w:r>
      <w:r w:rsidR="00DE721A">
        <w:t>multimedia website</w:t>
      </w:r>
      <w:r w:rsidR="001B52D5">
        <w:t xml:space="preserve">s </w:t>
      </w:r>
      <w:r w:rsidR="00732CDD">
        <w:t xml:space="preserve">that were easy to use </w:t>
      </w:r>
      <w:r w:rsidR="006F55D1">
        <w:t>and engaging with plain language and again we incorporated these considerations into the design</w:t>
      </w:r>
      <w:r w:rsidR="001B52D5">
        <w:t xml:space="preserve">. </w:t>
      </w:r>
      <w:r w:rsidR="006F55D1">
        <w:t xml:space="preserve">They also </w:t>
      </w:r>
      <w:r w:rsidR="008F3E0D">
        <w:t xml:space="preserve">valued </w:t>
      </w:r>
      <w:r w:rsidR="006F55D1">
        <w:t xml:space="preserve">learning </w:t>
      </w:r>
      <w:r w:rsidR="008F3E0D">
        <w:t>from other young patients and their families about what it was like to be in a trial</w:t>
      </w:r>
      <w:r w:rsidR="006F55D1">
        <w:t xml:space="preserve"> and we therefore developed and incorporated v</w:t>
      </w:r>
      <w:r w:rsidR="00D77D60">
        <w:t xml:space="preserve">ideo clips </w:t>
      </w:r>
      <w:r w:rsidR="008F3E0D">
        <w:t xml:space="preserve">in the websites </w:t>
      </w:r>
      <w:r w:rsidR="00B07B5C">
        <w:t>with other families talking about their experiences</w:t>
      </w:r>
      <w:r w:rsidR="008F3E0D">
        <w:t xml:space="preserve">. Participants </w:t>
      </w:r>
      <w:r w:rsidR="00B07B5C">
        <w:t xml:space="preserve">had many suggestions for </w:t>
      </w:r>
      <w:r w:rsidR="008F3E0D">
        <w:t xml:space="preserve">how the </w:t>
      </w:r>
      <w:r w:rsidR="00DE721A">
        <w:t>websites</w:t>
      </w:r>
      <w:r w:rsidR="008F3E0D">
        <w:t xml:space="preserve"> </w:t>
      </w:r>
      <w:r w:rsidR="00B07B5C">
        <w:t>sh</w:t>
      </w:r>
      <w:r w:rsidR="008F3E0D">
        <w:t>ould look, and despite some variation in opinion, the</w:t>
      </w:r>
      <w:r w:rsidR="00B07B5C">
        <w:t>y had</w:t>
      </w:r>
      <w:r w:rsidR="008F3E0D">
        <w:t xml:space="preserve"> clear preference</w:t>
      </w:r>
      <w:r w:rsidR="00B07B5C">
        <w:t xml:space="preserve">s for </w:t>
      </w:r>
      <w:r w:rsidR="008F3E0D">
        <w:t xml:space="preserve">character styles </w:t>
      </w:r>
      <w:r w:rsidR="00B07B5C">
        <w:t xml:space="preserve">that resembled </w:t>
      </w:r>
      <w:r w:rsidR="008F3E0D">
        <w:t xml:space="preserve">people, bright colours for young children, </w:t>
      </w:r>
      <w:r w:rsidR="008A7F8A">
        <w:t>and</w:t>
      </w:r>
      <w:r w:rsidR="00B07B5C">
        <w:t xml:space="preserve"> muted colours for young people</w:t>
      </w:r>
      <w:r w:rsidR="008F3E0D">
        <w:t xml:space="preserve">, </w:t>
      </w:r>
      <w:r w:rsidR="00B07B5C">
        <w:t xml:space="preserve">and we have </w:t>
      </w:r>
      <w:r w:rsidR="008F3E0D">
        <w:t>incorporated</w:t>
      </w:r>
      <w:r w:rsidR="00914C1E">
        <w:t xml:space="preserve"> </w:t>
      </w:r>
      <w:r w:rsidR="00566B03">
        <w:t xml:space="preserve">these preferences </w:t>
      </w:r>
      <w:r w:rsidR="00914C1E">
        <w:t>in the websites</w:t>
      </w:r>
      <w:r w:rsidR="008F3E0D">
        <w:t xml:space="preserve">. </w:t>
      </w:r>
      <w:r>
        <w:t>However, we were</w:t>
      </w:r>
      <w:r w:rsidRPr="00000F73">
        <w:t xml:space="preserve"> not able to </w:t>
      </w:r>
      <w:r>
        <w:t>incorporate</w:t>
      </w:r>
      <w:r w:rsidRPr="00000F73">
        <w:t xml:space="preserve"> every </w:t>
      </w:r>
      <w:r>
        <w:t xml:space="preserve">suggestion </w:t>
      </w:r>
      <w:r w:rsidRPr="00000F73">
        <w:t>requested by participants</w:t>
      </w:r>
      <w:r w:rsidR="00DA0D7D">
        <w:t>. F</w:t>
      </w:r>
      <w:r>
        <w:t>or example,</w:t>
      </w:r>
      <w:r w:rsidRPr="00000F73">
        <w:t xml:space="preserve"> </w:t>
      </w:r>
      <w:r w:rsidR="008A7F8A">
        <w:t xml:space="preserve">we </w:t>
      </w:r>
      <w:r w:rsidR="00030917">
        <w:t xml:space="preserve">were unable to </w:t>
      </w:r>
      <w:r w:rsidR="00566B03">
        <w:t xml:space="preserve">incorporate interactivity in the </w:t>
      </w:r>
      <w:r w:rsidR="002E4A64">
        <w:t>multimedia websites</w:t>
      </w:r>
      <w:r w:rsidR="008A7F8A">
        <w:t>, despite this being important to parents of younger children</w:t>
      </w:r>
      <w:r w:rsidRPr="00000F73">
        <w:t>.</w:t>
      </w:r>
      <w:r>
        <w:t xml:space="preserve"> </w:t>
      </w:r>
      <w:r w:rsidR="00B10AAA">
        <w:t xml:space="preserve">Furthermore, </w:t>
      </w:r>
      <w:r w:rsidR="00B10AAA">
        <w:rPr>
          <w:rFonts w:eastAsia="Calibri" w:cs="Times New Roman"/>
        </w:rPr>
        <w:t>w</w:t>
      </w:r>
      <w:r w:rsidR="00825BE6">
        <w:rPr>
          <w:rFonts w:eastAsia="Calibri" w:cs="Times New Roman"/>
        </w:rPr>
        <w:t>hen the us</w:t>
      </w:r>
      <w:r w:rsidR="00566B03">
        <w:rPr>
          <w:rFonts w:eastAsia="Calibri" w:cs="Times New Roman"/>
        </w:rPr>
        <w:t xml:space="preserve">e of </w:t>
      </w:r>
      <w:r w:rsidR="00825BE6">
        <w:rPr>
          <w:rFonts w:eastAsia="Calibri" w:cs="Times New Roman"/>
        </w:rPr>
        <w:t xml:space="preserve">animations in the multimedia websites was first suggested, </w:t>
      </w:r>
      <w:r w:rsidR="00566B03">
        <w:rPr>
          <w:rFonts w:eastAsia="Calibri" w:cs="Times New Roman"/>
        </w:rPr>
        <w:t>some parents in the round one interviews were</w:t>
      </w:r>
      <w:r w:rsidR="00825BE6">
        <w:rPr>
          <w:rFonts w:eastAsia="Calibri" w:cs="Times New Roman"/>
        </w:rPr>
        <w:t xml:space="preserve"> concern</w:t>
      </w:r>
      <w:r w:rsidR="00566B03">
        <w:rPr>
          <w:rFonts w:eastAsia="Calibri" w:cs="Times New Roman"/>
        </w:rPr>
        <w:t>ed</w:t>
      </w:r>
      <w:r w:rsidR="00825BE6">
        <w:rPr>
          <w:rFonts w:eastAsia="Calibri" w:cs="Times New Roman"/>
        </w:rPr>
        <w:t xml:space="preserve"> that </w:t>
      </w:r>
      <w:r w:rsidR="00566B03">
        <w:rPr>
          <w:rFonts w:eastAsia="Calibri" w:cs="Times New Roman"/>
        </w:rPr>
        <w:t xml:space="preserve">young people </w:t>
      </w:r>
      <w:r w:rsidR="00825BE6">
        <w:rPr>
          <w:rFonts w:eastAsia="Calibri" w:cs="Times New Roman"/>
        </w:rPr>
        <w:t>might regard</w:t>
      </w:r>
      <w:r w:rsidR="00566B03">
        <w:rPr>
          <w:rFonts w:eastAsia="Calibri" w:cs="Times New Roman"/>
        </w:rPr>
        <w:t xml:space="preserve"> these </w:t>
      </w:r>
      <w:r w:rsidR="00825BE6">
        <w:rPr>
          <w:rFonts w:eastAsia="Calibri" w:cs="Times New Roman"/>
        </w:rPr>
        <w:t xml:space="preserve">as “too </w:t>
      </w:r>
      <w:r w:rsidR="00566B03">
        <w:rPr>
          <w:rFonts w:eastAsia="Calibri" w:cs="Times New Roman"/>
        </w:rPr>
        <w:t>child</w:t>
      </w:r>
      <w:r w:rsidR="00825BE6">
        <w:rPr>
          <w:rFonts w:eastAsia="Calibri" w:cs="Times New Roman"/>
        </w:rPr>
        <w:t xml:space="preserve">ish”. However, these concerns were allayed when participants in round two interviews viewed the prototypes, with </w:t>
      </w:r>
      <w:r w:rsidR="00B10AAA">
        <w:rPr>
          <w:rFonts w:eastAsia="Calibri" w:cs="Times New Roman"/>
        </w:rPr>
        <w:t xml:space="preserve">several </w:t>
      </w:r>
      <w:r w:rsidR="00825BE6">
        <w:rPr>
          <w:rFonts w:eastAsia="Calibri" w:cs="Times New Roman"/>
        </w:rPr>
        <w:t>commenting that the animations were engaging and provided information in a way that other methods struggled to achieve.</w:t>
      </w:r>
    </w:p>
    <w:p w14:paraId="48773FA7" w14:textId="77777777" w:rsidR="007D4CF5" w:rsidRDefault="007D4CF5" w:rsidP="00825BE6">
      <w:pPr>
        <w:spacing w:after="0" w:line="360" w:lineRule="auto"/>
      </w:pPr>
    </w:p>
    <w:p w14:paraId="5476BB15" w14:textId="5C29F686" w:rsidR="00EE6138" w:rsidRDefault="004269FB" w:rsidP="00433F70">
      <w:pPr>
        <w:spacing w:after="0" w:line="360" w:lineRule="auto"/>
        <w:rPr>
          <w:b/>
          <w:i/>
        </w:rPr>
      </w:pPr>
      <w:r>
        <w:rPr>
          <w:b/>
          <w:i/>
        </w:rPr>
        <w:t>Our f</w:t>
      </w:r>
      <w:r w:rsidR="00A5399F" w:rsidRPr="00A5399F">
        <w:rPr>
          <w:b/>
          <w:i/>
        </w:rPr>
        <w:t xml:space="preserve">indings </w:t>
      </w:r>
      <w:r>
        <w:rPr>
          <w:b/>
          <w:i/>
        </w:rPr>
        <w:t xml:space="preserve">in relation </w:t>
      </w:r>
      <w:r w:rsidR="00A5399F" w:rsidRPr="00A5399F">
        <w:rPr>
          <w:b/>
          <w:i/>
        </w:rPr>
        <w:t>to other studies</w:t>
      </w:r>
    </w:p>
    <w:p w14:paraId="4A6D3330" w14:textId="6B8D8672" w:rsidR="00C622CD" w:rsidRDefault="00A5399F" w:rsidP="00C622CD">
      <w:pPr>
        <w:spacing w:after="0" w:line="360" w:lineRule="auto"/>
      </w:pPr>
      <w:r>
        <w:t>There is limited previous research about the development of websites (or apps) about healthcare for children and young people.</w:t>
      </w:r>
      <w:r>
        <w:fldChar w:fldCharType="begin">
          <w:fldData xml:space="preserve">PEVuZE5vdGU+PENpdGU+PEF1dGhvcj5IdWJ5PC9BdXRob3I+PFllYXI+MjAxNzwvWWVhcj48UmVj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MTIxPC9wYWdlcz48dm9sdW1lPjU8L3ZvbHVtZT48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</w:fldData>
        </w:fldChar>
      </w:r>
      <w:r w:rsidR="009B49EE">
        <w:instrText xml:space="preserve"> ADDIN EN.CITE </w:instrText>
      </w:r>
      <w:r w:rsidR="009B49EE">
        <w:fldChar w:fldCharType="begin">
          <w:fldData xml:space="preserve">PEVuZE5vdGU+PENpdGU+PEF1dGhvcj5IdWJ5PC9BdXRob3I+PFllYXI+MjAxNzwvWWVhcj48UmVj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</w:fldData>
        </w:fldChar>
      </w:r>
      <w:r w:rsidR="009B49EE">
        <w:instrText xml:space="preserve"> ADDIN EN.CITE.DATA </w:instrText>
      </w:r>
      <w:r w:rsidR="009B49EE">
        <w:fldChar w:fldCharType="end"/>
      </w:r>
      <w:r>
        <w:fldChar w:fldCharType="separate"/>
      </w:r>
      <w:r w:rsidR="009B49EE">
        <w:rPr>
          <w:noProof/>
        </w:rPr>
        <w:t>[28-31]</w:t>
      </w:r>
      <w:r>
        <w:fldChar w:fldCharType="end"/>
      </w:r>
      <w:r>
        <w:t xml:space="preserve"> </w:t>
      </w:r>
      <w:r>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 </w:instrText>
      </w:r>
      <w:r w:rsidR="009B49EE">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DATA </w:instrText>
      </w:r>
      <w:r w:rsidR="009B49EE">
        <w:fldChar w:fldCharType="end"/>
      </w:r>
      <w:r>
        <w:fldChar w:fldCharType="separate"/>
      </w:r>
      <w:r w:rsidR="009B49EE">
        <w:rPr>
          <w:noProof/>
        </w:rPr>
        <w:t>[32]</w:t>
      </w:r>
      <w:r>
        <w:fldChar w:fldCharType="end"/>
      </w:r>
      <w:r>
        <w:t xml:space="preserve">. Findings from our study are largely in agreement with </w:t>
      </w:r>
      <w:r w:rsidR="00B907D6">
        <w:t xml:space="preserve">the information </w:t>
      </w:r>
      <w:r w:rsidR="00870F3C">
        <w:t xml:space="preserve">content </w:t>
      </w:r>
      <w:r>
        <w:t xml:space="preserve">priorities </w:t>
      </w:r>
      <w:r w:rsidR="00B907D6">
        <w:t xml:space="preserve">identified in a previous </w:t>
      </w:r>
      <w:r>
        <w:t xml:space="preserve">survey </w:t>
      </w:r>
      <w:r w:rsidR="00B907D6">
        <w:t xml:space="preserve">of children and young people </w:t>
      </w:r>
      <w:r w:rsidR="002D7870">
        <w:t>in relation to</w:t>
      </w:r>
      <w:r w:rsidR="00870F3C">
        <w:t xml:space="preserve"> a </w:t>
      </w:r>
      <w:r w:rsidR="00B907D6">
        <w:t>hypothetical trial</w:t>
      </w:r>
      <w:r>
        <w:t xml:space="preserve"> </w:t>
      </w:r>
      <w:r>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 </w:instrText>
      </w:r>
      <w:r w:rsidR="009B49EE">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DATA </w:instrText>
      </w:r>
      <w:r w:rsidR="009B49EE">
        <w:fldChar w:fldCharType="end"/>
      </w:r>
      <w:r>
        <w:fldChar w:fldCharType="separate"/>
      </w:r>
      <w:r w:rsidR="009B49EE">
        <w:rPr>
          <w:noProof/>
        </w:rPr>
        <w:t>[32]</w:t>
      </w:r>
      <w:r>
        <w:fldChar w:fldCharType="end"/>
      </w:r>
      <w:r>
        <w:t xml:space="preserve"> although </w:t>
      </w:r>
      <w:r w:rsidR="00870F3C">
        <w:t>this survey did not explore priorities for</w:t>
      </w:r>
      <w:r>
        <w:t xml:space="preserve"> the design </w:t>
      </w:r>
      <w:r w:rsidR="00CD46D7">
        <w:t>of multimedia websites</w:t>
      </w:r>
      <w:r>
        <w:t>.</w:t>
      </w:r>
      <w:r w:rsidR="00AD317B">
        <w:t xml:space="preserve"> </w:t>
      </w:r>
      <w:r w:rsidR="00825BE6">
        <w:t xml:space="preserve">Findings from previous studies </w:t>
      </w:r>
      <w:r w:rsidR="00825BE6">
        <w:fldChar w:fldCharType="begin">
          <w:fldData xml:space="preserve">PEVuZE5vdGU+PENpdGU+PEF1dGhvcj5WYW5oZWxzdDwvQXV0aG9yPjxZZWFyPjIwMTM8L1llYXI+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Y3MzUyPC9wYWdlcz48dm9sdW1lPjg8L3ZvbHVtZT48bnVtYmVyPjc8L251bWJlcj48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</w:fldData>
        </w:fldChar>
      </w:r>
      <w:r w:rsidR="009B49EE">
        <w:instrText xml:space="preserve"> ADDIN EN.CITE </w:instrText>
      </w:r>
      <w:r w:rsidR="009B49EE">
        <w:fldChar w:fldCharType="begin">
          <w:fldData xml:space="preserve">PEVuZE5vdGU+PENpdGU+PEF1dGhvcj5WYW5oZWxzdDwvQXV0aG9yPjxZZWFyPjIwMTM8L1llYXI+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</w:fldData>
        </w:fldChar>
      </w:r>
      <w:r w:rsidR="009B49EE">
        <w:instrText xml:space="preserve"> ADDIN EN.CITE.DATA </w:instrText>
      </w:r>
      <w:r w:rsidR="009B49EE">
        <w:fldChar w:fldCharType="end"/>
      </w:r>
      <w:r w:rsidR="00825BE6">
        <w:fldChar w:fldCharType="separate"/>
      </w:r>
      <w:r w:rsidR="009B49EE">
        <w:rPr>
          <w:noProof/>
        </w:rPr>
        <w:t>[33-39]</w:t>
      </w:r>
      <w:r w:rsidR="00825BE6">
        <w:fldChar w:fldCharType="end"/>
      </w:r>
      <w:r w:rsidR="00825BE6" w:rsidRPr="00A5399F">
        <w:t xml:space="preserve"> </w:t>
      </w:r>
      <w:r w:rsidR="00870F3C">
        <w:t xml:space="preserve">of </w:t>
      </w:r>
      <w:r w:rsidR="00825BE6" w:rsidRPr="00A5399F">
        <w:t xml:space="preserve">trial participation showed that personal benefit and helping others was important </w:t>
      </w:r>
      <w:r w:rsidR="00870F3C">
        <w:t>for young people and parents</w:t>
      </w:r>
      <w:r w:rsidR="00870F3C" w:rsidRPr="00A5399F">
        <w:t xml:space="preserve"> </w:t>
      </w:r>
      <w:r w:rsidR="00825BE6" w:rsidRPr="00A5399F">
        <w:t xml:space="preserve">in </w:t>
      </w:r>
      <w:r w:rsidR="00870F3C">
        <w:t xml:space="preserve">deciding whether to </w:t>
      </w:r>
      <w:r w:rsidR="00197DD6">
        <w:t>participat</w:t>
      </w:r>
      <w:r w:rsidR="00D3626C">
        <w:t>e</w:t>
      </w:r>
      <w:r w:rsidR="00825BE6" w:rsidRPr="00A5399F">
        <w:t xml:space="preserve">, which also </w:t>
      </w:r>
      <w:r w:rsidR="00D3626C">
        <w:t xml:space="preserve">concurs with </w:t>
      </w:r>
      <w:r w:rsidR="00825BE6" w:rsidRPr="00A5399F">
        <w:t xml:space="preserve">our </w:t>
      </w:r>
      <w:r w:rsidR="00D3626C">
        <w:t>findings</w:t>
      </w:r>
      <w:r w:rsidR="00825BE6">
        <w:t xml:space="preserve">. </w:t>
      </w:r>
      <w:r w:rsidR="00D3626C">
        <w:t>However, c</w:t>
      </w:r>
      <w:r>
        <w:t xml:space="preserve">hildren, young people and parents in our study also identified </w:t>
      </w:r>
      <w:r w:rsidR="00D3626C">
        <w:t xml:space="preserve">information </w:t>
      </w:r>
      <w:r>
        <w:t>that w</w:t>
      </w:r>
      <w:r w:rsidR="00D3626C">
        <w:t>as</w:t>
      </w:r>
      <w:r>
        <w:t xml:space="preserve"> of </w:t>
      </w:r>
      <w:r w:rsidR="00D3626C">
        <w:t>lesser</w:t>
      </w:r>
      <w:r>
        <w:t xml:space="preserve"> priority to them when deciding about trial participation, including regulatory information and participant payments. Regarding payment, we acknowledge</w:t>
      </w:r>
      <w:r w:rsidRPr="00A1375C">
        <w:t xml:space="preserve"> </w:t>
      </w:r>
      <w:r>
        <w:t xml:space="preserve">that </w:t>
      </w:r>
      <w:r w:rsidRPr="00A1375C">
        <w:t>participants</w:t>
      </w:r>
      <w:r>
        <w:t>’</w:t>
      </w:r>
      <w:r w:rsidRPr="00A1375C">
        <w:t xml:space="preserve"> account</w:t>
      </w:r>
      <w:r w:rsidRPr="00A1375C">
        <w:rPr>
          <w:i/>
        </w:rPr>
        <w:t xml:space="preserve">s </w:t>
      </w:r>
      <w:r w:rsidRPr="00A1375C">
        <w:t>of what influences them may not necessarily align with influences in practice</w:t>
      </w:r>
      <w:r>
        <w:t>, although others have also reported that financial reward for trial participation was no</w:t>
      </w:r>
      <w:r w:rsidR="00230626">
        <w:t>t a motivation for young people</w:t>
      </w:r>
      <w:r>
        <w:t>.</w:t>
      </w:r>
      <w:r>
        <w:fldChar w:fldCharType="begin"/>
      </w:r>
      <w:r w:rsidR="009B49EE">
        <w:instrText xml:space="preserve"> ADDIN EN.CITE &lt;EndNote&gt;&lt;Cite&gt;&lt;Author&gt;Luchtenberg&lt;/Author&gt;&lt;Year&gt;2015&lt;/Year&gt;&lt;RecNum&gt;401&lt;/RecNum&gt;&lt;DisplayText&gt;[38]&lt;/DisplayText&gt;&lt;record&gt;&lt;rec-number&gt;401&lt;/rec-number&gt;&lt;foreign-keys&gt;&lt;key app="EN" db-id="2twfx5wdcaswvbeevf2vr5e8padzvts9da0r" timestamp="1472127200"&gt;401&lt;/key&gt;&lt;/foreign-keys&gt;&lt;ref-type name="Journal Article"&gt;17&lt;/ref-type&gt;&lt;contributors&gt;&lt;authors&gt;&lt;author&gt;Luchtenberg, Malou&lt;/author&gt;&lt;author&gt;Maeckelberghe, Els&lt;/author&gt;&lt;author&gt;Locock, Louise&lt;/author&gt;&lt;author&gt;Powell, Lesley&lt;/author&gt;&lt;author&gt;Verhagen, AA Eduard&lt;/author&gt;&lt;/authors&gt;&lt;/contributors&gt;&lt;titles&gt;&lt;title&gt;Young people&amp;apos;s experiences of participation in clinical trials: Reasons for taking part&lt;/title&gt;&lt;secondary-title&gt;The American Journal of Bioethics&lt;/secondary-title&gt;&lt;/titles&gt;&lt;periodical&gt;&lt;full-title&gt;The American Journal of Bioethics&lt;/full-title&gt;&lt;/periodical&gt;&lt;pages&gt;3-13&lt;/pages&gt;&lt;volume&gt;15&lt;/volume&gt;&lt;number&gt;11&lt;/number&gt;&lt;dates&gt;&lt;year&gt;2015&lt;/year&gt;&lt;/dates&gt;&lt;isbn&gt;1526-5161&lt;/isbn&gt;&lt;urls&gt;&lt;/urls&gt;&lt;/record&gt;&lt;/Cite&gt;&lt;/EndNote&gt;</w:instrText>
      </w:r>
      <w:r>
        <w:fldChar w:fldCharType="separate"/>
      </w:r>
      <w:r w:rsidR="009B49EE">
        <w:rPr>
          <w:noProof/>
        </w:rPr>
        <w:t>[38]</w:t>
      </w:r>
      <w:r>
        <w:fldChar w:fldCharType="end"/>
      </w:r>
      <w:r w:rsidR="00C95C7A" w:rsidRPr="00C95C7A">
        <w:t xml:space="preserve"> </w:t>
      </w:r>
      <w:r w:rsidR="00B06DBA">
        <w:t xml:space="preserve">We </w:t>
      </w:r>
      <w:r w:rsidR="00C95C7A">
        <w:t>did not find privacy to be an important consideration for children and young people, which contrasts a previous s</w:t>
      </w:r>
      <w:r w:rsidR="00B06DBA">
        <w:t>urvey about hypothetical trial decision</w:t>
      </w:r>
      <w:r w:rsidR="003B1E6B">
        <w:t>-making</w:t>
      </w:r>
      <w:r w:rsidR="00C95C7A">
        <w:t>.</w:t>
      </w:r>
      <w:r w:rsidR="00C95C7A">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 </w:instrText>
      </w:r>
      <w:r w:rsidR="009B49EE">
        <w:fldChar w:fldCharType="begin">
          <w:fldData xml:space="preserve">PEVuZE5vdGU+PENpdGU+PEF1dGhvcj5UYWl0PC9BdXRob3I+PFllYXI+MjAxNzwvWWVhcj48UmVj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</w:fldData>
        </w:fldChar>
      </w:r>
      <w:r w:rsidR="009B49EE">
        <w:instrText xml:space="preserve"> ADDIN EN.CITE.DATA </w:instrText>
      </w:r>
      <w:r w:rsidR="009B49EE">
        <w:fldChar w:fldCharType="end"/>
      </w:r>
      <w:r w:rsidR="00C95C7A">
        <w:fldChar w:fldCharType="separate"/>
      </w:r>
      <w:r w:rsidR="009B49EE">
        <w:rPr>
          <w:noProof/>
        </w:rPr>
        <w:t>[32]</w:t>
      </w:r>
      <w:r w:rsidR="00C95C7A">
        <w:fldChar w:fldCharType="end"/>
      </w:r>
      <w:r w:rsidR="00825BE6">
        <w:t xml:space="preserve"> </w:t>
      </w:r>
      <w:r w:rsidR="003B1E6B">
        <w:t xml:space="preserve">Our findings on participants’ priorities regarding website design, such as </w:t>
      </w:r>
      <w:r w:rsidR="00C84691">
        <w:t xml:space="preserve">font and colour are in line with another study involving young people in the development of a self-management app for asthma </w:t>
      </w:r>
      <w:r w:rsidR="00C84691">
        <w:fldChar w:fldCharType="begin">
          <w:fldData xml:space="preserve">PEVuZE5vdGU+PENpdGU+PEF1dGhvcj5EYXZpczwvQXV0aG9yPjxZZWFyPjIwMTc8L1llYXI+PFJl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</w:fldData>
        </w:fldChar>
      </w:r>
      <w:r w:rsidR="009B49EE">
        <w:instrText xml:space="preserve"> ADDIN EN.CITE </w:instrText>
      </w:r>
      <w:r w:rsidR="009B49EE">
        <w:fldChar w:fldCharType="begin">
          <w:fldData xml:space="preserve">PEVuZE5vdGU+PENpdGU+PEF1dGhvcj5EYXZpczwvQXV0aG9yPjxZZWFyPjIwMTc8L1llYXI+PFJl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</w:fldData>
        </w:fldChar>
      </w:r>
      <w:r w:rsidR="009B49EE">
        <w:instrText xml:space="preserve"> ADDIN EN.CITE.DATA </w:instrText>
      </w:r>
      <w:r w:rsidR="009B49EE">
        <w:fldChar w:fldCharType="end"/>
      </w:r>
      <w:r w:rsidR="00C84691">
        <w:fldChar w:fldCharType="separate"/>
      </w:r>
      <w:r w:rsidR="009B49EE">
        <w:rPr>
          <w:noProof/>
        </w:rPr>
        <w:t>[30]</w:t>
      </w:r>
      <w:r w:rsidR="00C84691">
        <w:fldChar w:fldCharType="end"/>
      </w:r>
      <w:r w:rsidR="003B1E6B">
        <w:t xml:space="preserve"> </w:t>
      </w:r>
      <w:r w:rsidR="008F4597">
        <w:t>a</w:t>
      </w:r>
      <w:r w:rsidR="008A7F8A">
        <w:t>nd</w:t>
      </w:r>
      <w:r w:rsidR="008F4597">
        <w:t xml:space="preserve"> stud</w:t>
      </w:r>
      <w:r w:rsidR="005C5358">
        <w:t xml:space="preserve">ies </w:t>
      </w:r>
      <w:r w:rsidR="003B1E6B">
        <w:t xml:space="preserve">showing that </w:t>
      </w:r>
      <w:r w:rsidR="008F4597">
        <w:t>adults</w:t>
      </w:r>
      <w:r w:rsidR="003B1E6B">
        <w:t xml:space="preserve"> </w:t>
      </w:r>
      <w:r w:rsidR="008F4597">
        <w:fldChar w:fldCharType="begin">
          <w:fldData xml:space="preserve">PEVuZE5vdGU+PENpdGU+PEF1dGhvcj5TaG5lZXJzb248L0F1dGhvcj48WWVhcj4yMDEzPC9ZZWFy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EtNzwvcGFn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</w:fldData>
        </w:fldChar>
      </w:r>
      <w:r w:rsidR="009B49EE">
        <w:instrText xml:space="preserve"> ADDIN EN.CITE </w:instrText>
      </w:r>
      <w:r w:rsidR="009B49EE">
        <w:fldChar w:fldCharType="begin">
          <w:fldData xml:space="preserve">PEVuZE5vdGU+PENpdGU+PEF1dGhvcj5TaG5lZXJzb248L0F1dGhvcj48WWVhcj4yMDEzPC9ZZWFy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MTEtNzwvcGFn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</w:fldData>
        </w:fldChar>
      </w:r>
      <w:r w:rsidR="009B49EE">
        <w:instrText xml:space="preserve"> ADDIN EN.CITE.DATA </w:instrText>
      </w:r>
      <w:r w:rsidR="009B49EE">
        <w:fldChar w:fldCharType="end"/>
      </w:r>
      <w:r w:rsidR="008F4597">
        <w:fldChar w:fldCharType="separate"/>
      </w:r>
      <w:r w:rsidR="009B49EE">
        <w:rPr>
          <w:noProof/>
        </w:rPr>
        <w:t>[40]</w:t>
      </w:r>
      <w:r w:rsidR="008F4597">
        <w:fldChar w:fldCharType="end"/>
      </w:r>
      <w:r w:rsidR="005C5358">
        <w:t xml:space="preserve"> and young people value clarity in </w:t>
      </w:r>
      <w:r w:rsidR="008A7F8A">
        <w:t xml:space="preserve">a </w:t>
      </w:r>
      <w:r w:rsidR="008F4597">
        <w:t>website</w:t>
      </w:r>
      <w:r w:rsidR="005C5358">
        <w:t xml:space="preserve"> providing trial information</w:t>
      </w:r>
      <w:r w:rsidR="00C622CD">
        <w:t>.</w:t>
      </w:r>
      <w:r w:rsidR="008F4597">
        <w:fldChar w:fldCharType="begin"/>
      </w:r>
      <w:r w:rsidR="009B49EE">
        <w:instrText xml:space="preserve"> ADDIN EN.CITE &lt;EndNote&gt;&lt;Cite&gt;&lt;Author&gt;Blake&lt;/Author&gt;&lt;Year&gt;2015&lt;/Year&gt;&lt;RecNum&gt;408&lt;/RecNum&gt;&lt;DisplayText&gt;[41]&lt;/DisplayText&gt;&lt;record&gt;&lt;rec-number&gt;408&lt;/rec-number&gt;&lt;foreign-keys&gt;&lt;key app="EN" db-id="2twfx5wdcaswvbeevf2vr5e8padzvts9da0r" timestamp="1472128867"&gt;408&lt;/key&gt;&lt;/foreign-keys&gt;&lt;ref-type name="Journal Article"&gt;17&lt;/ref-type&gt;&lt;contributors&gt;&lt;authors&gt;&lt;author&gt;Blake, Diane R&lt;/author&gt;&lt;author&gt;Lemay, Celeste A&lt;/author&gt;&lt;author&gt;Maranda, Louise S&lt;/author&gt;&lt;author&gt;Fortenberry, J Dennis&lt;/author&gt;&lt;author&gt;Kearney, Margaret H&lt;/author&gt;&lt;author&gt;Mazor, Kathleen M&lt;/author&gt;&lt;/authors&gt;&lt;/contributors&gt;&lt;titles&gt;&lt;title&gt;Development and evaluation of a web-based assent for adolescents considering an HIV vaccine trial&lt;/title&gt;&lt;secondary-title&gt;AIDS care&lt;/secondary-title&gt;&lt;/titles&gt;&lt;periodical&gt;&lt;full-title&gt;AIDS Care&lt;/full-title&gt;&lt;abbr-1&gt;AIDS Care&lt;/abbr-1&gt;&lt;abbr-2&gt;AIDS Care&lt;/abbr-2&gt;&lt;/periodical&gt;&lt;pages&gt;1005-1013&lt;/pages&gt;&lt;volume&gt;27&lt;/volume&gt;&lt;number&gt;8&lt;/number&gt;&lt;dates&gt;&lt;year&gt;2015&lt;/year&gt;&lt;/dates&gt;&lt;isbn&gt;0954-0121&lt;/isbn&gt;&lt;urls&gt;&lt;/urls&gt;&lt;/record&gt;&lt;/Cite&gt;&lt;/EndNote&gt;</w:instrText>
      </w:r>
      <w:r w:rsidR="008F4597">
        <w:fldChar w:fldCharType="separate"/>
      </w:r>
      <w:r w:rsidR="009B49EE">
        <w:rPr>
          <w:noProof/>
        </w:rPr>
        <w:t>[41]</w:t>
      </w:r>
      <w:r w:rsidR="008F4597">
        <w:fldChar w:fldCharType="end"/>
      </w:r>
      <w:r w:rsidR="00D77D60">
        <w:t xml:space="preserve"> </w:t>
      </w:r>
    </w:p>
    <w:p w14:paraId="6B49A25E" w14:textId="33F8D6E0" w:rsidR="008F4597" w:rsidRDefault="008F4597" w:rsidP="008F4597">
      <w:pPr>
        <w:spacing w:after="0" w:line="360" w:lineRule="auto"/>
      </w:pPr>
    </w:p>
    <w:p w14:paraId="7B142FDC" w14:textId="0EEFAE29" w:rsidR="00F21BD5" w:rsidRDefault="000F1590" w:rsidP="00002A2C">
      <w:pPr>
        <w:spacing w:after="0" w:line="360" w:lineRule="auto"/>
      </w:pPr>
      <w:r>
        <w:t xml:space="preserve">We used interactive techniques such as card sorting to facilitate participants in conveying their information priorities, and developed a version of the cards for younger children which used age-appropriate language. Most children engaged with this process and having </w:t>
      </w:r>
      <w:r w:rsidR="00F83B3F">
        <w:t>a</w:t>
      </w:r>
      <w:r>
        <w:t xml:space="preserve"> parent present</w:t>
      </w:r>
      <w:r w:rsidR="00F83B3F">
        <w:t xml:space="preserve"> </w:t>
      </w:r>
      <w:r>
        <w:t>seemed to facilitate active participation</w:t>
      </w:r>
      <w:r w:rsidR="008F71BE">
        <w:t xml:space="preserve"> of </w:t>
      </w:r>
      <w:r w:rsidR="00F83B3F">
        <w:t>children</w:t>
      </w:r>
      <w:r>
        <w:t xml:space="preserve"> in the interview</w:t>
      </w:r>
      <w:r w:rsidR="00D36B1E">
        <w:t>s</w:t>
      </w:r>
      <w:r>
        <w:t xml:space="preserve">. </w:t>
      </w:r>
      <w:r w:rsidR="00914C1E">
        <w:t>We believe that the use of participatory design in this first phase of the TRECA study has resulted in multimedia websites that are more likely to suit end users in the six future trials. While this remains to be confirmed, previous research shows that resources informed by findings from participatory design are likely to be regarded as relevant and trustworthy by end users.</w:t>
      </w:r>
      <w:r w:rsidR="00914C1E">
        <w:fldChar w:fldCharType="begin">
          <w:fldData xml:space="preserve">PEVuZE5vdGU+PENpdGU+PEF1dGhvcj5WYXVnaG48L0F1dGhvcj48WWVhcj4yMDEzPC9ZZWFyPjxS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</w:fldData>
        </w:fldChar>
      </w:r>
      <w:r w:rsidR="009B49EE">
        <w:instrText xml:space="preserve"> ADDIN EN.CITE </w:instrText>
      </w:r>
      <w:r w:rsidR="009B49EE">
        <w:fldChar w:fldCharType="begin">
          <w:fldData xml:space="preserve">PEVuZE5vdGU+PENpdGU+PEF1dGhvcj5WYXVnaG48L0F1dGhvcj48WWVhcj4yMDEzPC9ZZWFyPjxS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</w:fldData>
        </w:fldChar>
      </w:r>
      <w:r w:rsidR="009B49EE">
        <w:instrText xml:space="preserve"> ADDIN EN.CITE.DATA </w:instrText>
      </w:r>
      <w:r w:rsidR="009B49EE">
        <w:fldChar w:fldCharType="end"/>
      </w:r>
      <w:r w:rsidR="00914C1E">
        <w:fldChar w:fldCharType="separate"/>
      </w:r>
      <w:r w:rsidR="009B49EE">
        <w:rPr>
          <w:noProof/>
        </w:rPr>
        <w:t>[31, 42, 43]</w:t>
      </w:r>
      <w:r w:rsidR="00914C1E">
        <w:fldChar w:fldCharType="end"/>
      </w:r>
      <w:r w:rsidR="00914C1E">
        <w:t xml:space="preserve"> We have also identified that children, young people, parents and professionals will </w:t>
      </w:r>
      <w:r w:rsidR="00030917">
        <w:t>vary in their views</w:t>
      </w:r>
      <w:r w:rsidR="00914C1E">
        <w:t xml:space="preserve"> regarding particular aspects of the multimedia websites</w:t>
      </w:r>
      <w:r w:rsidR="00884D6A">
        <w:t>. While some might argue that the views of children and young people should take precedence</w:t>
      </w:r>
      <w:r w:rsidR="00F21BD5">
        <w:t xml:space="preserve"> in developing websites</w:t>
      </w:r>
      <w:r w:rsidR="00C77B41">
        <w:t xml:space="preserve">, </w:t>
      </w:r>
      <w:r w:rsidR="00661DD0">
        <w:t xml:space="preserve">and </w:t>
      </w:r>
      <w:r w:rsidR="00C77B41">
        <w:t>including some parents in our study</w:t>
      </w:r>
      <w:r w:rsidR="00884D6A">
        <w:t xml:space="preserve">, we worked to </w:t>
      </w:r>
      <w:r w:rsidR="00B17900">
        <w:t xml:space="preserve">take account of the perspectives of all parties </w:t>
      </w:r>
      <w:r w:rsidR="00F21BD5">
        <w:t>as</w:t>
      </w:r>
      <w:r w:rsidR="00B17900">
        <w:t xml:space="preserve"> parents and professionals may restrict children’s and young people’s access to websites that they feel are unsuitable.</w:t>
      </w:r>
      <w:r w:rsidR="00F21BD5">
        <w:t xml:space="preserve"> </w:t>
      </w:r>
    </w:p>
    <w:p w14:paraId="683D5B14" w14:textId="77777777" w:rsidR="00F21BD5" w:rsidRDefault="00F21BD5" w:rsidP="00002A2C">
      <w:pPr>
        <w:spacing w:after="0" w:line="360" w:lineRule="auto"/>
      </w:pPr>
    </w:p>
    <w:p w14:paraId="4089778E" w14:textId="7A1B78E1" w:rsidR="00002A2C" w:rsidRDefault="00C77B41" w:rsidP="00002A2C">
      <w:pPr>
        <w:spacing w:after="0" w:line="360" w:lineRule="auto"/>
      </w:pPr>
      <w:r>
        <w:t>We</w:t>
      </w:r>
      <w:r w:rsidR="008F1673">
        <w:t xml:space="preserve"> did find strong divergence</w:t>
      </w:r>
      <w:r w:rsidR="000B65C2">
        <w:t>s</w:t>
      </w:r>
      <w:r w:rsidR="008F1673">
        <w:t xml:space="preserve"> between participants’ information priorities and current UK Health Research Authority guidance. </w:t>
      </w:r>
      <w:r w:rsidR="000B65C2">
        <w:t>Of the topics explored,</w:t>
      </w:r>
      <w:r w:rsidR="008F1673">
        <w:t xml:space="preserve"> </w:t>
      </w:r>
      <w:r w:rsidR="00570F35">
        <w:t xml:space="preserve">confidentiality </w:t>
      </w:r>
      <w:r w:rsidR="000B65C2">
        <w:t xml:space="preserve">was the area where participants’ priorities diverged most from the </w:t>
      </w:r>
      <w:r w:rsidR="00D36B1E">
        <w:t xml:space="preserve">UK Health Research Authority’s </w:t>
      </w:r>
      <w:r w:rsidR="000B65C2">
        <w:t>guidance, which</w:t>
      </w:r>
      <w:r w:rsidR="00D36B1E">
        <w:t xml:space="preserve"> states that confidentiality should be covered in study information materials</w:t>
      </w:r>
      <w:r w:rsidR="000B65C2">
        <w:t>. Participants’ regarded</w:t>
      </w:r>
      <w:r w:rsidR="008F1673">
        <w:t xml:space="preserve"> </w:t>
      </w:r>
      <w:r w:rsidR="00570F35">
        <w:t xml:space="preserve">confidentiality </w:t>
      </w:r>
      <w:r w:rsidR="008F1673">
        <w:t xml:space="preserve">as </w:t>
      </w:r>
      <w:r w:rsidR="00570F35">
        <w:t xml:space="preserve">important but assumed </w:t>
      </w:r>
      <w:r w:rsidR="000B65C2">
        <w:t xml:space="preserve">it was observed by researchers </w:t>
      </w:r>
      <w:r>
        <w:t xml:space="preserve">as a matter of course </w:t>
      </w:r>
      <w:r w:rsidR="00570F35">
        <w:t xml:space="preserve">and </w:t>
      </w:r>
      <w:r w:rsidR="000B65C2">
        <w:t xml:space="preserve">so it was not fundamental to inform their decisions about whether to take part in a trial. </w:t>
      </w:r>
      <w:r w:rsidR="00C82629">
        <w:t xml:space="preserve">We resolved this </w:t>
      </w:r>
      <w:r>
        <w:t xml:space="preserve">divergence </w:t>
      </w:r>
      <w:r w:rsidR="00C82629">
        <w:t xml:space="preserve">by including </w:t>
      </w:r>
      <w:r w:rsidR="000B65C2">
        <w:t>information about confidentiality in the websites</w:t>
      </w:r>
      <w:r w:rsidR="00C82629">
        <w:t xml:space="preserve"> but not making it </w:t>
      </w:r>
      <w:r w:rsidR="00570F35">
        <w:t>prominent</w:t>
      </w:r>
      <w:r w:rsidR="008F1673">
        <w:t xml:space="preserve">. </w:t>
      </w:r>
      <w:r w:rsidR="000B65C2">
        <w:t xml:space="preserve">However, </w:t>
      </w:r>
      <w:r w:rsidR="00B17900">
        <w:t xml:space="preserve">we acknowledge that there may be instances when stakeholders’ views cannot be </w:t>
      </w:r>
      <w:r w:rsidR="00F21BD5">
        <w:t xml:space="preserve">so easily </w:t>
      </w:r>
      <w:r w:rsidR="00B17900">
        <w:t xml:space="preserve">reconciled with guidance (e.g. </w:t>
      </w:r>
      <w:r w:rsidR="00C82629">
        <w:t xml:space="preserve">had </w:t>
      </w:r>
      <w:r>
        <w:t xml:space="preserve">participants </w:t>
      </w:r>
      <w:r w:rsidR="00C82629">
        <w:t xml:space="preserve">wanted </w:t>
      </w:r>
      <w:r w:rsidR="00B17900">
        <w:t>info</w:t>
      </w:r>
      <w:r w:rsidR="00C82629">
        <w:t>rmation about risks to be removed</w:t>
      </w:r>
      <w:r w:rsidR="00D36B1E">
        <w:t xml:space="preserve"> or made less prominent</w:t>
      </w:r>
      <w:r w:rsidR="00B17900">
        <w:t>)</w:t>
      </w:r>
      <w:r>
        <w:t xml:space="preserve">. We </w:t>
      </w:r>
      <w:r w:rsidR="00F21BD5">
        <w:t xml:space="preserve">advise that </w:t>
      </w:r>
      <w:r w:rsidR="00661DD0">
        <w:t xml:space="preserve">when </w:t>
      </w:r>
      <w:r w:rsidR="00F21BD5">
        <w:t xml:space="preserve">such divergences </w:t>
      </w:r>
      <w:r w:rsidR="00661DD0">
        <w:t xml:space="preserve">arise, they </w:t>
      </w:r>
      <w:r w:rsidR="00F21BD5">
        <w:t>are dealt with on a case by case basis</w:t>
      </w:r>
      <w:r>
        <w:t xml:space="preserve"> according to the context and reasons for the divergence.</w:t>
      </w:r>
      <w:r w:rsidR="00002A2C" w:rsidRPr="00002A2C">
        <w:t xml:space="preserve"> </w:t>
      </w:r>
      <w:r w:rsidR="00002A2C">
        <w:t>The second phase of the TRECA study will involve further development and evaluation of the multimedia websites, including trials of the multimedia websites nested within six UK paediatric clinical trials. Embedded trials</w:t>
      </w:r>
      <w:r w:rsidR="001F4F4D">
        <w:t>,</w:t>
      </w:r>
      <w:r w:rsidR="00002A2C">
        <w:t xml:space="preserve"> or studies within a trial (SWATs)</w:t>
      </w:r>
      <w:r w:rsidR="001F4F4D">
        <w:t>,</w:t>
      </w:r>
      <w:r w:rsidR="00002A2C">
        <w:t xml:space="preserve"> enable the evaluation of trial processes such as recruitment techniques.</w:t>
      </w:r>
      <w:r w:rsidR="00002A2C">
        <w:fldChar w:fldCharType="begin"/>
      </w:r>
      <w:r w:rsidR="009B49EE">
        <w:instrText xml:space="preserve"> ADDIN EN.CITE &lt;EndNote&gt;&lt;Cite&gt;&lt;Author&gt;Treweek&lt;/Author&gt;&lt;Year&gt;2018&lt;/Year&gt;&lt;RecNum&gt;884&lt;/RecNum&gt;&lt;DisplayText&gt;[44]&lt;/DisplayText&gt;&lt;record&gt;&lt;rec-number&gt;884&lt;/rec-number&gt;&lt;foreign-keys&gt;&lt;key app="EN" db-id="2twfx5wdcaswvbeevf2vr5e8padzvts9da0r" timestamp="1519648649"&gt;884&lt;/key&gt;&lt;/foreign-keys&gt;&lt;ref-type name="Journal Article"&gt;17&lt;/ref-type&gt;&lt;contributors&gt;&lt;authors&gt;&lt;author&gt;Treweek, Shaun&lt;/author&gt;&lt;author&gt;Bevan, Simon&lt;/author&gt;&lt;author&gt;Bower, Peter&lt;/author&gt;&lt;author&gt;Campbell, Marion&lt;/author&gt;&lt;author&gt;Christie, Jacquie&lt;/author&gt;&lt;author&gt;Clarke, Mike&lt;/author&gt;&lt;author&gt;Collett, Clive&lt;/author&gt;&lt;author&gt;Cotton, Seonaidh&lt;/author&gt;&lt;author&gt;Devane, Declan&lt;/author&gt;&lt;author&gt;El Feky, Adel&lt;/author&gt;&lt;author&gt;Flemyng, Ella&lt;/author&gt;&lt;author&gt;Galvin, Sandra&lt;/author&gt;&lt;author&gt;Gardner, Heidi&lt;/author&gt;&lt;author&gt;Gillies, Katie&lt;/author&gt;&lt;author&gt;Jansen, Jan&lt;/author&gt;&lt;author&gt;Littleford, Roberta&lt;/author&gt;&lt;author&gt;Parker, Adwoa&lt;/author&gt;&lt;author&gt;Ramsay, Craig&lt;/author&gt;&lt;author&gt;Restrup, Lynne&lt;/author&gt;&lt;author&gt;Sullivan, Frank&lt;/author&gt;&lt;author&gt;Torgerson, David&lt;/author&gt;&lt;author&gt;Tremain, Liz&lt;/author&gt;&lt;author&gt;Westmore, Matthew&lt;/author&gt;&lt;author&gt;Williamson, Paula R.&lt;/author&gt;&lt;/authors&gt;&lt;/contributors&gt;&lt;titles&gt;&lt;title&gt;Trial Forge Guidance 1: what is a Study Within A Trial (SWAT)?&lt;/title&gt;&lt;secondary-title&gt;Trials&lt;/secondary-title&gt;&lt;/titles&gt;&lt;periodical&gt;&lt;full-title&gt;Trials&lt;/full-title&gt;&lt;/periodical&gt;&lt;pages&gt;139&lt;/pages&gt;&lt;volume&gt;19&lt;/volume&gt;&lt;number&gt;1&lt;/number&gt;&lt;dates&gt;&lt;year&gt;2018&lt;/year&gt;&lt;pub-dates&gt;&lt;date&gt;February 23&lt;/date&gt;&lt;/pub-dates&gt;&lt;/dates&gt;&lt;isbn&gt;1745-6215&lt;/isbn&gt;&lt;label&gt;Treweek2018&lt;/label&gt;&lt;work-type&gt;journal article&lt;/work-type&gt;&lt;urls&gt;&lt;related-urls&gt;&lt;url&gt;https://doi.org/10.1186/s13063-018-2535-5&lt;/url&gt;&lt;/related-urls&gt;&lt;/urls&gt;&lt;electronic-resource-num&gt;10.1186/s13063-018-2535-5&lt;/electronic-resource-num&gt;&lt;/record&gt;&lt;/Cite&gt;&lt;/EndNote&gt;</w:instrText>
      </w:r>
      <w:r w:rsidR="00002A2C">
        <w:fldChar w:fldCharType="separate"/>
      </w:r>
      <w:r w:rsidR="009B49EE">
        <w:rPr>
          <w:noProof/>
        </w:rPr>
        <w:t>[44]</w:t>
      </w:r>
      <w:r w:rsidR="00002A2C">
        <w:fldChar w:fldCharType="end"/>
      </w:r>
      <w:r w:rsidR="00B10AAA" w:rsidRPr="00B10AAA">
        <w:t xml:space="preserve"> </w:t>
      </w:r>
    </w:p>
    <w:p w14:paraId="53CBD102" w14:textId="0E8A9B0B" w:rsidR="008F4597" w:rsidRDefault="008F4597" w:rsidP="008F4597">
      <w:pPr>
        <w:spacing w:after="0" w:line="360" w:lineRule="auto"/>
      </w:pPr>
    </w:p>
    <w:p w14:paraId="01A2AC9D" w14:textId="70F288B5" w:rsidR="005F6B71" w:rsidRPr="003A03F3" w:rsidRDefault="005F6B71" w:rsidP="005F6B71">
      <w:pPr>
        <w:spacing w:after="0" w:line="360" w:lineRule="auto"/>
        <w:rPr>
          <w:b/>
        </w:rPr>
      </w:pPr>
      <w:r w:rsidRPr="00070296">
        <w:rPr>
          <w:b/>
        </w:rPr>
        <w:t>Strengths and Limitations</w:t>
      </w:r>
      <w:r>
        <w:rPr>
          <w:b/>
        </w:rPr>
        <w:t xml:space="preserve"> </w:t>
      </w:r>
    </w:p>
    <w:p w14:paraId="3CB10D0E" w14:textId="110E538E" w:rsidR="005F6B71" w:rsidRDefault="00CA31CD" w:rsidP="005F6B71">
      <w:pPr>
        <w:spacing w:after="0" w:line="360" w:lineRule="auto"/>
      </w:pPr>
      <w:r>
        <w:t>The design of o</w:t>
      </w:r>
      <w:r w:rsidR="005F6B71">
        <w:t xml:space="preserve">ur </w:t>
      </w:r>
      <w:r w:rsidR="00BB2DB7">
        <w:t>multimedia website</w:t>
      </w:r>
      <w:r>
        <w:t xml:space="preserve">s </w:t>
      </w:r>
      <w:r w:rsidR="005F6B71" w:rsidRPr="00000F73">
        <w:t xml:space="preserve">was </w:t>
      </w:r>
      <w:r>
        <w:t xml:space="preserve">strengthened by </w:t>
      </w:r>
      <w:r w:rsidR="005F6B71" w:rsidRPr="00000F73">
        <w:t xml:space="preserve">interviewing children, young people, parents and </w:t>
      </w:r>
      <w:r w:rsidR="00CD46D7">
        <w:t>professional</w:t>
      </w:r>
      <w:r w:rsidR="005F6B71" w:rsidRPr="00000F73">
        <w:t>s</w:t>
      </w:r>
      <w:r w:rsidR="005F6B71">
        <w:t xml:space="preserve"> to identify their needs and preferences </w:t>
      </w:r>
      <w:r>
        <w:t xml:space="preserve">and use these </w:t>
      </w:r>
      <w:r w:rsidR="005F6B71">
        <w:t xml:space="preserve">to inform the development of the </w:t>
      </w:r>
      <w:r w:rsidR="00BB2DB7">
        <w:t>multimedia website</w:t>
      </w:r>
      <w:r w:rsidR="005F6B71">
        <w:t>s</w:t>
      </w:r>
      <w:r w:rsidR="005F6B71" w:rsidRPr="00000F73">
        <w:t xml:space="preserve">. </w:t>
      </w:r>
      <w:r>
        <w:t>During interviews</w:t>
      </w:r>
      <w:r w:rsidR="00BC471C">
        <w:t>,</w:t>
      </w:r>
      <w:r>
        <w:t xml:space="preserve"> we used</w:t>
      </w:r>
      <w:r w:rsidR="00575684">
        <w:t xml:space="preserve"> </w:t>
      </w:r>
      <w:r w:rsidR="005F6B71">
        <w:t>activities and show</w:t>
      </w:r>
      <w:r>
        <w:t>ed</w:t>
      </w:r>
      <w:r w:rsidR="005F6B71">
        <w:t xml:space="preserve"> examples of animations, video, websites and character styles</w:t>
      </w:r>
      <w:r>
        <w:t xml:space="preserve"> </w:t>
      </w:r>
      <w:r w:rsidR="005F6B71">
        <w:t xml:space="preserve">to </w:t>
      </w:r>
      <w:r w:rsidR="00D67CBB">
        <w:t xml:space="preserve">facilitate </w:t>
      </w:r>
      <w:r w:rsidR="005F6B71">
        <w:t>children</w:t>
      </w:r>
      <w:r w:rsidR="00D67CBB">
        <w:t>’s</w:t>
      </w:r>
      <w:r w:rsidR="005F6B71">
        <w:t xml:space="preserve"> and young people</w:t>
      </w:r>
      <w:r w:rsidR="00D67CBB">
        <w:t>’s</w:t>
      </w:r>
      <w:r w:rsidR="0059496E">
        <w:t xml:space="preserve"> engagement in the interviews</w:t>
      </w:r>
      <w:r w:rsidR="004C1DE5">
        <w:t>,</w:t>
      </w:r>
      <w:r>
        <w:t xml:space="preserve"> and </w:t>
      </w:r>
      <w:r w:rsidR="005F6B71">
        <w:t>enable</w:t>
      </w:r>
      <w:r>
        <w:t xml:space="preserve"> them </w:t>
      </w:r>
      <w:r w:rsidR="004C1DE5">
        <w:t>to say</w:t>
      </w:r>
      <w:r w:rsidR="005F6B71">
        <w:t xml:space="preserve"> what was important to them. </w:t>
      </w:r>
      <w:r w:rsidR="004C1DE5">
        <w:t xml:space="preserve">We conducted two rounds of interviews to ensure </w:t>
      </w:r>
      <w:r w:rsidR="005F6B71" w:rsidRPr="00000F73">
        <w:t xml:space="preserve">the </w:t>
      </w:r>
      <w:r w:rsidR="00EE6138">
        <w:t>multimedia websites</w:t>
      </w:r>
      <w:r w:rsidR="005F6B71" w:rsidRPr="00000F73">
        <w:t xml:space="preserve"> </w:t>
      </w:r>
      <w:r w:rsidR="004C1DE5">
        <w:t xml:space="preserve">could </w:t>
      </w:r>
      <w:r w:rsidR="005F6B71">
        <w:t xml:space="preserve">be adapted </w:t>
      </w:r>
      <w:r w:rsidR="004C1DE5">
        <w:t xml:space="preserve">and refined </w:t>
      </w:r>
      <w:r w:rsidR="005F6B71" w:rsidRPr="00000F73">
        <w:t xml:space="preserve">to incorporate the needs and preferences of </w:t>
      </w:r>
      <w:r w:rsidR="004C1DE5">
        <w:t>users</w:t>
      </w:r>
      <w:r w:rsidR="005F6B71">
        <w:t>.</w:t>
      </w:r>
      <w:r w:rsidR="007D4CF5">
        <w:t xml:space="preserve"> A potential weakness is that some young children involved in the second round of interviews </w:t>
      </w:r>
      <w:r w:rsidR="00F21BD5">
        <w:t xml:space="preserve">had </w:t>
      </w:r>
      <w:r w:rsidR="007D4CF5">
        <w:t>difficulty explaining what they liked or disliked about the draft websites</w:t>
      </w:r>
      <w:r w:rsidR="00F21BD5">
        <w:t xml:space="preserve"> and the final designs may not adequately encompass their preferences. Nevertheless, </w:t>
      </w:r>
      <w:r w:rsidR="007D4CF5">
        <w:t xml:space="preserve">most children were able to </w:t>
      </w:r>
      <w:r w:rsidR="00F21BD5">
        <w:t>co</w:t>
      </w:r>
      <w:r w:rsidR="007C7DA3">
        <w:t>n</w:t>
      </w:r>
      <w:r w:rsidR="00F21BD5">
        <w:t xml:space="preserve">vey </w:t>
      </w:r>
      <w:r w:rsidR="007D4CF5">
        <w:t xml:space="preserve">their </w:t>
      </w:r>
      <w:r w:rsidR="00F21BD5">
        <w:t>views</w:t>
      </w:r>
      <w:r w:rsidR="007D4CF5">
        <w:t xml:space="preserve"> on the websites</w:t>
      </w:r>
      <w:r w:rsidR="00570F35">
        <w:t xml:space="preserve">. </w:t>
      </w:r>
      <w:r w:rsidR="007D4CF5">
        <w:t xml:space="preserve"> Our</w:t>
      </w:r>
      <w:r w:rsidR="00F21BD5">
        <w:t xml:space="preserve"> </w:t>
      </w:r>
      <w:r w:rsidR="005F6B71" w:rsidRPr="00000F73">
        <w:t xml:space="preserve">sampling was </w:t>
      </w:r>
      <w:r w:rsidR="005F6B71">
        <w:t xml:space="preserve">limited to </w:t>
      </w:r>
      <w:r w:rsidR="00EE6138">
        <w:t>two regions of the UK</w:t>
      </w:r>
      <w:r w:rsidR="0059496E">
        <w:t xml:space="preserve">, and </w:t>
      </w:r>
      <w:r w:rsidR="005F6B71" w:rsidRPr="00EE6138">
        <w:t xml:space="preserve">it is unclear </w:t>
      </w:r>
      <w:r w:rsidR="0059496E">
        <w:t>how far</w:t>
      </w:r>
      <w:r w:rsidR="005F6B71" w:rsidRPr="00EE6138">
        <w:t xml:space="preserve"> our findings </w:t>
      </w:r>
      <w:r w:rsidR="007A4973" w:rsidRPr="00EE6138">
        <w:t>are transferable to</w:t>
      </w:r>
      <w:r w:rsidR="005F6B71" w:rsidRPr="00EE6138">
        <w:t xml:space="preserve"> other settings.</w:t>
      </w:r>
      <w:r w:rsidR="000D0F7D">
        <w:t xml:space="preserve"> However, we have </w:t>
      </w:r>
      <w:r w:rsidR="00F21BD5">
        <w:t xml:space="preserve">tried to </w:t>
      </w:r>
      <w:r w:rsidR="000D0F7D">
        <w:t>describe</w:t>
      </w:r>
      <w:r w:rsidR="00F21BD5">
        <w:t xml:space="preserve"> </w:t>
      </w:r>
      <w:r w:rsidR="000D0F7D">
        <w:t xml:space="preserve">our methods in sufficient detail so that other researchers </w:t>
      </w:r>
      <w:r w:rsidR="00F21BD5">
        <w:t xml:space="preserve">can consider the transferability of the findings to their own setting </w:t>
      </w:r>
      <w:r w:rsidR="00D7056E">
        <w:t xml:space="preserve">or </w:t>
      </w:r>
      <w:r w:rsidR="000D0F7D">
        <w:t>implement a similar study.</w:t>
      </w:r>
    </w:p>
    <w:p w14:paraId="0556A8F6" w14:textId="77777777" w:rsidR="001124CF" w:rsidRDefault="001124CF" w:rsidP="0031537E">
      <w:pPr>
        <w:spacing w:after="0" w:line="360" w:lineRule="auto"/>
        <w:rPr>
          <w:b/>
        </w:rPr>
      </w:pPr>
    </w:p>
    <w:p w14:paraId="6C238B49" w14:textId="5C92C32E" w:rsidR="0031537E" w:rsidRDefault="00EE6138" w:rsidP="0031537E">
      <w:pPr>
        <w:spacing w:after="0" w:line="360" w:lineRule="auto"/>
        <w:rPr>
          <w:b/>
        </w:rPr>
      </w:pPr>
      <w:r>
        <w:rPr>
          <w:b/>
        </w:rPr>
        <w:t>Future implications</w:t>
      </w:r>
    </w:p>
    <w:p w14:paraId="7F50D420" w14:textId="3DED95FB" w:rsidR="00BC471C" w:rsidRPr="00000F73" w:rsidRDefault="00DC62F2" w:rsidP="00BC471C">
      <w:pPr>
        <w:spacing w:after="0" w:line="360" w:lineRule="auto"/>
      </w:pPr>
      <w:r>
        <w:t xml:space="preserve">Participants </w:t>
      </w:r>
      <w:r w:rsidR="001164FF">
        <w:t xml:space="preserve">were clear that </w:t>
      </w:r>
      <w:r>
        <w:t>receiving information via multimedia</w:t>
      </w:r>
      <w:r w:rsidR="001F02A6">
        <w:t xml:space="preserve"> </w:t>
      </w:r>
      <w:r w:rsidR="001164FF">
        <w:t xml:space="preserve">had several benefits </w:t>
      </w:r>
      <w:r w:rsidR="001F02A6">
        <w:t>over written information sheets</w:t>
      </w:r>
      <w:r w:rsidR="001164FF">
        <w:t xml:space="preserve">, including enhancing their </w:t>
      </w:r>
      <w:r w:rsidR="001F02A6">
        <w:t xml:space="preserve">understanding </w:t>
      </w:r>
      <w:r w:rsidR="001164FF">
        <w:t xml:space="preserve">of what was </w:t>
      </w:r>
      <w:r w:rsidR="001F02A6">
        <w:t xml:space="preserve">often complex information. </w:t>
      </w:r>
    </w:p>
    <w:p w14:paraId="216EB74D" w14:textId="21D03C3E" w:rsidR="00912DAE" w:rsidRDefault="001F02A6" w:rsidP="00000F73">
      <w:pPr>
        <w:spacing w:after="0" w:line="360" w:lineRule="auto"/>
      </w:pPr>
      <w:r>
        <w:t>This is in line with other studies</w:t>
      </w:r>
      <w:r w:rsidR="00A3602C">
        <w:t>.</w:t>
      </w:r>
      <w:r w:rsidR="00FF1A38">
        <w:fldChar w:fldCharType="begin">
          <w:fldData xml:space="preserve">PEVuZE5vdGU+PENpdGU+PEF1dGhvcj5IdXRjaGlzb248L0F1dGhvcj48WWVhcj4yMDA3PC9ZZWFy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3MDUtMTE8L3BhZ2VzPjx2b2x1bWU+OTc8L3ZvbHVtZT48bnVtYmVyPjY8L251bWJlcj48ZWRp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</w:fldData>
        </w:fldChar>
      </w:r>
      <w:r w:rsidR="00E423CC">
        <w:instrText xml:space="preserve"> ADDIN EN.CITE </w:instrText>
      </w:r>
      <w:r w:rsidR="00E423CC">
        <w:fldChar w:fldCharType="begin">
          <w:fldData xml:space="preserve">PEVuZE5vdGU+PENpdGU+PEF1dGhvcj5IdXRjaGlzb248L0F1dGhvcj48WWVhcj4yMDA3PC9ZZWFy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3MDUtMTE8L3BhZ2VzPjx2b2x1bWU+OTc8L3ZvbHVtZT48bnVtYmVyPjY8L251bWJlcj48ZWRp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</w:fldData>
        </w:fldChar>
      </w:r>
      <w:r w:rsidR="00E423CC">
        <w:instrText xml:space="preserve"> ADDIN EN.CITE.DATA </w:instrText>
      </w:r>
      <w:r w:rsidR="00E423CC">
        <w:fldChar w:fldCharType="end"/>
      </w:r>
      <w:r w:rsidR="00FF1A38">
        <w:fldChar w:fldCharType="separate"/>
      </w:r>
      <w:r w:rsidR="00E423CC">
        <w:rPr>
          <w:noProof/>
        </w:rPr>
        <w:t>[11, 14, 15]</w:t>
      </w:r>
      <w:r w:rsidR="00FF1A38">
        <w:fldChar w:fldCharType="end"/>
      </w:r>
      <w:r w:rsidR="001164FF">
        <w:t xml:space="preserve"> </w:t>
      </w:r>
      <w:r w:rsidR="004B5006">
        <w:t xml:space="preserve">The animations seemed to be </w:t>
      </w:r>
      <w:r w:rsidR="001164FF">
        <w:t xml:space="preserve">particularly helpful in this </w:t>
      </w:r>
      <w:r w:rsidR="00D7056E">
        <w:t>respect</w:t>
      </w:r>
      <w:r w:rsidR="00CF23C3">
        <w:t xml:space="preserve"> </w:t>
      </w:r>
      <w:r w:rsidR="001164FF">
        <w:t xml:space="preserve">as participants found them </w:t>
      </w:r>
      <w:r w:rsidR="004B5006">
        <w:t xml:space="preserve">engaging </w:t>
      </w:r>
      <w:r w:rsidR="00A3602C">
        <w:t xml:space="preserve">and </w:t>
      </w:r>
      <w:r w:rsidR="001164FF">
        <w:t xml:space="preserve">the use of moving visuals and pictures allowed </w:t>
      </w:r>
      <w:r w:rsidR="004B5006">
        <w:t xml:space="preserve">complex ideas </w:t>
      </w:r>
      <w:r w:rsidR="001164FF">
        <w:t xml:space="preserve">to be explained in ways that </w:t>
      </w:r>
      <w:r w:rsidR="004B5006">
        <w:t>written text</w:t>
      </w:r>
      <w:r w:rsidR="00E72116">
        <w:t xml:space="preserve"> alone</w:t>
      </w:r>
      <w:r w:rsidR="001164FF">
        <w:t xml:space="preserve"> cannot achieve</w:t>
      </w:r>
      <w:r w:rsidR="004B5006">
        <w:t>.</w:t>
      </w:r>
      <w:r w:rsidR="008F4597">
        <w:t xml:space="preserve"> </w:t>
      </w:r>
      <w:r w:rsidR="004C25E8" w:rsidRPr="008976EF">
        <w:t>This</w:t>
      </w:r>
      <w:r w:rsidR="001817EA" w:rsidRPr="008976EF">
        <w:t xml:space="preserve"> has implications for how we inform children, young people and their families about trials and </w:t>
      </w:r>
      <w:r w:rsidR="00D7056E">
        <w:t xml:space="preserve">addresses </w:t>
      </w:r>
      <w:r w:rsidR="00F232C3" w:rsidRPr="008976EF">
        <w:t xml:space="preserve">the </w:t>
      </w:r>
      <w:r w:rsidR="00314AF0">
        <w:t>UK Health Research Authority’s</w:t>
      </w:r>
      <w:r w:rsidR="001124CF" w:rsidRPr="008976EF">
        <w:t xml:space="preserve"> </w:t>
      </w:r>
      <w:r w:rsidR="00F232C3" w:rsidRPr="008976EF">
        <w:t>recommendation to explore non-written methods of providing information about research</w:t>
      </w:r>
      <w:r w:rsidR="001124CF" w:rsidRPr="008976EF">
        <w:t xml:space="preserve"> so </w:t>
      </w:r>
      <w:r w:rsidR="0059496E" w:rsidRPr="008976EF">
        <w:t xml:space="preserve">that </w:t>
      </w:r>
      <w:r w:rsidR="004C25E8" w:rsidRPr="008976EF">
        <w:t>people can access the information most important to them before deciding whether to participate</w:t>
      </w:r>
      <w:r w:rsidR="00F232C3" w:rsidRPr="008976EF">
        <w:t xml:space="preserve">. </w:t>
      </w:r>
      <w:r w:rsidR="004C25E8" w:rsidRPr="008976EF">
        <w:fldChar w:fldCharType="begin"/>
      </w:r>
      <w:r w:rsidR="00E423CC">
        <w:instrText xml:space="preserve"> ADDIN EN.CITE &lt;EndNote&gt;&lt;Cite&gt;&lt;Author&gt;Health Research Authority&lt;/Author&gt;&lt;Year&gt;2016&lt;/Year&gt;&lt;RecNum&gt;471&lt;/RecNum&gt;&lt;DisplayText&gt;[13]&lt;/DisplayText&gt;&lt;record&gt;&lt;rec-number&gt;471&lt;/rec-number&gt;&lt;foreign-keys&gt;&lt;key app="EN" db-id="2twfx5wdcaswvbeevf2vr5e8padzvts9da0r" timestamp="1482343414"&gt;471&lt;/key&gt;&lt;/foreign-keys&gt;&lt;ref-type name="Journal Article"&gt;17&lt;/ref-type&gt;&lt;contributors&gt;&lt;authors&gt;&lt;author&gt;Health Research Authority,&lt;/author&gt;&lt;/authors&gt;&lt;/contributors&gt;&lt;titles&gt;&lt;title&gt;Applying a proportionate approach to the process of seeking consent: HRA Guidance&lt;/title&gt;&lt;/titles&gt;&lt;dates&gt;&lt;year&gt;2016&lt;/year&gt;&lt;/dates&gt;&lt;urls&gt;&lt;/urls&gt;&lt;/record&gt;&lt;/Cite&gt;&lt;/EndNote&gt;</w:instrText>
      </w:r>
      <w:r w:rsidR="004C25E8" w:rsidRPr="008976EF">
        <w:fldChar w:fldCharType="separate"/>
      </w:r>
      <w:r w:rsidR="00E423CC">
        <w:rPr>
          <w:noProof/>
        </w:rPr>
        <w:t>[13]</w:t>
      </w:r>
      <w:r w:rsidR="004C25E8" w:rsidRPr="008976EF">
        <w:fldChar w:fldCharType="end"/>
      </w:r>
      <w:r w:rsidR="004C25E8">
        <w:t xml:space="preserve"> </w:t>
      </w:r>
      <w:r w:rsidR="001164FF">
        <w:t>While this study’s focus was</w:t>
      </w:r>
      <w:r w:rsidR="009049E1">
        <w:t xml:space="preserve"> developing multimedia website</w:t>
      </w:r>
      <w:r w:rsidR="001164FF">
        <w:t>s</w:t>
      </w:r>
      <w:r w:rsidR="008E6B3D">
        <w:t xml:space="preserve"> for paediatric trials, </w:t>
      </w:r>
      <w:r w:rsidR="00CF23C3">
        <w:t>there is potential benefit</w:t>
      </w:r>
      <w:r w:rsidR="008976EF">
        <w:t xml:space="preserve"> in using multimedia in </w:t>
      </w:r>
      <w:r w:rsidR="008E6B3D">
        <w:t>other contexts</w:t>
      </w:r>
      <w:r w:rsidR="001164FF">
        <w:t xml:space="preserve"> such as</w:t>
      </w:r>
      <w:r w:rsidR="009049E1">
        <w:t xml:space="preserve"> explaining health care treatment.</w:t>
      </w:r>
    </w:p>
    <w:p w14:paraId="4CA3E23C" w14:textId="77777777" w:rsidR="008E1B9C" w:rsidRDefault="008E1B9C" w:rsidP="00000F73">
      <w:pPr>
        <w:spacing w:after="0" w:line="360" w:lineRule="auto"/>
      </w:pPr>
    </w:p>
    <w:p w14:paraId="2DAB99CD" w14:textId="39C601B4" w:rsidR="004D301D" w:rsidRPr="005315FB" w:rsidRDefault="004D301D" w:rsidP="004D301D">
      <w:pPr>
        <w:spacing w:after="0" w:line="360" w:lineRule="auto"/>
        <w:rPr>
          <w:b/>
          <w:caps/>
        </w:rPr>
      </w:pPr>
      <w:r w:rsidRPr="005315FB">
        <w:rPr>
          <w:b/>
          <w:caps/>
        </w:rPr>
        <w:t>Conclusions</w:t>
      </w:r>
    </w:p>
    <w:p w14:paraId="6E380BEC" w14:textId="28362EAF" w:rsidR="00230626" w:rsidRDefault="00F13284" w:rsidP="00230626">
      <w:pPr>
        <w:spacing w:after="0" w:line="360" w:lineRule="auto"/>
      </w:pPr>
      <w:r>
        <w:t>We drew</w:t>
      </w:r>
      <w:r w:rsidR="00BF0FBD">
        <w:t xml:space="preserve"> on </w:t>
      </w:r>
      <w:r>
        <w:t xml:space="preserve">findings </w:t>
      </w:r>
      <w:r w:rsidR="00BF0FBD">
        <w:t xml:space="preserve">from interviews with </w:t>
      </w:r>
      <w:r w:rsidR="004D301D">
        <w:t xml:space="preserve">children, young people, parents and </w:t>
      </w:r>
      <w:r w:rsidR="00A178B2">
        <w:t>professional</w:t>
      </w:r>
      <w:r w:rsidR="004D301D">
        <w:t xml:space="preserve">s </w:t>
      </w:r>
      <w:r>
        <w:t>to develop</w:t>
      </w:r>
      <w:r w:rsidR="00BF0FBD">
        <w:t xml:space="preserve"> </w:t>
      </w:r>
      <w:r w:rsidR="00CE1636">
        <w:t xml:space="preserve">the TRECA </w:t>
      </w:r>
      <w:r w:rsidR="00BF0FBD">
        <w:t>multimedia websites</w:t>
      </w:r>
      <w:r w:rsidR="004D301D">
        <w:t xml:space="preserve">. </w:t>
      </w:r>
      <w:r w:rsidR="00F56D35">
        <w:t>The finding</w:t>
      </w:r>
      <w:r w:rsidR="0053758A">
        <w:t>s</w:t>
      </w:r>
      <w:r w:rsidR="00F56D35">
        <w:t xml:space="preserve"> </w:t>
      </w:r>
      <w:r w:rsidR="00230626">
        <w:t>showed that children, young people and parents wanted to know about what participation in a trial would involve, what the trial was testing, the potential benefits and risks of taking part, and knowing that they could leave the trial if they later changed their minds. Young people and parents felt that regulatory and quality requirements w</w:t>
      </w:r>
      <w:r w:rsidR="00D7056E">
        <w:t>ere</w:t>
      </w:r>
      <w:r w:rsidR="00230626">
        <w:t xml:space="preserve"> not </w:t>
      </w:r>
      <w:r w:rsidR="00D7056E">
        <w:t xml:space="preserve">priorities for </w:t>
      </w:r>
      <w:r w:rsidR="00230626">
        <w:t>inclu</w:t>
      </w:r>
      <w:r w:rsidR="00D7056E">
        <w:t xml:space="preserve">sion </w:t>
      </w:r>
      <w:r w:rsidR="00230626">
        <w:t xml:space="preserve">in websites, although logos of trusted organisations </w:t>
      </w:r>
      <w:r w:rsidR="00D7056E">
        <w:t xml:space="preserve">conveyed </w:t>
      </w:r>
      <w:r w:rsidR="00230626">
        <w:t xml:space="preserve">credibility. It was also important that the websites had the right tone and wording, and included a balance of information and pictures, with interesting or quirky details </w:t>
      </w:r>
      <w:r w:rsidR="00D7056E">
        <w:t xml:space="preserve">being </w:t>
      </w:r>
      <w:r w:rsidR="00230626">
        <w:t xml:space="preserve">seen as important to encourage engagement with the websites. </w:t>
      </w:r>
    </w:p>
    <w:p w14:paraId="6B984C97" w14:textId="77777777" w:rsidR="00CF23C3" w:rsidRDefault="00CF23C3" w:rsidP="00230626">
      <w:pPr>
        <w:spacing w:after="0" w:line="360" w:lineRule="auto"/>
      </w:pPr>
    </w:p>
    <w:p w14:paraId="3BF2077B" w14:textId="279590B8" w:rsidR="00DA74BA" w:rsidRDefault="00D7056E" w:rsidP="00000F73">
      <w:pPr>
        <w:spacing w:after="0" w:line="360" w:lineRule="auto"/>
      </w:pPr>
      <w:r>
        <w:t>D</w:t>
      </w:r>
      <w:r w:rsidR="00CE1636">
        <w:t>rawing on a</w:t>
      </w:r>
      <w:r w:rsidR="00F56D35">
        <w:t xml:space="preserve"> </w:t>
      </w:r>
      <w:r w:rsidR="004D301D">
        <w:t xml:space="preserve">participatory design </w:t>
      </w:r>
      <w:r w:rsidR="00CE1636">
        <w:t xml:space="preserve">has helped </w:t>
      </w:r>
      <w:r w:rsidR="00190B74">
        <w:t xml:space="preserve">create </w:t>
      </w:r>
      <w:r w:rsidR="000D08D1">
        <w:t xml:space="preserve">multimedia websites </w:t>
      </w:r>
      <w:r w:rsidR="004D301D">
        <w:t xml:space="preserve">that are engaging and provide information </w:t>
      </w:r>
      <w:r w:rsidR="00CE1636">
        <w:t xml:space="preserve">in a way that is accessible to </w:t>
      </w:r>
      <w:r w:rsidR="004D301D">
        <w:t xml:space="preserve">children, young people and their families. </w:t>
      </w:r>
      <w:r w:rsidR="008976EF">
        <w:t>We</w:t>
      </w:r>
      <w:r w:rsidR="00190B74">
        <w:t xml:space="preserve"> will use the insights from this study to develop</w:t>
      </w:r>
      <w:r w:rsidR="004D301D">
        <w:t xml:space="preserve"> </w:t>
      </w:r>
      <w:r w:rsidR="0042544B">
        <w:t>multimedia websites</w:t>
      </w:r>
      <w:r w:rsidR="004D301D">
        <w:t xml:space="preserve"> </w:t>
      </w:r>
      <w:r w:rsidR="008976EF">
        <w:t>that</w:t>
      </w:r>
      <w:r w:rsidR="00190B74">
        <w:t xml:space="preserve"> include content</w:t>
      </w:r>
      <w:r w:rsidR="004D301D">
        <w:t xml:space="preserve"> for six</w:t>
      </w:r>
      <w:r w:rsidR="0042544B">
        <w:t xml:space="preserve"> UK trials</w:t>
      </w:r>
      <w:r w:rsidR="008976EF">
        <w:t>, and</w:t>
      </w:r>
      <w:r w:rsidR="00CF23C3">
        <w:t xml:space="preserve"> evaluate</w:t>
      </w:r>
      <w:r w:rsidR="008976EF">
        <w:t xml:space="preserve"> the websites</w:t>
      </w:r>
      <w:r w:rsidR="00190B74">
        <w:t xml:space="preserve"> for their impact on</w:t>
      </w:r>
      <w:r w:rsidR="004D301D">
        <w:t xml:space="preserve"> recruitment, retention and quality of decision-making. </w:t>
      </w:r>
    </w:p>
    <w:p w14:paraId="712B51DC" w14:textId="1B1CDAA3" w:rsidR="004D301D" w:rsidRDefault="004D301D" w:rsidP="00000F73">
      <w:pPr>
        <w:spacing w:after="0" w:line="360" w:lineRule="auto"/>
      </w:pPr>
    </w:p>
    <w:p w14:paraId="36A8F1FF" w14:textId="77777777" w:rsidR="008976EF" w:rsidRDefault="008976EF">
      <w:pPr>
        <w:spacing w:after="200" w:line="276" w:lineRule="auto"/>
        <w:rPr>
          <w:b/>
          <w:caps/>
        </w:rPr>
      </w:pPr>
      <w:r>
        <w:rPr>
          <w:b/>
          <w:caps/>
        </w:rPr>
        <w:br w:type="page"/>
      </w:r>
    </w:p>
    <w:p w14:paraId="7BAF4515" w14:textId="21FB0985" w:rsidR="006472B2" w:rsidRPr="0053758A" w:rsidRDefault="0053758A" w:rsidP="00000F73">
      <w:pPr>
        <w:spacing w:after="0" w:line="360" w:lineRule="auto"/>
        <w:rPr>
          <w:b/>
          <w:caps/>
        </w:rPr>
      </w:pPr>
      <w:r>
        <w:rPr>
          <w:b/>
          <w:caps/>
        </w:rPr>
        <w:t>References</w:t>
      </w:r>
    </w:p>
    <w:p w14:paraId="480D22A8" w14:textId="77777777" w:rsidR="008840FD" w:rsidRPr="008840FD" w:rsidRDefault="006472B2" w:rsidP="008840FD">
      <w:pPr>
        <w:pStyle w:val="EndNoteBibliography"/>
        <w:spacing w:after="0"/>
        <w:ind w:left="720" w:hanging="720"/>
      </w:pPr>
      <w:r>
        <w:fldChar w:fldCharType="begin"/>
      </w:r>
      <w:r>
        <w:instrText xml:space="preserve"> ADDIN EN.REFLIST </w:instrText>
      </w:r>
      <w:r>
        <w:fldChar w:fldCharType="separate"/>
      </w:r>
      <w:r w:rsidR="008840FD" w:rsidRPr="008840FD">
        <w:t>1.</w:t>
      </w:r>
      <w:r w:rsidR="008840FD" w:rsidRPr="008840FD">
        <w:tab/>
        <w:t xml:space="preserve">Klassen T P, Hartling L, Craig J C, et al. Children are not just small adults: the urgent need for high-quality trial evidence in children. </w:t>
      </w:r>
      <w:r w:rsidR="008840FD" w:rsidRPr="008840FD">
        <w:rPr>
          <w:i/>
        </w:rPr>
        <w:t>PLoS Med</w:t>
      </w:r>
      <w:r w:rsidR="008840FD" w:rsidRPr="008840FD">
        <w:t xml:space="preserve"> 2008;5:e172.</w:t>
      </w:r>
    </w:p>
    <w:p w14:paraId="71FA28E1" w14:textId="77777777" w:rsidR="008840FD" w:rsidRPr="008840FD" w:rsidRDefault="008840FD" w:rsidP="008840FD">
      <w:pPr>
        <w:pStyle w:val="EndNoteBibliography"/>
        <w:spacing w:after="0"/>
        <w:ind w:left="720" w:hanging="720"/>
      </w:pPr>
      <w:r w:rsidRPr="008840FD">
        <w:t>2.</w:t>
      </w:r>
      <w:r w:rsidRPr="008840FD">
        <w:tab/>
        <w:t xml:space="preserve">Modi N, Clark H, Wolfe I, et al. A healthy nation: strengthening child health research in the UK. </w:t>
      </w:r>
      <w:r w:rsidRPr="008840FD">
        <w:rPr>
          <w:i/>
        </w:rPr>
        <w:t>Lancet</w:t>
      </w:r>
      <w:r w:rsidRPr="008840FD">
        <w:t xml:space="preserve"> 2013;381:73-87.</w:t>
      </w:r>
    </w:p>
    <w:p w14:paraId="6D286A9C" w14:textId="77777777" w:rsidR="008840FD" w:rsidRPr="008840FD" w:rsidRDefault="008840FD" w:rsidP="008840FD">
      <w:pPr>
        <w:pStyle w:val="EndNoteBibliography"/>
        <w:spacing w:after="0"/>
        <w:ind w:left="720" w:hanging="720"/>
      </w:pPr>
      <w:r w:rsidRPr="008840FD">
        <w:t>3.</w:t>
      </w:r>
      <w:r w:rsidRPr="008840FD">
        <w:tab/>
        <w:t xml:space="preserve">Smyth R L. Making a difference: the clinical research programme for children. </w:t>
      </w:r>
      <w:r w:rsidRPr="008840FD">
        <w:rPr>
          <w:i/>
        </w:rPr>
        <w:t>Arch Dis Child</w:t>
      </w:r>
      <w:r w:rsidRPr="008840FD">
        <w:t xml:space="preserve"> 2007;92:835-7.</w:t>
      </w:r>
    </w:p>
    <w:p w14:paraId="7AFC4739" w14:textId="77777777" w:rsidR="008840FD" w:rsidRPr="008840FD" w:rsidRDefault="008840FD" w:rsidP="008840FD">
      <w:pPr>
        <w:pStyle w:val="EndNoteBibliography"/>
        <w:spacing w:after="0"/>
        <w:ind w:left="720" w:hanging="720"/>
      </w:pPr>
      <w:r w:rsidRPr="008840FD">
        <w:t>4.</w:t>
      </w:r>
      <w:r w:rsidRPr="008840FD">
        <w:tab/>
        <w:t xml:space="preserve">Joseph P D, Craig J C and Caldwell P H. Clinical trials in children. </w:t>
      </w:r>
      <w:r w:rsidRPr="008840FD">
        <w:rPr>
          <w:i/>
        </w:rPr>
        <w:t>Br J Clin Pharmacol</w:t>
      </w:r>
      <w:r w:rsidRPr="008840FD">
        <w:t xml:space="preserve"> 2013;79:357-69.</w:t>
      </w:r>
    </w:p>
    <w:p w14:paraId="5CB09CCB" w14:textId="77777777" w:rsidR="008840FD" w:rsidRPr="008840FD" w:rsidRDefault="008840FD" w:rsidP="008840FD">
      <w:pPr>
        <w:pStyle w:val="EndNoteBibliography"/>
        <w:spacing w:after="0"/>
        <w:ind w:left="720" w:hanging="720"/>
      </w:pPr>
      <w:r w:rsidRPr="008840FD">
        <w:t>5.</w:t>
      </w:r>
      <w:r w:rsidRPr="008840FD">
        <w:tab/>
        <w:t xml:space="preserve">Behrendt C, Golz T, Roesler C, et al. What do our patients understand about their trial participation? Assessing patients' understanding of their informed consent consultation about randomised clinical trials. </w:t>
      </w:r>
      <w:r w:rsidRPr="008840FD">
        <w:rPr>
          <w:i/>
        </w:rPr>
        <w:t>J Med Ethics</w:t>
      </w:r>
      <w:r w:rsidRPr="008840FD">
        <w:t xml:space="preserve"> 2011;37:74-80.</w:t>
      </w:r>
    </w:p>
    <w:p w14:paraId="4CBD64C0" w14:textId="77777777" w:rsidR="008840FD" w:rsidRPr="008840FD" w:rsidRDefault="008840FD" w:rsidP="008840FD">
      <w:pPr>
        <w:pStyle w:val="EndNoteBibliography"/>
        <w:spacing w:after="0"/>
        <w:ind w:left="720" w:hanging="720"/>
      </w:pPr>
      <w:r w:rsidRPr="008840FD">
        <w:t>6.</w:t>
      </w:r>
      <w:r w:rsidRPr="008840FD">
        <w:tab/>
        <w:t xml:space="preserve">Nuffield Council on Bioethics, </w:t>
      </w:r>
      <w:r w:rsidRPr="008840FD">
        <w:rPr>
          <w:i/>
        </w:rPr>
        <w:t>Children and clinical research: ethical issues</w:t>
      </w:r>
      <w:r w:rsidRPr="008840FD">
        <w:t>. 2015: London.</w:t>
      </w:r>
    </w:p>
    <w:p w14:paraId="3EEB7C9F" w14:textId="77777777" w:rsidR="008840FD" w:rsidRPr="008840FD" w:rsidRDefault="008840FD" w:rsidP="008840FD">
      <w:pPr>
        <w:pStyle w:val="EndNoteBibliography"/>
        <w:spacing w:after="0"/>
        <w:ind w:left="720" w:hanging="720"/>
      </w:pPr>
      <w:r w:rsidRPr="008840FD">
        <w:t>7.</w:t>
      </w:r>
      <w:r w:rsidRPr="008840FD">
        <w:tab/>
        <w:t xml:space="preserve">Knapp P, Raynor D K, Silcock J, et al. Can user testing of a clinical trial patient information sheet make it fit-for-purpose?--a randomized controlled trial. </w:t>
      </w:r>
      <w:r w:rsidRPr="008840FD">
        <w:rPr>
          <w:i/>
        </w:rPr>
        <w:t>BMC Med</w:t>
      </w:r>
      <w:r w:rsidRPr="008840FD">
        <w:t xml:space="preserve"> 2011;9:89.</w:t>
      </w:r>
    </w:p>
    <w:p w14:paraId="2F4FF236" w14:textId="77777777" w:rsidR="008840FD" w:rsidRPr="008840FD" w:rsidRDefault="008840FD" w:rsidP="008840FD">
      <w:pPr>
        <w:pStyle w:val="EndNoteBibliography"/>
        <w:spacing w:after="0"/>
        <w:ind w:left="720" w:hanging="720"/>
      </w:pPr>
      <w:r w:rsidRPr="008840FD">
        <w:t>8.</w:t>
      </w:r>
      <w:r w:rsidRPr="008840FD">
        <w:tab/>
        <w:t xml:space="preserve">Menoni V, Lucas N, Leforestier J F, et al. Readability of the written study information in pediatric research in France. </w:t>
      </w:r>
      <w:r w:rsidRPr="008840FD">
        <w:rPr>
          <w:i/>
        </w:rPr>
        <w:t>PLoS One</w:t>
      </w:r>
      <w:r w:rsidRPr="008840FD">
        <w:t xml:space="preserve"> 2011;6:e18484.</w:t>
      </w:r>
    </w:p>
    <w:p w14:paraId="0F8DE44E" w14:textId="77777777" w:rsidR="008840FD" w:rsidRPr="008840FD" w:rsidRDefault="008840FD" w:rsidP="008840FD">
      <w:pPr>
        <w:pStyle w:val="EndNoteBibliography"/>
        <w:spacing w:after="0"/>
        <w:ind w:left="720" w:hanging="720"/>
      </w:pPr>
      <w:r w:rsidRPr="008840FD">
        <w:t>9.</w:t>
      </w:r>
      <w:r w:rsidRPr="008840FD">
        <w:tab/>
        <w:t xml:space="preserve">Caldwell P H, Dans L, de Vries M C, et al. Standard 1: consent and recruitment. </w:t>
      </w:r>
      <w:r w:rsidRPr="008840FD">
        <w:rPr>
          <w:i/>
        </w:rPr>
        <w:t>Pediatrics</w:t>
      </w:r>
      <w:r w:rsidRPr="008840FD">
        <w:t xml:space="preserve"> 2012;129 Suppl 3:S118-23.</w:t>
      </w:r>
    </w:p>
    <w:p w14:paraId="23F1E9B2" w14:textId="77777777" w:rsidR="008840FD" w:rsidRPr="008840FD" w:rsidRDefault="008840FD" w:rsidP="008840FD">
      <w:pPr>
        <w:pStyle w:val="EndNoteBibliography"/>
        <w:spacing w:after="0"/>
        <w:ind w:left="720" w:hanging="720"/>
      </w:pPr>
      <w:r w:rsidRPr="008840FD">
        <w:t>10.</w:t>
      </w:r>
      <w:r w:rsidRPr="008840FD">
        <w:tab/>
        <w:t xml:space="preserve">Stead M, Eadie D, Gordon D, et al. "Hello, hello--it's English I speak!": a qualitative exploration of patients' understanding of the science of clinical trials. </w:t>
      </w:r>
      <w:r w:rsidRPr="008840FD">
        <w:rPr>
          <w:i/>
        </w:rPr>
        <w:t>Journal of Medical Ethics</w:t>
      </w:r>
      <w:r w:rsidRPr="008840FD">
        <w:t xml:space="preserve"> 2005;31:664-9.</w:t>
      </w:r>
    </w:p>
    <w:p w14:paraId="0460FCB3" w14:textId="77777777" w:rsidR="008840FD" w:rsidRPr="008840FD" w:rsidRDefault="008840FD" w:rsidP="008840FD">
      <w:pPr>
        <w:pStyle w:val="EndNoteBibliography"/>
        <w:spacing w:after="0"/>
        <w:ind w:left="720" w:hanging="720"/>
      </w:pPr>
      <w:r w:rsidRPr="008840FD">
        <w:t>11.</w:t>
      </w:r>
      <w:r w:rsidRPr="008840FD">
        <w:tab/>
        <w:t xml:space="preserve">Tait A R, Voepel-Lewis T and Levine R. Using digital multimedia to improve parents' and children's understanding of clinical trials. </w:t>
      </w:r>
      <w:r w:rsidRPr="008840FD">
        <w:rPr>
          <w:i/>
        </w:rPr>
        <w:t>Arch Dis Child</w:t>
      </w:r>
      <w:r w:rsidRPr="008840FD">
        <w:t xml:space="preserve"> 2015;100:589-93.</w:t>
      </w:r>
    </w:p>
    <w:p w14:paraId="0115C0DB" w14:textId="77777777" w:rsidR="008840FD" w:rsidRPr="008840FD" w:rsidRDefault="008840FD" w:rsidP="008840FD">
      <w:pPr>
        <w:pStyle w:val="EndNoteBibliography"/>
        <w:spacing w:after="0"/>
        <w:ind w:left="720" w:hanging="720"/>
      </w:pPr>
      <w:r w:rsidRPr="008840FD">
        <w:t>12.</w:t>
      </w:r>
      <w:r w:rsidRPr="008840FD">
        <w:tab/>
        <w:t xml:space="preserve">Crane S and Broome M E. Understanding ethical issues of research participation from the perspective of participating children and adolescents: a systematic review. </w:t>
      </w:r>
      <w:r w:rsidRPr="008840FD">
        <w:rPr>
          <w:i/>
        </w:rPr>
        <w:t>Worldviews on Evidence‐Based Nursing</w:t>
      </w:r>
      <w:r w:rsidRPr="008840FD">
        <w:t xml:space="preserve"> 2017.</w:t>
      </w:r>
    </w:p>
    <w:p w14:paraId="61F0410F" w14:textId="77777777" w:rsidR="008840FD" w:rsidRPr="008840FD" w:rsidRDefault="008840FD" w:rsidP="008840FD">
      <w:pPr>
        <w:pStyle w:val="EndNoteBibliography"/>
        <w:spacing w:after="0"/>
        <w:ind w:left="720" w:hanging="720"/>
      </w:pPr>
      <w:r w:rsidRPr="008840FD">
        <w:t>13.</w:t>
      </w:r>
      <w:r w:rsidRPr="008840FD">
        <w:tab/>
        <w:t>Health Research Authority. Applying a proportionate approach to the process of seeking consent: HRA Guidance. 2016.</w:t>
      </w:r>
    </w:p>
    <w:p w14:paraId="128B206B" w14:textId="77777777" w:rsidR="008840FD" w:rsidRPr="008840FD" w:rsidRDefault="008840FD" w:rsidP="008840FD">
      <w:pPr>
        <w:pStyle w:val="EndNoteBibliography"/>
        <w:spacing w:after="0"/>
        <w:ind w:left="720" w:hanging="720"/>
      </w:pPr>
      <w:r w:rsidRPr="008840FD">
        <w:t>14.</w:t>
      </w:r>
      <w:r w:rsidRPr="008840FD">
        <w:tab/>
        <w:t xml:space="preserve">Hutchison C, Cowan C, McMahon T, et al. A randomised controlled study of an audiovisual patient information intervention on informed consent and recruitment to cancer clinical trials. </w:t>
      </w:r>
      <w:r w:rsidRPr="008840FD">
        <w:rPr>
          <w:i/>
        </w:rPr>
        <w:t>Br J Cancer</w:t>
      </w:r>
      <w:r w:rsidRPr="008840FD">
        <w:t xml:space="preserve"> 2007;97:705-11.</w:t>
      </w:r>
    </w:p>
    <w:p w14:paraId="6BB927CA" w14:textId="77777777" w:rsidR="008840FD" w:rsidRPr="008840FD" w:rsidRDefault="008840FD" w:rsidP="008840FD">
      <w:pPr>
        <w:pStyle w:val="EndNoteBibliography"/>
        <w:spacing w:after="0"/>
        <w:ind w:left="720" w:hanging="720"/>
      </w:pPr>
      <w:r w:rsidRPr="008840FD">
        <w:t>15.</w:t>
      </w:r>
      <w:r w:rsidRPr="008840FD">
        <w:tab/>
        <w:t xml:space="preserve">Tait A R and Voepel-Lewis T. Digital multimedia: a new approach for informed consent? </w:t>
      </w:r>
      <w:r w:rsidRPr="008840FD">
        <w:rPr>
          <w:i/>
        </w:rPr>
        <w:t>Jama</w:t>
      </w:r>
      <w:r w:rsidRPr="008840FD">
        <w:t xml:space="preserve"> 2015;313:463-4.</w:t>
      </w:r>
    </w:p>
    <w:p w14:paraId="72B3B77A" w14:textId="77777777" w:rsidR="008840FD" w:rsidRPr="008840FD" w:rsidRDefault="008840FD" w:rsidP="008840FD">
      <w:pPr>
        <w:pStyle w:val="EndNoteBibliography"/>
        <w:spacing w:after="0"/>
        <w:ind w:left="720" w:hanging="720"/>
      </w:pPr>
      <w:r w:rsidRPr="008840FD">
        <w:t>16.</w:t>
      </w:r>
      <w:r w:rsidRPr="008840FD">
        <w:tab/>
        <w:t xml:space="preserve">Martin-Kerry J, Bower P, Young B, et al. Developing and evaluating multimedia information resources to improve engagement of children, adolescents, and their parents with trials (TRECA study): Study protocol for a series of linked randomised controlled trials. </w:t>
      </w:r>
      <w:r w:rsidRPr="008840FD">
        <w:rPr>
          <w:i/>
        </w:rPr>
        <w:t>Trials</w:t>
      </w:r>
      <w:r w:rsidRPr="008840FD">
        <w:t xml:space="preserve"> 2017;18:265.</w:t>
      </w:r>
    </w:p>
    <w:p w14:paraId="60F376F5" w14:textId="77777777" w:rsidR="008840FD" w:rsidRPr="008840FD" w:rsidRDefault="008840FD" w:rsidP="008840FD">
      <w:pPr>
        <w:pStyle w:val="EndNoteBibliography"/>
        <w:spacing w:after="0"/>
        <w:ind w:left="720" w:hanging="720"/>
      </w:pPr>
      <w:r w:rsidRPr="008840FD">
        <w:t>17.</w:t>
      </w:r>
      <w:r w:rsidRPr="008840FD">
        <w:tab/>
        <w:t xml:space="preserve">Coyne I. Accessing children as research participants: examining the role of gatekeepers. </w:t>
      </w:r>
      <w:r w:rsidRPr="008840FD">
        <w:rPr>
          <w:i/>
        </w:rPr>
        <w:t>Child Care Health Dev</w:t>
      </w:r>
      <w:r w:rsidRPr="008840FD">
        <w:t xml:space="preserve"> 2010;36:452-4.</w:t>
      </w:r>
    </w:p>
    <w:p w14:paraId="088DA3A5" w14:textId="77777777" w:rsidR="008840FD" w:rsidRPr="008840FD" w:rsidRDefault="008840FD" w:rsidP="008840FD">
      <w:pPr>
        <w:pStyle w:val="EndNoteBibliography"/>
        <w:spacing w:after="0"/>
        <w:ind w:left="720" w:hanging="720"/>
      </w:pPr>
      <w:r w:rsidRPr="008840FD">
        <w:t>18.</w:t>
      </w:r>
      <w:r w:rsidRPr="008840FD">
        <w:tab/>
        <w:t xml:space="preserve">Kirkby H M, Calvert M, Draper H, et al. What potential research participants want to know about research: a systematic review. </w:t>
      </w:r>
      <w:r w:rsidRPr="008840FD">
        <w:rPr>
          <w:i/>
        </w:rPr>
        <w:t>BMJ open</w:t>
      </w:r>
      <w:r w:rsidRPr="008840FD">
        <w:t xml:space="preserve"> 2012;2:e000509.</w:t>
      </w:r>
    </w:p>
    <w:p w14:paraId="44DB5A9D" w14:textId="77777777" w:rsidR="008840FD" w:rsidRPr="008840FD" w:rsidRDefault="008840FD" w:rsidP="008840FD">
      <w:pPr>
        <w:pStyle w:val="EndNoteBibliography"/>
        <w:spacing w:after="0"/>
        <w:ind w:left="720" w:hanging="720"/>
      </w:pPr>
      <w:r w:rsidRPr="008840FD">
        <w:t>19.</w:t>
      </w:r>
      <w:r w:rsidRPr="008840FD">
        <w:tab/>
        <w:t xml:space="preserve">Fargas-Malet M, McSherry D, Larkin E, et al. Research with children: Methodological issues and innovative techniques. </w:t>
      </w:r>
      <w:r w:rsidRPr="008840FD">
        <w:rPr>
          <w:i/>
        </w:rPr>
        <w:t>Journal of early childhood research</w:t>
      </w:r>
      <w:r w:rsidRPr="008840FD">
        <w:t xml:space="preserve"> 2010;8:175-192.</w:t>
      </w:r>
    </w:p>
    <w:p w14:paraId="067BDF9A" w14:textId="77777777" w:rsidR="008840FD" w:rsidRPr="008840FD" w:rsidRDefault="008840FD" w:rsidP="008840FD">
      <w:pPr>
        <w:pStyle w:val="EndNoteBibliography"/>
        <w:spacing w:after="0"/>
        <w:ind w:left="720" w:hanging="720"/>
      </w:pPr>
      <w:r w:rsidRPr="008840FD">
        <w:t>20.</w:t>
      </w:r>
      <w:r w:rsidRPr="008840FD">
        <w:tab/>
        <w:t>Greig A D, Taylor J and MacKay T, Doing research with children: A practical guide. 2012, London: Sage Publishing.</w:t>
      </w:r>
    </w:p>
    <w:p w14:paraId="2A8355F3" w14:textId="77777777" w:rsidR="008840FD" w:rsidRPr="008840FD" w:rsidRDefault="008840FD" w:rsidP="008840FD">
      <w:pPr>
        <w:pStyle w:val="EndNoteBibliography"/>
        <w:spacing w:after="0"/>
        <w:ind w:left="720" w:hanging="720"/>
      </w:pPr>
      <w:r w:rsidRPr="008840FD">
        <w:t>21.</w:t>
      </w:r>
      <w:r w:rsidRPr="008840FD">
        <w:tab/>
        <w:t xml:space="preserve">Flanagan S M, Greenfield S, Coad J, et al. An exploration of the data collection methods utilised with children, teenagers and young people (CTYPs). </w:t>
      </w:r>
      <w:r w:rsidRPr="008840FD">
        <w:rPr>
          <w:i/>
        </w:rPr>
        <w:t>BMC Res Notes</w:t>
      </w:r>
      <w:r w:rsidRPr="008840FD">
        <w:t xml:space="preserve"> 2015;8:61.</w:t>
      </w:r>
    </w:p>
    <w:p w14:paraId="0CA8F030" w14:textId="6B08E39D" w:rsidR="008840FD" w:rsidRPr="008840FD" w:rsidRDefault="008840FD" w:rsidP="008840FD">
      <w:pPr>
        <w:pStyle w:val="EndNoteBibliography"/>
        <w:spacing w:after="0"/>
        <w:ind w:left="720" w:hanging="720"/>
      </w:pPr>
      <w:r w:rsidRPr="008840FD">
        <w:t>22.</w:t>
      </w:r>
      <w:r w:rsidRPr="008840FD">
        <w:tab/>
        <w:t xml:space="preserve">The Webby Awards. Webby Awards Judging Criteria.   </w:t>
      </w:r>
      <w:hyperlink r:id="rId14" w:history="1">
        <w:r w:rsidRPr="008840FD">
          <w:rPr>
            <w:rStyle w:val="Hyperlink"/>
          </w:rPr>
          <w:t>http://webbyawards.com/about/webbyfact/[2015</w:t>
        </w:r>
      </w:hyperlink>
      <w:r w:rsidRPr="008840FD">
        <w:t>]. Accessed.</w:t>
      </w:r>
    </w:p>
    <w:p w14:paraId="2FB79D7F" w14:textId="77777777" w:rsidR="008840FD" w:rsidRPr="008840FD" w:rsidRDefault="008840FD" w:rsidP="008840FD">
      <w:pPr>
        <w:pStyle w:val="EndNoteBibliography"/>
        <w:spacing w:after="0"/>
        <w:ind w:left="720" w:hanging="720"/>
      </w:pPr>
      <w:r w:rsidRPr="008840FD">
        <w:t>23.</w:t>
      </w:r>
      <w:r w:rsidRPr="008840FD">
        <w:tab/>
        <w:t xml:space="preserve">Eleftheriadou V, Thomas K, Ravenscroft J, et al. Feasibility, double-blind, randomised, placebo-controlled, multi-centre trial of hand-held NB-UVB phototherapy for the treatment of vitiligo at home (HI-Light trial: Home Intervention of Light therapy). </w:t>
      </w:r>
      <w:r w:rsidRPr="008840FD">
        <w:rPr>
          <w:i/>
        </w:rPr>
        <w:t>Trials</w:t>
      </w:r>
      <w:r w:rsidRPr="008840FD">
        <w:t xml:space="preserve"> 2014;15:51.</w:t>
      </w:r>
    </w:p>
    <w:p w14:paraId="1D65268F" w14:textId="77777777" w:rsidR="008840FD" w:rsidRPr="008840FD" w:rsidRDefault="008840FD" w:rsidP="008840FD">
      <w:pPr>
        <w:pStyle w:val="EndNoteBibliography"/>
        <w:spacing w:after="0"/>
        <w:ind w:left="720" w:hanging="720"/>
      </w:pPr>
      <w:r w:rsidRPr="008840FD">
        <w:t>24.</w:t>
      </w:r>
      <w:r w:rsidRPr="008840FD">
        <w:tab/>
        <w:t xml:space="preserve">Blair J, Gregory J W, Hughes D, et al. Study protocol for a randomised controlled trial of insulin delivery by continuous subcutaneous infusion compared to multiple daily injections. </w:t>
      </w:r>
      <w:r w:rsidRPr="008840FD">
        <w:rPr>
          <w:i/>
        </w:rPr>
        <w:t>Trials</w:t>
      </w:r>
      <w:r w:rsidRPr="008840FD">
        <w:t xml:space="preserve"> 2015;16:163.</w:t>
      </w:r>
    </w:p>
    <w:p w14:paraId="24F0029B" w14:textId="77777777" w:rsidR="008840FD" w:rsidRPr="008840FD" w:rsidRDefault="008840FD" w:rsidP="008840FD">
      <w:pPr>
        <w:pStyle w:val="EndNoteBibliography"/>
        <w:spacing w:after="0"/>
        <w:ind w:left="720" w:hanging="720"/>
      </w:pPr>
      <w:r w:rsidRPr="008840FD">
        <w:t>25.</w:t>
      </w:r>
      <w:r w:rsidRPr="008840FD">
        <w:tab/>
        <w:t>Miles M B, Huberman A M and Saldana J, Qualitative data analysis. 2013, London: Sage Publishing.</w:t>
      </w:r>
    </w:p>
    <w:p w14:paraId="2E4A9637" w14:textId="77777777" w:rsidR="008840FD" w:rsidRPr="008840FD" w:rsidRDefault="008840FD" w:rsidP="008840FD">
      <w:pPr>
        <w:pStyle w:val="EndNoteBibliography"/>
        <w:spacing w:after="0"/>
        <w:ind w:left="720" w:hanging="720"/>
      </w:pPr>
      <w:r w:rsidRPr="008840FD">
        <w:t>26.</w:t>
      </w:r>
      <w:r w:rsidRPr="008840FD">
        <w:tab/>
        <w:t xml:space="preserve">Braun V and Clarke V. What can “thematic analysis” offer health and wellbeing researchers? </w:t>
      </w:r>
      <w:r w:rsidRPr="008840FD">
        <w:rPr>
          <w:i/>
        </w:rPr>
        <w:t>International Journal of Qualitative Studies on Health and Well-being</w:t>
      </w:r>
      <w:r w:rsidRPr="008840FD">
        <w:t xml:space="preserve"> 2014;9:10.3402/qhw.v9.26152.</w:t>
      </w:r>
    </w:p>
    <w:p w14:paraId="56FBE535" w14:textId="77777777" w:rsidR="008840FD" w:rsidRPr="008840FD" w:rsidRDefault="008840FD" w:rsidP="008840FD">
      <w:pPr>
        <w:pStyle w:val="EndNoteBibliography"/>
        <w:spacing w:after="0"/>
        <w:ind w:left="720" w:hanging="720"/>
      </w:pPr>
      <w:r w:rsidRPr="008840FD">
        <w:t>27.</w:t>
      </w:r>
      <w:r w:rsidRPr="008840FD">
        <w:tab/>
        <w:t xml:space="preserve">Braun V and Clarke V. Using thematic analysis in psychology. </w:t>
      </w:r>
      <w:r w:rsidRPr="008840FD">
        <w:rPr>
          <w:i/>
        </w:rPr>
        <w:t>Qualitative Research in Psychology</w:t>
      </w:r>
      <w:r w:rsidRPr="008840FD">
        <w:t xml:space="preserve"> 2006;3:77-101.</w:t>
      </w:r>
    </w:p>
    <w:p w14:paraId="1F3FBBE3" w14:textId="77777777" w:rsidR="008840FD" w:rsidRPr="008840FD" w:rsidRDefault="008840FD" w:rsidP="008840FD">
      <w:pPr>
        <w:pStyle w:val="EndNoteBibliography"/>
        <w:spacing w:after="0"/>
        <w:ind w:left="720" w:hanging="720"/>
      </w:pPr>
      <w:r w:rsidRPr="008840FD">
        <w:t>28.</w:t>
      </w:r>
      <w:r w:rsidRPr="008840FD">
        <w:tab/>
        <w:t xml:space="preserve">Huby K, Swallow V, Smith T, et al. Children and young people's views on access to a web-based application to support personal management of long-term conditions: a qualitative study. </w:t>
      </w:r>
      <w:r w:rsidRPr="008840FD">
        <w:rPr>
          <w:i/>
        </w:rPr>
        <w:t>Child Care Health Dev</w:t>
      </w:r>
      <w:r w:rsidRPr="008840FD">
        <w:t xml:space="preserve"> 2017;43:126-132.</w:t>
      </w:r>
    </w:p>
    <w:p w14:paraId="09F588FB" w14:textId="77777777" w:rsidR="008840FD" w:rsidRPr="008840FD" w:rsidRDefault="008840FD" w:rsidP="008840FD">
      <w:pPr>
        <w:pStyle w:val="EndNoteBibliography"/>
        <w:spacing w:after="0"/>
        <w:ind w:left="720" w:hanging="720"/>
      </w:pPr>
      <w:r w:rsidRPr="008840FD">
        <w:t>29.</w:t>
      </w:r>
      <w:r w:rsidRPr="008840FD">
        <w:tab/>
        <w:t xml:space="preserve">Breakey V R, Warias A V, Ignas D M, et al. The value of usability testing for Internet-based adolescent self-management interventions: "Managing Hemophilia Online". </w:t>
      </w:r>
      <w:r w:rsidRPr="008840FD">
        <w:rPr>
          <w:i/>
        </w:rPr>
        <w:t>BMC Med Inform Decis Mak</w:t>
      </w:r>
      <w:r w:rsidRPr="008840FD">
        <w:t xml:space="preserve"> 2013;13:113.</w:t>
      </w:r>
    </w:p>
    <w:p w14:paraId="53CF454E" w14:textId="77777777" w:rsidR="008840FD" w:rsidRPr="008840FD" w:rsidRDefault="008840FD" w:rsidP="008840FD">
      <w:pPr>
        <w:pStyle w:val="EndNoteBibliography"/>
        <w:spacing w:after="0"/>
        <w:ind w:left="720" w:hanging="720"/>
      </w:pPr>
      <w:r w:rsidRPr="008840FD">
        <w:t>30.</w:t>
      </w:r>
      <w:r w:rsidRPr="008840FD">
        <w:tab/>
        <w:t xml:space="preserve">Davis S R, Peters D, Calvo R A, et al. "Kiss myAsthma": Using a participatory design approach to develop a self-management app with young people with asthma. </w:t>
      </w:r>
      <w:r w:rsidRPr="008840FD">
        <w:rPr>
          <w:i/>
        </w:rPr>
        <w:t>J Asthma</w:t>
      </w:r>
      <w:r w:rsidRPr="008840FD">
        <w:t xml:space="preserve"> 20171-10.</w:t>
      </w:r>
    </w:p>
    <w:p w14:paraId="08267524" w14:textId="77777777" w:rsidR="008840FD" w:rsidRPr="008840FD" w:rsidRDefault="008840FD" w:rsidP="008840FD">
      <w:pPr>
        <w:pStyle w:val="EndNoteBibliography"/>
        <w:spacing w:after="0"/>
        <w:ind w:left="720" w:hanging="720"/>
      </w:pPr>
      <w:r w:rsidRPr="008840FD">
        <w:t>31.</w:t>
      </w:r>
      <w:r w:rsidRPr="008840FD">
        <w:tab/>
        <w:t xml:space="preserve">Cai R A, Beste D, Chaplin H, et al. Developing and Evaluating JIApp: Acceptability and Usability of a Smartphone App System to Improve Self-Management in Young People With Juvenile Idiopathic Arthritis. </w:t>
      </w:r>
      <w:r w:rsidRPr="008840FD">
        <w:rPr>
          <w:i/>
        </w:rPr>
        <w:t>JMIR Mhealth Uhealth</w:t>
      </w:r>
      <w:r w:rsidRPr="008840FD">
        <w:t xml:space="preserve"> 2017;5:e121.</w:t>
      </w:r>
    </w:p>
    <w:p w14:paraId="26C88038" w14:textId="77777777" w:rsidR="008840FD" w:rsidRPr="008840FD" w:rsidRDefault="008840FD" w:rsidP="008840FD">
      <w:pPr>
        <w:pStyle w:val="EndNoteBibliography"/>
        <w:spacing w:after="0"/>
        <w:ind w:left="720" w:hanging="720"/>
      </w:pPr>
      <w:r w:rsidRPr="008840FD">
        <w:t>32.</w:t>
      </w:r>
      <w:r w:rsidRPr="008840FD">
        <w:tab/>
        <w:t xml:space="preserve">Tait A R, Geisser M E, Ray L, et al. Disclosing Study Information to Children and Adolescents: Is what they want, what their Parents think they want? </w:t>
      </w:r>
      <w:r w:rsidRPr="008840FD">
        <w:rPr>
          <w:i/>
        </w:rPr>
        <w:t>Acad Pediatr</w:t>
      </w:r>
      <w:r w:rsidRPr="008840FD">
        <w:t xml:space="preserve"> 2017.</w:t>
      </w:r>
    </w:p>
    <w:p w14:paraId="10F1F983" w14:textId="77777777" w:rsidR="008840FD" w:rsidRPr="008840FD" w:rsidRDefault="008840FD" w:rsidP="008840FD">
      <w:pPr>
        <w:pStyle w:val="EndNoteBibliography"/>
        <w:spacing w:after="0"/>
        <w:ind w:left="720" w:hanging="720"/>
      </w:pPr>
      <w:r w:rsidRPr="008840FD">
        <w:t>33.</w:t>
      </w:r>
      <w:r w:rsidRPr="008840FD">
        <w:tab/>
        <w:t xml:space="preserve">Vanhelst J, Hardy L, Bert D, et al. Effect of child health status on parents' allowing children to participate in pediatric research. </w:t>
      </w:r>
      <w:r w:rsidRPr="008840FD">
        <w:rPr>
          <w:i/>
        </w:rPr>
        <w:t>BMC Med Ethics</w:t>
      </w:r>
      <w:r w:rsidRPr="008840FD">
        <w:t xml:space="preserve"> 2013;14:7.</w:t>
      </w:r>
    </w:p>
    <w:p w14:paraId="01A83EE9" w14:textId="77777777" w:rsidR="008840FD" w:rsidRPr="008840FD" w:rsidRDefault="008840FD" w:rsidP="008840FD">
      <w:pPr>
        <w:pStyle w:val="EndNoteBibliography"/>
        <w:spacing w:after="0"/>
        <w:ind w:left="720" w:hanging="720"/>
      </w:pPr>
      <w:r w:rsidRPr="008840FD">
        <w:t>34.</w:t>
      </w:r>
      <w:r w:rsidRPr="008840FD">
        <w:tab/>
        <w:t xml:space="preserve">Tait A R, Voepel-Lewis T and Malviya S. Factors that influence parents' assessments of the risks and benefits of research involving their children. </w:t>
      </w:r>
      <w:r w:rsidRPr="008840FD">
        <w:rPr>
          <w:i/>
        </w:rPr>
        <w:t>Pediatrics</w:t>
      </w:r>
      <w:r w:rsidRPr="008840FD">
        <w:t xml:space="preserve"> 2004;113:727-32.</w:t>
      </w:r>
    </w:p>
    <w:p w14:paraId="33C36100" w14:textId="77777777" w:rsidR="008840FD" w:rsidRPr="008840FD" w:rsidRDefault="008840FD" w:rsidP="008840FD">
      <w:pPr>
        <w:pStyle w:val="EndNoteBibliography"/>
        <w:spacing w:after="0"/>
        <w:ind w:left="720" w:hanging="720"/>
      </w:pPr>
      <w:r w:rsidRPr="008840FD">
        <w:t>35.</w:t>
      </w:r>
      <w:r w:rsidRPr="008840FD">
        <w:tab/>
        <w:t xml:space="preserve">Grady C, Wiener L, Abdoler E, et al. Assent in research: the voices of adolescents. </w:t>
      </w:r>
      <w:r w:rsidRPr="008840FD">
        <w:rPr>
          <w:i/>
        </w:rPr>
        <w:t>J Adolesc Health</w:t>
      </w:r>
      <w:r w:rsidRPr="008840FD">
        <w:t xml:space="preserve"> 2014;54:515-20.</w:t>
      </w:r>
    </w:p>
    <w:p w14:paraId="1948A553" w14:textId="77777777" w:rsidR="008840FD" w:rsidRPr="008840FD" w:rsidRDefault="008840FD" w:rsidP="008840FD">
      <w:pPr>
        <w:pStyle w:val="EndNoteBibliography"/>
        <w:spacing w:after="0"/>
        <w:ind w:left="720" w:hanging="720"/>
      </w:pPr>
      <w:r w:rsidRPr="008840FD">
        <w:t>36.</w:t>
      </w:r>
      <w:r w:rsidRPr="008840FD">
        <w:tab/>
        <w:t xml:space="preserve">Harvey M, Nongena P, Edwards D, et al. ‘We knew it was a totally at random thing’: parents’ experiences of being part of a neonatal trial. </w:t>
      </w:r>
      <w:r w:rsidRPr="008840FD">
        <w:rPr>
          <w:i/>
        </w:rPr>
        <w:t>Trials</w:t>
      </w:r>
      <w:r w:rsidRPr="008840FD">
        <w:t xml:space="preserve"> 2017;18:361.</w:t>
      </w:r>
    </w:p>
    <w:p w14:paraId="02E4713D" w14:textId="77777777" w:rsidR="008840FD" w:rsidRPr="008840FD" w:rsidRDefault="008840FD" w:rsidP="008840FD">
      <w:pPr>
        <w:pStyle w:val="EndNoteBibliography"/>
        <w:spacing w:after="0"/>
        <w:ind w:left="720" w:hanging="720"/>
      </w:pPr>
      <w:r w:rsidRPr="008840FD">
        <w:t>37.</w:t>
      </w:r>
      <w:r w:rsidRPr="008840FD">
        <w:tab/>
        <w:t xml:space="preserve">Woolfall K, Shilling V, Hickey H, et al. Parents' agendas in paediatric clinical trial recruitment are different from researchers' and often remain unvoiced: a qualitative study. </w:t>
      </w:r>
      <w:r w:rsidRPr="008840FD">
        <w:rPr>
          <w:i/>
        </w:rPr>
        <w:t>PLoS One</w:t>
      </w:r>
      <w:r w:rsidRPr="008840FD">
        <w:t xml:space="preserve"> 2013;8:e67352.</w:t>
      </w:r>
    </w:p>
    <w:p w14:paraId="16995296" w14:textId="77777777" w:rsidR="008840FD" w:rsidRPr="008840FD" w:rsidRDefault="008840FD" w:rsidP="008840FD">
      <w:pPr>
        <w:pStyle w:val="EndNoteBibliography"/>
        <w:spacing w:after="0"/>
        <w:ind w:left="720" w:hanging="720"/>
      </w:pPr>
      <w:r w:rsidRPr="008840FD">
        <w:t>38.</w:t>
      </w:r>
      <w:r w:rsidRPr="008840FD">
        <w:tab/>
        <w:t xml:space="preserve">Luchtenberg M, Maeckelberghe E, Locock L, et al. Young people's experiences of participation in clinical trials: Reasons for taking part. </w:t>
      </w:r>
      <w:r w:rsidRPr="008840FD">
        <w:rPr>
          <w:i/>
        </w:rPr>
        <w:t>The American Journal of Bioethics</w:t>
      </w:r>
      <w:r w:rsidRPr="008840FD">
        <w:t xml:space="preserve"> 2015;15:3-13.</w:t>
      </w:r>
    </w:p>
    <w:p w14:paraId="21985B2B" w14:textId="77777777" w:rsidR="008840FD" w:rsidRPr="008840FD" w:rsidRDefault="008840FD" w:rsidP="008840FD">
      <w:pPr>
        <w:pStyle w:val="EndNoteBibliography"/>
        <w:spacing w:after="0"/>
        <w:ind w:left="720" w:hanging="720"/>
      </w:pPr>
      <w:r w:rsidRPr="008840FD">
        <w:t>39.</w:t>
      </w:r>
      <w:r w:rsidRPr="008840FD">
        <w:tab/>
        <w:t xml:space="preserve">Ingersgaard M V, Tulstrup M, Schmiegelow K, et al. A Qualitative Study of Decision‐Making on Phase III Randomized Clinical Trial Participation in Pediatric Oncology: Adolescents’ and Parents’ Perspectives and Preferences. </w:t>
      </w:r>
      <w:r w:rsidRPr="008840FD">
        <w:rPr>
          <w:i/>
        </w:rPr>
        <w:t>Journal of advanced nursing</w:t>
      </w:r>
      <w:r w:rsidRPr="008840FD">
        <w:t xml:space="preserve"> 2018.</w:t>
      </w:r>
    </w:p>
    <w:p w14:paraId="0E451BB9" w14:textId="77777777" w:rsidR="008840FD" w:rsidRPr="008840FD" w:rsidRDefault="008840FD" w:rsidP="008840FD">
      <w:pPr>
        <w:pStyle w:val="EndNoteBibliography"/>
        <w:spacing w:after="0"/>
        <w:ind w:left="720" w:hanging="720"/>
      </w:pPr>
      <w:r w:rsidRPr="008840FD">
        <w:t>40.</w:t>
      </w:r>
      <w:r w:rsidRPr="008840FD">
        <w:tab/>
        <w:t xml:space="preserve">Shneerson C, Windle R and Cox K. Innovating information-delivery for potential clinical trials participants. What do patients want from multi-media resources? </w:t>
      </w:r>
      <w:r w:rsidRPr="008840FD">
        <w:rPr>
          <w:i/>
        </w:rPr>
        <w:t>Patient Educ Couns</w:t>
      </w:r>
      <w:r w:rsidRPr="008840FD">
        <w:t xml:space="preserve"> 2013;90:111-7.</w:t>
      </w:r>
    </w:p>
    <w:p w14:paraId="26BC51BA" w14:textId="77777777" w:rsidR="008840FD" w:rsidRPr="008840FD" w:rsidRDefault="008840FD" w:rsidP="008840FD">
      <w:pPr>
        <w:pStyle w:val="EndNoteBibliography"/>
        <w:spacing w:after="0"/>
        <w:ind w:left="720" w:hanging="720"/>
      </w:pPr>
      <w:r w:rsidRPr="008840FD">
        <w:t>41.</w:t>
      </w:r>
      <w:r w:rsidRPr="008840FD">
        <w:tab/>
        <w:t xml:space="preserve">Blake D R, Lemay C A, Maranda L S, et al. Development and evaluation of a web-based assent for adolescents considering an HIV vaccine trial. </w:t>
      </w:r>
      <w:r w:rsidRPr="008840FD">
        <w:rPr>
          <w:i/>
        </w:rPr>
        <w:t>AIDS care</w:t>
      </w:r>
      <w:r w:rsidRPr="008840FD">
        <w:t xml:space="preserve"> 2015;27:1005-1013.</w:t>
      </w:r>
    </w:p>
    <w:p w14:paraId="6F755073" w14:textId="77777777" w:rsidR="008840FD" w:rsidRPr="008840FD" w:rsidRDefault="008840FD" w:rsidP="008840FD">
      <w:pPr>
        <w:pStyle w:val="EndNoteBibliography"/>
        <w:spacing w:after="0"/>
        <w:ind w:left="720" w:hanging="720"/>
      </w:pPr>
      <w:r w:rsidRPr="008840FD">
        <w:t>42.</w:t>
      </w:r>
      <w:r w:rsidRPr="008840FD">
        <w:tab/>
        <w:t xml:space="preserve">Vaughn L M, Wagner E and Jacquez F. A review of community-based participatory research in child health. </w:t>
      </w:r>
      <w:r w:rsidRPr="008840FD">
        <w:rPr>
          <w:i/>
        </w:rPr>
        <w:t>MCN Am J Matern Child Nurs</w:t>
      </w:r>
      <w:r w:rsidRPr="008840FD">
        <w:t xml:space="preserve"> 2013;38:48-53.</w:t>
      </w:r>
    </w:p>
    <w:p w14:paraId="3EE2878A" w14:textId="77777777" w:rsidR="008840FD" w:rsidRPr="008840FD" w:rsidRDefault="008840FD" w:rsidP="008840FD">
      <w:pPr>
        <w:pStyle w:val="EndNoteBibliography"/>
        <w:spacing w:after="0"/>
        <w:ind w:left="720" w:hanging="720"/>
      </w:pPr>
      <w:r w:rsidRPr="008840FD">
        <w:t>43.</w:t>
      </w:r>
      <w:r w:rsidRPr="008840FD">
        <w:tab/>
        <w:t xml:space="preserve">Kendal S E, Milnes L, Welsby H, et al. Prioritizing young people's emotional health support needs via participatory research. </w:t>
      </w:r>
      <w:r w:rsidRPr="008840FD">
        <w:rPr>
          <w:i/>
        </w:rPr>
        <w:t>J Psychiatr Ment Health Nurs</w:t>
      </w:r>
      <w:r w:rsidRPr="008840FD">
        <w:t xml:space="preserve"> 2017;24:263-271.</w:t>
      </w:r>
    </w:p>
    <w:p w14:paraId="0FB8890F" w14:textId="77777777" w:rsidR="008840FD" w:rsidRPr="008840FD" w:rsidRDefault="008840FD" w:rsidP="008840FD">
      <w:pPr>
        <w:pStyle w:val="EndNoteBibliography"/>
        <w:ind w:left="720" w:hanging="720"/>
      </w:pPr>
      <w:r w:rsidRPr="008840FD">
        <w:t>44.</w:t>
      </w:r>
      <w:r w:rsidRPr="008840FD">
        <w:tab/>
        <w:t xml:space="preserve">Treweek S, Bevan S, Bower P, et al. Trial Forge Guidance 1: what is a Study Within A Trial (SWAT)? </w:t>
      </w:r>
      <w:r w:rsidRPr="008840FD">
        <w:rPr>
          <w:i/>
        </w:rPr>
        <w:t>Trials</w:t>
      </w:r>
      <w:r w:rsidRPr="008840FD">
        <w:t xml:space="preserve"> 2018;19:139.</w:t>
      </w:r>
    </w:p>
    <w:p w14:paraId="4BFAF32A" w14:textId="43B84840" w:rsidR="00441C7A" w:rsidRDefault="006472B2" w:rsidP="00000F73">
      <w:pPr>
        <w:spacing w:after="0" w:line="360" w:lineRule="auto"/>
      </w:pPr>
      <w:r>
        <w:fldChar w:fldCharType="end"/>
      </w:r>
    </w:p>
    <w:p w14:paraId="4F7526B7" w14:textId="52FA3154" w:rsidR="005315FB" w:rsidRPr="00000F73" w:rsidRDefault="005315FB" w:rsidP="005315FB">
      <w:pPr>
        <w:spacing w:after="0" w:line="360" w:lineRule="auto"/>
        <w:rPr>
          <w:b/>
        </w:rPr>
      </w:pPr>
      <w:r w:rsidRPr="00000F73">
        <w:rPr>
          <w:b/>
        </w:rPr>
        <w:t>Acknowledgments</w:t>
      </w:r>
    </w:p>
    <w:p w14:paraId="107FB36A" w14:textId="1FC7F242" w:rsidR="00665F37" w:rsidRDefault="005315FB" w:rsidP="005315FB">
      <w:pPr>
        <w:spacing w:after="0" w:line="360" w:lineRule="auto"/>
      </w:pPr>
      <w:r w:rsidRPr="00000F73">
        <w:t xml:space="preserve">We gratefully acknowledge all the children, young people, parents and health professionals who participated in the interviews and provided invaluable details about their needs and preferences of a healthcare trial website. We would like to thank </w:t>
      </w:r>
      <w:r w:rsidR="00A3602C">
        <w:t xml:space="preserve">members of our TRECA Study Advisory Group who are not authors on this paper (Prof Carrol Gamble, Prof Michael Beresford, </w:t>
      </w:r>
      <w:r w:rsidR="005B760E">
        <w:t>Ms Robyn Challinor)</w:t>
      </w:r>
      <w:r w:rsidRPr="00000F73">
        <w:t xml:space="preserve">, </w:t>
      </w:r>
      <w:r w:rsidR="005B760E">
        <w:t xml:space="preserve">the TRECA </w:t>
      </w:r>
      <w:r w:rsidRPr="00000F73">
        <w:t>Study Steering Committee</w:t>
      </w:r>
      <w:r w:rsidR="00A3602C">
        <w:t xml:space="preserve"> </w:t>
      </w:r>
      <w:r w:rsidR="005B760E">
        <w:t xml:space="preserve">members </w:t>
      </w:r>
      <w:r w:rsidR="00A3602C">
        <w:t>(Prof Faith Gibson, Prof Louise Locock, Dr Bob Philips, Dr Louca-Mai Brady and Dr Matt Sydes)</w:t>
      </w:r>
      <w:r w:rsidRPr="00000F73">
        <w:t xml:space="preserve"> and </w:t>
      </w:r>
      <w:r w:rsidR="00A3602C">
        <w:t xml:space="preserve">the </w:t>
      </w:r>
      <w:r w:rsidRPr="00000F73">
        <w:t xml:space="preserve">TRECA </w:t>
      </w:r>
      <w:r w:rsidR="00A3602C">
        <w:t xml:space="preserve">Study </w:t>
      </w:r>
      <w:r w:rsidRPr="00000F73">
        <w:t xml:space="preserve">Patient and Parent Advisory Group for their input into the study. Thank you to </w:t>
      </w:r>
      <w:r w:rsidR="007C2B55">
        <w:t xml:space="preserve">those who helped us identify and recruit </w:t>
      </w:r>
      <w:r w:rsidRPr="00000F73">
        <w:t xml:space="preserve">participants for the interviews. </w:t>
      </w:r>
      <w:r w:rsidR="00665F37">
        <w:t>We would like to thank the SCIPI Trial Investigators for allowing us to use content from the SCIPI trial when developing these multimedia websites. The SCIPI trial was funded by the NIHR</w:t>
      </w:r>
      <w:r w:rsidR="00665F37" w:rsidRPr="00665F37">
        <w:t xml:space="preserve"> Health Technology Assessment programme</w:t>
      </w:r>
      <w:r w:rsidR="00665F37">
        <w:t xml:space="preserve"> (</w:t>
      </w:r>
      <w:r w:rsidR="00665F37" w:rsidRPr="00665F37">
        <w:t>08/14/39</w:t>
      </w:r>
      <w:r w:rsidR="00665F37">
        <w:t xml:space="preserve">). </w:t>
      </w:r>
      <w:r w:rsidRPr="00000F73">
        <w:t>We would</w:t>
      </w:r>
      <w:r w:rsidR="00665F37">
        <w:t xml:space="preserve"> also</w:t>
      </w:r>
      <w:r w:rsidRPr="00000F73">
        <w:t xml:space="preserve"> like to thank the Hi-Light trial Investigators for allowing access to their participant video for use in the interviews. </w:t>
      </w:r>
    </w:p>
    <w:p w14:paraId="5C5B0EB3" w14:textId="67B7C7FA" w:rsidR="005315FB" w:rsidRPr="007C2B55" w:rsidRDefault="0051081D" w:rsidP="005315FB">
      <w:pPr>
        <w:spacing w:after="0" w:line="360" w:lineRule="auto"/>
        <w:rPr>
          <w:i/>
        </w:rPr>
      </w:pPr>
      <w:r>
        <w:t>We would also like to thank Morph (</w:t>
      </w:r>
      <w:hyperlink r:id="rId15" w:history="1">
        <w:r w:rsidRPr="00584138">
          <w:rPr>
            <w:rStyle w:val="Hyperlink"/>
          </w:rPr>
          <w:t>https://morph.co.uk/</w:t>
        </w:r>
      </w:hyperlink>
      <w:r>
        <w:t xml:space="preserve">) who developed the </w:t>
      </w:r>
      <w:r w:rsidR="000D08D1">
        <w:t>multimedia websites</w:t>
      </w:r>
      <w:r>
        <w:t xml:space="preserve"> based on data from each round of interviews.</w:t>
      </w:r>
    </w:p>
    <w:p w14:paraId="2C4FC929" w14:textId="77777777" w:rsidR="005315FB" w:rsidRPr="00000F73" w:rsidRDefault="005315FB" w:rsidP="005315FB">
      <w:pPr>
        <w:spacing w:after="0" w:line="360" w:lineRule="auto"/>
      </w:pPr>
    </w:p>
    <w:p w14:paraId="6C0F31FE" w14:textId="02FC140F" w:rsidR="005315FB" w:rsidRPr="00EA4267" w:rsidRDefault="00CA333C" w:rsidP="005315FB">
      <w:pPr>
        <w:spacing w:after="0" w:line="360" w:lineRule="auto"/>
        <w:rPr>
          <w:b/>
        </w:rPr>
      </w:pPr>
      <w:r>
        <w:rPr>
          <w:b/>
        </w:rPr>
        <w:t>Competing</w:t>
      </w:r>
      <w:r w:rsidR="00EA4267">
        <w:rPr>
          <w:b/>
        </w:rPr>
        <w:t xml:space="preserve"> interest</w:t>
      </w:r>
      <w:r>
        <w:rPr>
          <w:b/>
        </w:rPr>
        <w:t>s</w:t>
      </w:r>
      <w:r w:rsidR="00EA4267">
        <w:rPr>
          <w:b/>
        </w:rPr>
        <w:t xml:space="preserve">: </w:t>
      </w:r>
      <w:r w:rsidR="005315FB" w:rsidRPr="00000F73">
        <w:t>None declared.</w:t>
      </w:r>
    </w:p>
    <w:p w14:paraId="1DFDCAF9" w14:textId="77777777" w:rsidR="005315FB" w:rsidRPr="00000F73" w:rsidRDefault="005315FB" w:rsidP="005315FB">
      <w:pPr>
        <w:spacing w:after="0" w:line="360" w:lineRule="auto"/>
        <w:rPr>
          <w:b/>
        </w:rPr>
      </w:pPr>
    </w:p>
    <w:p w14:paraId="08C058AC" w14:textId="030D649C" w:rsidR="005315FB" w:rsidRPr="00EA4267" w:rsidRDefault="005315FB" w:rsidP="005315FB">
      <w:pPr>
        <w:spacing w:after="0" w:line="360" w:lineRule="auto"/>
        <w:rPr>
          <w:b/>
        </w:rPr>
      </w:pPr>
      <w:r w:rsidRPr="00000F73">
        <w:rPr>
          <w:b/>
        </w:rPr>
        <w:t>Funding</w:t>
      </w:r>
      <w:r w:rsidR="00EA4267">
        <w:rPr>
          <w:b/>
        </w:rPr>
        <w:t xml:space="preserve">: </w:t>
      </w:r>
      <w:r w:rsidRPr="00000F73">
        <w:t>The TRECA study was funded by the NIHR Health Services &amp; Delivery Research Programme (project number 14/21/21). The views expressed are those of the authors and not necessarily those of the NHS, the NIHR or the Department of Health.</w:t>
      </w:r>
    </w:p>
    <w:p w14:paraId="09051C98" w14:textId="77777777" w:rsidR="00EA4267" w:rsidRPr="00201D65" w:rsidRDefault="00EA4267" w:rsidP="00000F73">
      <w:pPr>
        <w:spacing w:after="0" w:line="360" w:lineRule="auto"/>
        <w:rPr>
          <w:b/>
        </w:rPr>
      </w:pPr>
    </w:p>
    <w:p w14:paraId="47CF1651" w14:textId="3AF878DC" w:rsidR="00EA4267" w:rsidRDefault="00EA4267" w:rsidP="00000F73">
      <w:pPr>
        <w:spacing w:after="0" w:line="360" w:lineRule="auto"/>
      </w:pPr>
      <w:r w:rsidRPr="00201D65">
        <w:rPr>
          <w:b/>
        </w:rPr>
        <w:t>Contributors:</w:t>
      </w:r>
      <w:r>
        <w:t xml:space="preserve"> PK, BY, SH and JMK </w:t>
      </w:r>
      <w:r w:rsidR="00652E19">
        <w:t>designed the structure of the interviews</w:t>
      </w:r>
      <w:r>
        <w:t>. JM-K conducted the interviews and focus group discussions and analysed</w:t>
      </w:r>
      <w:r w:rsidR="00672386">
        <w:t xml:space="preserve"> the data with guidance from BY,</w:t>
      </w:r>
      <w:r>
        <w:t xml:space="preserve"> KA and PK. </w:t>
      </w:r>
      <w:r w:rsidR="00652E19">
        <w:t>JM-K wrote the manuscript with specific key input from BY, KA and PK. PBower, IW, SH, PBaines, CS, JP, RS and DHT all reviewed drafts of the manuscript and provided input to critically rev</w:t>
      </w:r>
      <w:r w:rsidR="009049E1">
        <w:t>ise the manuscript. All authors</w:t>
      </w:r>
      <w:r w:rsidR="00652E19">
        <w:t xml:space="preserve"> read and approved the final manuscript.</w:t>
      </w:r>
    </w:p>
    <w:p w14:paraId="71623405" w14:textId="1DBADBFF" w:rsidR="00EA4267" w:rsidRDefault="00EA4267" w:rsidP="00000F73">
      <w:pPr>
        <w:spacing w:after="0" w:line="360" w:lineRule="auto"/>
      </w:pPr>
    </w:p>
    <w:p w14:paraId="25B939EE" w14:textId="4DF02931" w:rsidR="00CA333C" w:rsidRPr="00CA333C" w:rsidRDefault="00CA333C" w:rsidP="00CA333C">
      <w:pPr>
        <w:rPr>
          <w:b/>
        </w:rPr>
      </w:pPr>
      <w:r w:rsidRPr="00CA333C">
        <w:rPr>
          <w:b/>
        </w:rPr>
        <w:t>Ethical approval:</w:t>
      </w:r>
      <w:r w:rsidRPr="00CA333C">
        <w:t xml:space="preserve"> Yorkshire and the Humber Research Ethics Committee (16/YH/0158), the Health Research Authority (IRAS ID 195396) and the various NHS Trust Research &amp; Development Departments involved approved the study.</w:t>
      </w:r>
      <w:r w:rsidRPr="00CA333C">
        <w:rPr>
          <w:b/>
        </w:rPr>
        <w:t xml:space="preserve"> </w:t>
      </w:r>
    </w:p>
    <w:p w14:paraId="249690DE" w14:textId="054A2BB0" w:rsidR="00CA333C" w:rsidRPr="00CA333C" w:rsidRDefault="00CA333C" w:rsidP="00000F73">
      <w:pPr>
        <w:spacing w:after="0" w:line="360" w:lineRule="auto"/>
        <w:rPr>
          <w:b/>
        </w:rPr>
      </w:pPr>
    </w:p>
    <w:p w14:paraId="220C15B7" w14:textId="06B555DC" w:rsidR="005315FB" w:rsidRDefault="00652E19" w:rsidP="00000F73">
      <w:pPr>
        <w:spacing w:after="0" w:line="360" w:lineRule="auto"/>
      </w:pPr>
      <w:r w:rsidRPr="00652E19">
        <w:rPr>
          <w:b/>
        </w:rPr>
        <w:t>Data sharing statement:</w:t>
      </w:r>
      <w:r>
        <w:t xml:space="preserve"> No additional data are available.</w:t>
      </w:r>
    </w:p>
    <w:p w14:paraId="2A099BE9" w14:textId="659EE4EA" w:rsidR="00652E19" w:rsidRDefault="00652E19" w:rsidP="00000F73">
      <w:pPr>
        <w:spacing w:after="0" w:line="360" w:lineRule="auto"/>
      </w:pPr>
    </w:p>
    <w:p w14:paraId="1BC0DAF3" w14:textId="01534469" w:rsidR="00652E19" w:rsidRDefault="00652E19" w:rsidP="00000F73">
      <w:pPr>
        <w:spacing w:after="0" w:line="360" w:lineRule="auto"/>
      </w:pPr>
      <w:r w:rsidRPr="00652E19">
        <w:rPr>
          <w:b/>
        </w:rPr>
        <w:t>Study registration:</w:t>
      </w:r>
      <w:r>
        <w:t xml:space="preserve"> </w:t>
      </w:r>
      <w:r w:rsidR="00B86788">
        <w:t>The TRECA Study is registered (</w:t>
      </w:r>
      <w:r w:rsidRPr="00652E19">
        <w:t>ISRCTN73136092</w:t>
      </w:r>
      <w:r w:rsidR="00B86788">
        <w:t>).</w:t>
      </w:r>
    </w:p>
    <w:p w14:paraId="72740F9D" w14:textId="319B16D9" w:rsidR="00701A77" w:rsidRDefault="00701A77" w:rsidP="00000F73">
      <w:pPr>
        <w:spacing w:after="0" w:line="360" w:lineRule="auto"/>
      </w:pPr>
    </w:p>
    <w:p w14:paraId="25C855DB" w14:textId="0844AB4D" w:rsidR="00701A77" w:rsidRDefault="00701A77" w:rsidP="00000F73">
      <w:pPr>
        <w:spacing w:after="0" w:line="360" w:lineRule="auto"/>
      </w:pPr>
      <w:r w:rsidRPr="00701A77">
        <w:rPr>
          <w:b/>
        </w:rPr>
        <w:t>Figure 1:</w:t>
      </w:r>
      <w:r>
        <w:t xml:space="preserve"> Character design options</w:t>
      </w:r>
    </w:p>
    <w:p w14:paraId="4D6C6570" w14:textId="740472EB" w:rsidR="00701A77" w:rsidRDefault="00701A77" w:rsidP="00000F73">
      <w:pPr>
        <w:spacing w:after="0" w:line="360" w:lineRule="auto"/>
      </w:pPr>
      <w:r w:rsidRPr="00701A77">
        <w:rPr>
          <w:b/>
        </w:rPr>
        <w:t>Figure 2:</w:t>
      </w:r>
      <w:r>
        <w:t xml:space="preserve"> Younger multimedia website</w:t>
      </w:r>
    </w:p>
    <w:p w14:paraId="69B99283" w14:textId="65CA6E60" w:rsidR="00701A77" w:rsidRPr="00000F73" w:rsidRDefault="00701A77" w:rsidP="00000F73">
      <w:pPr>
        <w:spacing w:after="0" w:line="360" w:lineRule="auto"/>
      </w:pPr>
      <w:r w:rsidRPr="00701A77">
        <w:rPr>
          <w:b/>
        </w:rPr>
        <w:t>Figure 3:</w:t>
      </w:r>
      <w:r>
        <w:t xml:space="preserve"> Older multimedia website</w:t>
      </w:r>
    </w:p>
    <w:sectPr w:rsidR="00701A77" w:rsidRPr="00000F73" w:rsidSect="00692510">
      <w:footerReference w:type="default" r:id="rId16"/>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57966D" w14:textId="77777777" w:rsidR="008840FD" w:rsidRDefault="008840FD" w:rsidP="00B77FC2">
      <w:pPr>
        <w:spacing w:after="0" w:line="240" w:lineRule="auto"/>
      </w:pPr>
      <w:r>
        <w:separator/>
      </w:r>
    </w:p>
  </w:endnote>
  <w:endnote w:type="continuationSeparator" w:id="0">
    <w:p w14:paraId="4A9E77B4" w14:textId="77777777" w:rsidR="008840FD" w:rsidRDefault="008840FD" w:rsidP="00B77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2E420" w14:textId="6007B726" w:rsidR="008840FD" w:rsidRPr="00B77FC2" w:rsidRDefault="008840FD">
    <w:pPr>
      <w:pStyle w:val="Footer"/>
      <w:rPr>
        <w:i/>
      </w:rPr>
    </w:pPr>
    <w:r w:rsidRPr="00B77FC2">
      <w:rPr>
        <w:i/>
      </w:rPr>
      <w:ptab w:relativeTo="margin" w:alignment="right" w:leader="none"/>
    </w:r>
    <w:r w:rsidRPr="00B77FC2">
      <w:rPr>
        <w:i/>
      </w:rPr>
      <w:fldChar w:fldCharType="begin"/>
    </w:r>
    <w:r w:rsidRPr="00B77FC2">
      <w:rPr>
        <w:i/>
      </w:rPr>
      <w:instrText xml:space="preserve"> PAGE   \* MERGEFORMAT </w:instrText>
    </w:r>
    <w:r w:rsidRPr="00B77FC2">
      <w:rPr>
        <w:i/>
      </w:rPr>
      <w:fldChar w:fldCharType="separate"/>
    </w:r>
    <w:r w:rsidR="00E7244A">
      <w:rPr>
        <w:i/>
        <w:noProof/>
      </w:rPr>
      <w:t>1</w:t>
    </w:r>
    <w:r w:rsidRPr="00B77FC2">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213B18" w14:textId="77777777" w:rsidR="008840FD" w:rsidRDefault="008840FD" w:rsidP="00B77FC2">
      <w:pPr>
        <w:spacing w:after="0" w:line="240" w:lineRule="auto"/>
      </w:pPr>
      <w:r>
        <w:separator/>
      </w:r>
    </w:p>
  </w:footnote>
  <w:footnote w:type="continuationSeparator" w:id="0">
    <w:p w14:paraId="7DF1F487" w14:textId="77777777" w:rsidR="008840FD" w:rsidRDefault="008840FD" w:rsidP="00B77F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16E18"/>
    <w:multiLevelType w:val="hybridMultilevel"/>
    <w:tmpl w:val="B34A9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BE2BF6"/>
    <w:multiLevelType w:val="hybridMultilevel"/>
    <w:tmpl w:val="22022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6872F8"/>
    <w:multiLevelType w:val="hybridMultilevel"/>
    <w:tmpl w:val="4356A0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AE6E9F"/>
    <w:multiLevelType w:val="hybridMultilevel"/>
    <w:tmpl w:val="E812A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097721"/>
    <w:multiLevelType w:val="multilevel"/>
    <w:tmpl w:val="E23EF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214688E"/>
    <w:multiLevelType w:val="hybridMultilevel"/>
    <w:tmpl w:val="CE5C1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5D1175"/>
    <w:multiLevelType w:val="hybridMultilevel"/>
    <w:tmpl w:val="F63AD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1C2F96"/>
    <w:multiLevelType w:val="multilevel"/>
    <w:tmpl w:val="85929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0703BC5"/>
    <w:multiLevelType w:val="hybridMultilevel"/>
    <w:tmpl w:val="FC76E7B6"/>
    <w:lvl w:ilvl="0" w:tplc="37146082">
      <w:start w:val="1"/>
      <w:numFmt w:val="bullet"/>
      <w:lvlText w:val="•"/>
      <w:lvlJc w:val="left"/>
      <w:pPr>
        <w:tabs>
          <w:tab w:val="num" w:pos="720"/>
        </w:tabs>
        <w:ind w:left="720" w:hanging="360"/>
      </w:pPr>
      <w:rPr>
        <w:rFonts w:ascii="Arial" w:hAnsi="Arial" w:hint="default"/>
      </w:rPr>
    </w:lvl>
    <w:lvl w:ilvl="1" w:tplc="D3701288" w:tentative="1">
      <w:start w:val="1"/>
      <w:numFmt w:val="bullet"/>
      <w:lvlText w:val="•"/>
      <w:lvlJc w:val="left"/>
      <w:pPr>
        <w:tabs>
          <w:tab w:val="num" w:pos="1440"/>
        </w:tabs>
        <w:ind w:left="1440" w:hanging="360"/>
      </w:pPr>
      <w:rPr>
        <w:rFonts w:ascii="Arial" w:hAnsi="Arial" w:hint="default"/>
      </w:rPr>
    </w:lvl>
    <w:lvl w:ilvl="2" w:tplc="5E705D6E" w:tentative="1">
      <w:start w:val="1"/>
      <w:numFmt w:val="bullet"/>
      <w:lvlText w:val="•"/>
      <w:lvlJc w:val="left"/>
      <w:pPr>
        <w:tabs>
          <w:tab w:val="num" w:pos="2160"/>
        </w:tabs>
        <w:ind w:left="2160" w:hanging="360"/>
      </w:pPr>
      <w:rPr>
        <w:rFonts w:ascii="Arial" w:hAnsi="Arial" w:hint="default"/>
      </w:rPr>
    </w:lvl>
    <w:lvl w:ilvl="3" w:tplc="CBB224CA" w:tentative="1">
      <w:start w:val="1"/>
      <w:numFmt w:val="bullet"/>
      <w:lvlText w:val="•"/>
      <w:lvlJc w:val="left"/>
      <w:pPr>
        <w:tabs>
          <w:tab w:val="num" w:pos="2880"/>
        </w:tabs>
        <w:ind w:left="2880" w:hanging="360"/>
      </w:pPr>
      <w:rPr>
        <w:rFonts w:ascii="Arial" w:hAnsi="Arial" w:hint="default"/>
      </w:rPr>
    </w:lvl>
    <w:lvl w:ilvl="4" w:tplc="9C5A9AB4" w:tentative="1">
      <w:start w:val="1"/>
      <w:numFmt w:val="bullet"/>
      <w:lvlText w:val="•"/>
      <w:lvlJc w:val="left"/>
      <w:pPr>
        <w:tabs>
          <w:tab w:val="num" w:pos="3600"/>
        </w:tabs>
        <w:ind w:left="3600" w:hanging="360"/>
      </w:pPr>
      <w:rPr>
        <w:rFonts w:ascii="Arial" w:hAnsi="Arial" w:hint="default"/>
      </w:rPr>
    </w:lvl>
    <w:lvl w:ilvl="5" w:tplc="5EEE6098" w:tentative="1">
      <w:start w:val="1"/>
      <w:numFmt w:val="bullet"/>
      <w:lvlText w:val="•"/>
      <w:lvlJc w:val="left"/>
      <w:pPr>
        <w:tabs>
          <w:tab w:val="num" w:pos="4320"/>
        </w:tabs>
        <w:ind w:left="4320" w:hanging="360"/>
      </w:pPr>
      <w:rPr>
        <w:rFonts w:ascii="Arial" w:hAnsi="Arial" w:hint="default"/>
      </w:rPr>
    </w:lvl>
    <w:lvl w:ilvl="6" w:tplc="45AE8238" w:tentative="1">
      <w:start w:val="1"/>
      <w:numFmt w:val="bullet"/>
      <w:lvlText w:val="•"/>
      <w:lvlJc w:val="left"/>
      <w:pPr>
        <w:tabs>
          <w:tab w:val="num" w:pos="5040"/>
        </w:tabs>
        <w:ind w:left="5040" w:hanging="360"/>
      </w:pPr>
      <w:rPr>
        <w:rFonts w:ascii="Arial" w:hAnsi="Arial" w:hint="default"/>
      </w:rPr>
    </w:lvl>
    <w:lvl w:ilvl="7" w:tplc="03FC39A4" w:tentative="1">
      <w:start w:val="1"/>
      <w:numFmt w:val="bullet"/>
      <w:lvlText w:val="•"/>
      <w:lvlJc w:val="left"/>
      <w:pPr>
        <w:tabs>
          <w:tab w:val="num" w:pos="5760"/>
        </w:tabs>
        <w:ind w:left="5760" w:hanging="360"/>
      </w:pPr>
      <w:rPr>
        <w:rFonts w:ascii="Arial" w:hAnsi="Arial" w:hint="default"/>
      </w:rPr>
    </w:lvl>
    <w:lvl w:ilvl="8" w:tplc="A5BCCB3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1AE7585"/>
    <w:multiLevelType w:val="hybridMultilevel"/>
    <w:tmpl w:val="9768E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BA08B8"/>
    <w:multiLevelType w:val="hybridMultilevel"/>
    <w:tmpl w:val="C4B619E0"/>
    <w:lvl w:ilvl="0" w:tplc="9C167FD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6E7DF5"/>
    <w:multiLevelType w:val="hybridMultilevel"/>
    <w:tmpl w:val="FB989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596EDF"/>
    <w:multiLevelType w:val="hybridMultilevel"/>
    <w:tmpl w:val="F4447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3"/>
  </w:num>
  <w:num w:numId="5">
    <w:abstractNumId w:val="1"/>
  </w:num>
  <w:num w:numId="6">
    <w:abstractNumId w:val="8"/>
  </w:num>
  <w:num w:numId="7">
    <w:abstractNumId w:val="12"/>
  </w:num>
  <w:num w:numId="8">
    <w:abstractNumId w:val="9"/>
  </w:num>
  <w:num w:numId="9">
    <w:abstractNumId w:val="6"/>
  </w:num>
  <w:num w:numId="10">
    <w:abstractNumId w:val="11"/>
  </w:num>
  <w:num w:numId="11">
    <w:abstractNumId w:val="10"/>
  </w:num>
  <w:num w:numId="12">
    <w:abstractNumId w:val="7"/>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wfx5wdcaswvbeevf2vr5e8padzvts9da0r&quot;&gt;My EndNote Library_TRECA&lt;record-ids&gt;&lt;item&gt;6&lt;/item&gt;&lt;item&gt;16&lt;/item&gt;&lt;item&gt;30&lt;/item&gt;&lt;item&gt;116&lt;/item&gt;&lt;item&gt;117&lt;/item&gt;&lt;item&gt;208&lt;/item&gt;&lt;item&gt;213&lt;/item&gt;&lt;item&gt;250&lt;/item&gt;&lt;item&gt;254&lt;/item&gt;&lt;item&gt;265&lt;/item&gt;&lt;item&gt;268&lt;/item&gt;&lt;item&gt;269&lt;/item&gt;&lt;item&gt;278&lt;/item&gt;&lt;item&gt;279&lt;/item&gt;&lt;item&gt;282&lt;/item&gt;&lt;item&gt;285&lt;/item&gt;&lt;item&gt;292&lt;/item&gt;&lt;item&gt;294&lt;/item&gt;&lt;item&gt;298&lt;/item&gt;&lt;item&gt;401&lt;/item&gt;&lt;item&gt;408&lt;/item&gt;&lt;item&gt;471&lt;/item&gt;&lt;item&gt;656&lt;/item&gt;&lt;item&gt;664&lt;/item&gt;&lt;item&gt;713&lt;/item&gt;&lt;item&gt;742&lt;/item&gt;&lt;item&gt;750&lt;/item&gt;&lt;item&gt;851&lt;/item&gt;&lt;item&gt;853&lt;/item&gt;&lt;item&gt;854&lt;/item&gt;&lt;item&gt;855&lt;/item&gt;&lt;item&gt;856&lt;/item&gt;&lt;item&gt;869&lt;/item&gt;&lt;item&gt;875&lt;/item&gt;&lt;item&gt;876&lt;/item&gt;&lt;item&gt;879&lt;/item&gt;&lt;item&gt;881&lt;/item&gt;&lt;item&gt;882&lt;/item&gt;&lt;item&gt;884&lt;/item&gt;&lt;item&gt;889&lt;/item&gt;&lt;item&gt;890&lt;/item&gt;&lt;item&gt;891&lt;/item&gt;&lt;item&gt;913&lt;/item&gt;&lt;item&gt;1035&lt;/item&gt;&lt;/record-ids&gt;&lt;/item&gt;&lt;/Libraries&gt;"/>
  </w:docVars>
  <w:rsids>
    <w:rsidRoot w:val="0045563B"/>
    <w:rsid w:val="00000F73"/>
    <w:rsid w:val="0000111B"/>
    <w:rsid w:val="000014AF"/>
    <w:rsid w:val="00002099"/>
    <w:rsid w:val="00002A2C"/>
    <w:rsid w:val="00005814"/>
    <w:rsid w:val="00006A0A"/>
    <w:rsid w:val="000100AA"/>
    <w:rsid w:val="00010958"/>
    <w:rsid w:val="000118BB"/>
    <w:rsid w:val="00012317"/>
    <w:rsid w:val="00012635"/>
    <w:rsid w:val="00012B40"/>
    <w:rsid w:val="00014179"/>
    <w:rsid w:val="000141B8"/>
    <w:rsid w:val="0002259E"/>
    <w:rsid w:val="00027DA0"/>
    <w:rsid w:val="00027E10"/>
    <w:rsid w:val="00030917"/>
    <w:rsid w:val="0003139C"/>
    <w:rsid w:val="00032FCC"/>
    <w:rsid w:val="00034B48"/>
    <w:rsid w:val="000376EE"/>
    <w:rsid w:val="00042823"/>
    <w:rsid w:val="0004503E"/>
    <w:rsid w:val="00046019"/>
    <w:rsid w:val="00046508"/>
    <w:rsid w:val="000538A6"/>
    <w:rsid w:val="00054F75"/>
    <w:rsid w:val="0005627A"/>
    <w:rsid w:val="000574CC"/>
    <w:rsid w:val="00061AEF"/>
    <w:rsid w:val="00061B30"/>
    <w:rsid w:val="00061C03"/>
    <w:rsid w:val="000655F8"/>
    <w:rsid w:val="00070296"/>
    <w:rsid w:val="00071A4E"/>
    <w:rsid w:val="00072990"/>
    <w:rsid w:val="00075650"/>
    <w:rsid w:val="000837A8"/>
    <w:rsid w:val="000901FC"/>
    <w:rsid w:val="00090D61"/>
    <w:rsid w:val="00091F10"/>
    <w:rsid w:val="0009577A"/>
    <w:rsid w:val="00096610"/>
    <w:rsid w:val="000A2D66"/>
    <w:rsid w:val="000A6E39"/>
    <w:rsid w:val="000A7ED2"/>
    <w:rsid w:val="000B11EF"/>
    <w:rsid w:val="000B2BBD"/>
    <w:rsid w:val="000B3AF3"/>
    <w:rsid w:val="000B63B4"/>
    <w:rsid w:val="000B65C2"/>
    <w:rsid w:val="000C1331"/>
    <w:rsid w:val="000C18CE"/>
    <w:rsid w:val="000C5E9B"/>
    <w:rsid w:val="000C6870"/>
    <w:rsid w:val="000D0106"/>
    <w:rsid w:val="000D08D1"/>
    <w:rsid w:val="000D0A23"/>
    <w:rsid w:val="000D0B12"/>
    <w:rsid w:val="000D0F7D"/>
    <w:rsid w:val="000D220B"/>
    <w:rsid w:val="000E1CEA"/>
    <w:rsid w:val="000E4124"/>
    <w:rsid w:val="000E5914"/>
    <w:rsid w:val="000E7FFB"/>
    <w:rsid w:val="000F1590"/>
    <w:rsid w:val="000F316E"/>
    <w:rsid w:val="000F33BD"/>
    <w:rsid w:val="000F3477"/>
    <w:rsid w:val="000F4743"/>
    <w:rsid w:val="000F6F71"/>
    <w:rsid w:val="00101AA4"/>
    <w:rsid w:val="00102C89"/>
    <w:rsid w:val="001036ED"/>
    <w:rsid w:val="00110744"/>
    <w:rsid w:val="001124CF"/>
    <w:rsid w:val="00113018"/>
    <w:rsid w:val="00113C90"/>
    <w:rsid w:val="001147D6"/>
    <w:rsid w:val="001164FF"/>
    <w:rsid w:val="001245D1"/>
    <w:rsid w:val="00125185"/>
    <w:rsid w:val="00126568"/>
    <w:rsid w:val="001266EA"/>
    <w:rsid w:val="001274BA"/>
    <w:rsid w:val="0013277D"/>
    <w:rsid w:val="00134958"/>
    <w:rsid w:val="00135FA7"/>
    <w:rsid w:val="00140B33"/>
    <w:rsid w:val="001410E1"/>
    <w:rsid w:val="001424DE"/>
    <w:rsid w:val="0014315B"/>
    <w:rsid w:val="00143A0A"/>
    <w:rsid w:val="00143BEB"/>
    <w:rsid w:val="00144CFB"/>
    <w:rsid w:val="0014681E"/>
    <w:rsid w:val="00147761"/>
    <w:rsid w:val="001507C8"/>
    <w:rsid w:val="00150BA0"/>
    <w:rsid w:val="00156C65"/>
    <w:rsid w:val="0016041D"/>
    <w:rsid w:val="00160875"/>
    <w:rsid w:val="0016092C"/>
    <w:rsid w:val="00165929"/>
    <w:rsid w:val="00167135"/>
    <w:rsid w:val="00172A50"/>
    <w:rsid w:val="00173D64"/>
    <w:rsid w:val="0017508D"/>
    <w:rsid w:val="00177013"/>
    <w:rsid w:val="0017748D"/>
    <w:rsid w:val="001817EA"/>
    <w:rsid w:val="0018301F"/>
    <w:rsid w:val="001831B3"/>
    <w:rsid w:val="00183DC4"/>
    <w:rsid w:val="00185235"/>
    <w:rsid w:val="001902AE"/>
    <w:rsid w:val="00190B74"/>
    <w:rsid w:val="001933D4"/>
    <w:rsid w:val="001973FC"/>
    <w:rsid w:val="00197DD6"/>
    <w:rsid w:val="001A4E93"/>
    <w:rsid w:val="001A6A88"/>
    <w:rsid w:val="001A7795"/>
    <w:rsid w:val="001B52D5"/>
    <w:rsid w:val="001B6CEC"/>
    <w:rsid w:val="001C198B"/>
    <w:rsid w:val="001C1D44"/>
    <w:rsid w:val="001C7D15"/>
    <w:rsid w:val="001D0138"/>
    <w:rsid w:val="001D0453"/>
    <w:rsid w:val="001D5B3F"/>
    <w:rsid w:val="001D614D"/>
    <w:rsid w:val="001D63F2"/>
    <w:rsid w:val="001D733A"/>
    <w:rsid w:val="001D7A25"/>
    <w:rsid w:val="001E35F6"/>
    <w:rsid w:val="001E4B77"/>
    <w:rsid w:val="001E618F"/>
    <w:rsid w:val="001F02A6"/>
    <w:rsid w:val="001F0C27"/>
    <w:rsid w:val="001F2924"/>
    <w:rsid w:val="001F3646"/>
    <w:rsid w:val="001F4DB0"/>
    <w:rsid w:val="001F4F4D"/>
    <w:rsid w:val="001F648E"/>
    <w:rsid w:val="00201D65"/>
    <w:rsid w:val="0020220B"/>
    <w:rsid w:val="00205B97"/>
    <w:rsid w:val="00206479"/>
    <w:rsid w:val="002071CD"/>
    <w:rsid w:val="00207924"/>
    <w:rsid w:val="00211D97"/>
    <w:rsid w:val="002126BB"/>
    <w:rsid w:val="0021411A"/>
    <w:rsid w:val="002200E4"/>
    <w:rsid w:val="00222682"/>
    <w:rsid w:val="00222805"/>
    <w:rsid w:val="00224C5A"/>
    <w:rsid w:val="00225BA9"/>
    <w:rsid w:val="00226D32"/>
    <w:rsid w:val="00227462"/>
    <w:rsid w:val="00227B4A"/>
    <w:rsid w:val="00230626"/>
    <w:rsid w:val="00234385"/>
    <w:rsid w:val="00236040"/>
    <w:rsid w:val="0023619E"/>
    <w:rsid w:val="00243558"/>
    <w:rsid w:val="00244F31"/>
    <w:rsid w:val="0024600B"/>
    <w:rsid w:val="0025164F"/>
    <w:rsid w:val="00256624"/>
    <w:rsid w:val="002608E0"/>
    <w:rsid w:val="00260FBE"/>
    <w:rsid w:val="00261A66"/>
    <w:rsid w:val="00262DF7"/>
    <w:rsid w:val="0026540A"/>
    <w:rsid w:val="002714E3"/>
    <w:rsid w:val="00271F22"/>
    <w:rsid w:val="00272A59"/>
    <w:rsid w:val="00273FC5"/>
    <w:rsid w:val="00274753"/>
    <w:rsid w:val="00275D65"/>
    <w:rsid w:val="00277863"/>
    <w:rsid w:val="0028097F"/>
    <w:rsid w:val="002839E8"/>
    <w:rsid w:val="002859FF"/>
    <w:rsid w:val="00285A85"/>
    <w:rsid w:val="00290FD2"/>
    <w:rsid w:val="002941CA"/>
    <w:rsid w:val="0029774F"/>
    <w:rsid w:val="002A0F4D"/>
    <w:rsid w:val="002A134F"/>
    <w:rsid w:val="002A1C64"/>
    <w:rsid w:val="002A2934"/>
    <w:rsid w:val="002A37AD"/>
    <w:rsid w:val="002B06A8"/>
    <w:rsid w:val="002B0D77"/>
    <w:rsid w:val="002B1A3B"/>
    <w:rsid w:val="002B2569"/>
    <w:rsid w:val="002B3501"/>
    <w:rsid w:val="002B3892"/>
    <w:rsid w:val="002B6169"/>
    <w:rsid w:val="002B726C"/>
    <w:rsid w:val="002B73D4"/>
    <w:rsid w:val="002C0354"/>
    <w:rsid w:val="002C32C9"/>
    <w:rsid w:val="002C6275"/>
    <w:rsid w:val="002D00CD"/>
    <w:rsid w:val="002D2381"/>
    <w:rsid w:val="002D347D"/>
    <w:rsid w:val="002D460A"/>
    <w:rsid w:val="002D4BD5"/>
    <w:rsid w:val="002D62AD"/>
    <w:rsid w:val="002D7870"/>
    <w:rsid w:val="002E4A64"/>
    <w:rsid w:val="002E5487"/>
    <w:rsid w:val="002E5B8E"/>
    <w:rsid w:val="002F3D3B"/>
    <w:rsid w:val="002F4188"/>
    <w:rsid w:val="002F64B6"/>
    <w:rsid w:val="002F6647"/>
    <w:rsid w:val="0030043D"/>
    <w:rsid w:val="00302436"/>
    <w:rsid w:val="00302937"/>
    <w:rsid w:val="00303C4C"/>
    <w:rsid w:val="00310CA3"/>
    <w:rsid w:val="003122D9"/>
    <w:rsid w:val="00313167"/>
    <w:rsid w:val="0031353C"/>
    <w:rsid w:val="00314AF0"/>
    <w:rsid w:val="0031537E"/>
    <w:rsid w:val="00315E2D"/>
    <w:rsid w:val="0031697F"/>
    <w:rsid w:val="003204E9"/>
    <w:rsid w:val="00325ABA"/>
    <w:rsid w:val="00330715"/>
    <w:rsid w:val="0033153B"/>
    <w:rsid w:val="0033242E"/>
    <w:rsid w:val="00332CE1"/>
    <w:rsid w:val="00335A99"/>
    <w:rsid w:val="00336305"/>
    <w:rsid w:val="00336604"/>
    <w:rsid w:val="0033693E"/>
    <w:rsid w:val="00342590"/>
    <w:rsid w:val="00342842"/>
    <w:rsid w:val="00342998"/>
    <w:rsid w:val="0034646C"/>
    <w:rsid w:val="00347D90"/>
    <w:rsid w:val="00352BA9"/>
    <w:rsid w:val="0035451E"/>
    <w:rsid w:val="00356F23"/>
    <w:rsid w:val="00357874"/>
    <w:rsid w:val="00357950"/>
    <w:rsid w:val="00360B18"/>
    <w:rsid w:val="00370166"/>
    <w:rsid w:val="003759F1"/>
    <w:rsid w:val="00375BCE"/>
    <w:rsid w:val="00381D66"/>
    <w:rsid w:val="00383753"/>
    <w:rsid w:val="00385FF4"/>
    <w:rsid w:val="00386FBC"/>
    <w:rsid w:val="00390DE3"/>
    <w:rsid w:val="00391168"/>
    <w:rsid w:val="003913E6"/>
    <w:rsid w:val="003930FF"/>
    <w:rsid w:val="00396EDB"/>
    <w:rsid w:val="0039782F"/>
    <w:rsid w:val="003A03F3"/>
    <w:rsid w:val="003A1E60"/>
    <w:rsid w:val="003A329D"/>
    <w:rsid w:val="003A3C40"/>
    <w:rsid w:val="003A4AA1"/>
    <w:rsid w:val="003A4ADA"/>
    <w:rsid w:val="003A592B"/>
    <w:rsid w:val="003A7A55"/>
    <w:rsid w:val="003A7AAB"/>
    <w:rsid w:val="003B08F0"/>
    <w:rsid w:val="003B1A57"/>
    <w:rsid w:val="003B1E6B"/>
    <w:rsid w:val="003B3A6F"/>
    <w:rsid w:val="003B3FC5"/>
    <w:rsid w:val="003B4F1A"/>
    <w:rsid w:val="003B7F90"/>
    <w:rsid w:val="003C1C9E"/>
    <w:rsid w:val="003C2568"/>
    <w:rsid w:val="003C36CE"/>
    <w:rsid w:val="003C52BD"/>
    <w:rsid w:val="003C547F"/>
    <w:rsid w:val="003C57CD"/>
    <w:rsid w:val="003C628A"/>
    <w:rsid w:val="003D4A47"/>
    <w:rsid w:val="003E4180"/>
    <w:rsid w:val="003E76D7"/>
    <w:rsid w:val="003F0CB3"/>
    <w:rsid w:val="003F190F"/>
    <w:rsid w:val="003F3111"/>
    <w:rsid w:val="003F3254"/>
    <w:rsid w:val="003F377A"/>
    <w:rsid w:val="003F47CC"/>
    <w:rsid w:val="003F7994"/>
    <w:rsid w:val="003F79DD"/>
    <w:rsid w:val="00400E7D"/>
    <w:rsid w:val="00403EDA"/>
    <w:rsid w:val="00403F9F"/>
    <w:rsid w:val="00404CD2"/>
    <w:rsid w:val="004105E0"/>
    <w:rsid w:val="00412559"/>
    <w:rsid w:val="004129A1"/>
    <w:rsid w:val="00412F4E"/>
    <w:rsid w:val="0042216A"/>
    <w:rsid w:val="0042544B"/>
    <w:rsid w:val="00425794"/>
    <w:rsid w:val="004269FB"/>
    <w:rsid w:val="004314BC"/>
    <w:rsid w:val="00433969"/>
    <w:rsid w:val="00433F70"/>
    <w:rsid w:val="00434617"/>
    <w:rsid w:val="00434C23"/>
    <w:rsid w:val="004363CD"/>
    <w:rsid w:val="00437740"/>
    <w:rsid w:val="00440B1D"/>
    <w:rsid w:val="00441C7A"/>
    <w:rsid w:val="00442186"/>
    <w:rsid w:val="004421B6"/>
    <w:rsid w:val="00443857"/>
    <w:rsid w:val="0044478C"/>
    <w:rsid w:val="00447F6D"/>
    <w:rsid w:val="00454BB9"/>
    <w:rsid w:val="004550A3"/>
    <w:rsid w:val="0045529B"/>
    <w:rsid w:val="0045563B"/>
    <w:rsid w:val="00457558"/>
    <w:rsid w:val="00461FEC"/>
    <w:rsid w:val="0046294C"/>
    <w:rsid w:val="00464F86"/>
    <w:rsid w:val="0046580F"/>
    <w:rsid w:val="00465E9C"/>
    <w:rsid w:val="00467CBB"/>
    <w:rsid w:val="00467F80"/>
    <w:rsid w:val="00471119"/>
    <w:rsid w:val="004717EE"/>
    <w:rsid w:val="00472291"/>
    <w:rsid w:val="00474610"/>
    <w:rsid w:val="00475B59"/>
    <w:rsid w:val="00476867"/>
    <w:rsid w:val="00476F28"/>
    <w:rsid w:val="0047799C"/>
    <w:rsid w:val="00480F25"/>
    <w:rsid w:val="004818B0"/>
    <w:rsid w:val="00481910"/>
    <w:rsid w:val="00482218"/>
    <w:rsid w:val="004830E0"/>
    <w:rsid w:val="004831D7"/>
    <w:rsid w:val="00483A6A"/>
    <w:rsid w:val="004855CC"/>
    <w:rsid w:val="004858D4"/>
    <w:rsid w:val="00486ACA"/>
    <w:rsid w:val="0049340D"/>
    <w:rsid w:val="004940EE"/>
    <w:rsid w:val="004948DC"/>
    <w:rsid w:val="00496365"/>
    <w:rsid w:val="00497595"/>
    <w:rsid w:val="004A066F"/>
    <w:rsid w:val="004A0704"/>
    <w:rsid w:val="004A1D4B"/>
    <w:rsid w:val="004A5269"/>
    <w:rsid w:val="004A5A7E"/>
    <w:rsid w:val="004A6BB6"/>
    <w:rsid w:val="004A7CBB"/>
    <w:rsid w:val="004B0A33"/>
    <w:rsid w:val="004B18F2"/>
    <w:rsid w:val="004B4BBF"/>
    <w:rsid w:val="004B5006"/>
    <w:rsid w:val="004C1DE5"/>
    <w:rsid w:val="004C25E8"/>
    <w:rsid w:val="004C39DE"/>
    <w:rsid w:val="004C3C2B"/>
    <w:rsid w:val="004C4990"/>
    <w:rsid w:val="004C55AC"/>
    <w:rsid w:val="004C6295"/>
    <w:rsid w:val="004C62B2"/>
    <w:rsid w:val="004C6A84"/>
    <w:rsid w:val="004D169D"/>
    <w:rsid w:val="004D1988"/>
    <w:rsid w:val="004D1B24"/>
    <w:rsid w:val="004D2457"/>
    <w:rsid w:val="004D301D"/>
    <w:rsid w:val="004D690B"/>
    <w:rsid w:val="004E0D51"/>
    <w:rsid w:val="004E25A6"/>
    <w:rsid w:val="004E2A82"/>
    <w:rsid w:val="004E519F"/>
    <w:rsid w:val="004E6D29"/>
    <w:rsid w:val="004F2427"/>
    <w:rsid w:val="0050018B"/>
    <w:rsid w:val="005019CD"/>
    <w:rsid w:val="00503DF2"/>
    <w:rsid w:val="00505732"/>
    <w:rsid w:val="00505C69"/>
    <w:rsid w:val="0051081D"/>
    <w:rsid w:val="00510C00"/>
    <w:rsid w:val="005112B1"/>
    <w:rsid w:val="00514745"/>
    <w:rsid w:val="005151A2"/>
    <w:rsid w:val="00517847"/>
    <w:rsid w:val="00521BFF"/>
    <w:rsid w:val="005241EB"/>
    <w:rsid w:val="00524658"/>
    <w:rsid w:val="0052487E"/>
    <w:rsid w:val="0052690E"/>
    <w:rsid w:val="00526C8F"/>
    <w:rsid w:val="00530781"/>
    <w:rsid w:val="00530CF1"/>
    <w:rsid w:val="00531566"/>
    <w:rsid w:val="005315FB"/>
    <w:rsid w:val="00534987"/>
    <w:rsid w:val="005363FE"/>
    <w:rsid w:val="00537503"/>
    <w:rsid w:val="0053758A"/>
    <w:rsid w:val="005405A3"/>
    <w:rsid w:val="00542BBA"/>
    <w:rsid w:val="0054575C"/>
    <w:rsid w:val="005467C0"/>
    <w:rsid w:val="00546A4A"/>
    <w:rsid w:val="00552D21"/>
    <w:rsid w:val="005533E1"/>
    <w:rsid w:val="00554FCE"/>
    <w:rsid w:val="00556B24"/>
    <w:rsid w:val="005574E5"/>
    <w:rsid w:val="005618ED"/>
    <w:rsid w:val="00561AC5"/>
    <w:rsid w:val="00563E8F"/>
    <w:rsid w:val="00564675"/>
    <w:rsid w:val="0056484B"/>
    <w:rsid w:val="005656CC"/>
    <w:rsid w:val="00565E58"/>
    <w:rsid w:val="00566B03"/>
    <w:rsid w:val="00566B5C"/>
    <w:rsid w:val="0056705F"/>
    <w:rsid w:val="00570F35"/>
    <w:rsid w:val="00571F06"/>
    <w:rsid w:val="00573405"/>
    <w:rsid w:val="0057443E"/>
    <w:rsid w:val="00574E9B"/>
    <w:rsid w:val="00574EA6"/>
    <w:rsid w:val="00575684"/>
    <w:rsid w:val="00583756"/>
    <w:rsid w:val="005842DF"/>
    <w:rsid w:val="005842F7"/>
    <w:rsid w:val="00585171"/>
    <w:rsid w:val="00590E2D"/>
    <w:rsid w:val="0059496E"/>
    <w:rsid w:val="00594CC0"/>
    <w:rsid w:val="0059544C"/>
    <w:rsid w:val="00595BD7"/>
    <w:rsid w:val="00597939"/>
    <w:rsid w:val="005A0F1C"/>
    <w:rsid w:val="005A4470"/>
    <w:rsid w:val="005A490A"/>
    <w:rsid w:val="005A5601"/>
    <w:rsid w:val="005A66F7"/>
    <w:rsid w:val="005A6B6F"/>
    <w:rsid w:val="005B2386"/>
    <w:rsid w:val="005B363C"/>
    <w:rsid w:val="005B760E"/>
    <w:rsid w:val="005C1A63"/>
    <w:rsid w:val="005C2225"/>
    <w:rsid w:val="005C319D"/>
    <w:rsid w:val="005C5358"/>
    <w:rsid w:val="005D030D"/>
    <w:rsid w:val="005D0348"/>
    <w:rsid w:val="005D1670"/>
    <w:rsid w:val="005D2A0C"/>
    <w:rsid w:val="005D324B"/>
    <w:rsid w:val="005D4432"/>
    <w:rsid w:val="005D4694"/>
    <w:rsid w:val="005D5374"/>
    <w:rsid w:val="005E3AC9"/>
    <w:rsid w:val="005E6301"/>
    <w:rsid w:val="005F10C2"/>
    <w:rsid w:val="005F1AA6"/>
    <w:rsid w:val="005F3C44"/>
    <w:rsid w:val="005F651C"/>
    <w:rsid w:val="005F6B71"/>
    <w:rsid w:val="005F72C2"/>
    <w:rsid w:val="005F7A84"/>
    <w:rsid w:val="005F7D22"/>
    <w:rsid w:val="00600226"/>
    <w:rsid w:val="006042C3"/>
    <w:rsid w:val="00604CBE"/>
    <w:rsid w:val="006073F2"/>
    <w:rsid w:val="00607E58"/>
    <w:rsid w:val="006102A2"/>
    <w:rsid w:val="00611CCA"/>
    <w:rsid w:val="006123F6"/>
    <w:rsid w:val="00613FFB"/>
    <w:rsid w:val="00615B64"/>
    <w:rsid w:val="00617223"/>
    <w:rsid w:val="00625AFA"/>
    <w:rsid w:val="006271DA"/>
    <w:rsid w:val="0063094A"/>
    <w:rsid w:val="00631B58"/>
    <w:rsid w:val="00633281"/>
    <w:rsid w:val="00634031"/>
    <w:rsid w:val="006415F6"/>
    <w:rsid w:val="00641E64"/>
    <w:rsid w:val="00646A4C"/>
    <w:rsid w:val="006472B2"/>
    <w:rsid w:val="006523FB"/>
    <w:rsid w:val="00652E19"/>
    <w:rsid w:val="00653844"/>
    <w:rsid w:val="00661DD0"/>
    <w:rsid w:val="0066229E"/>
    <w:rsid w:val="00663B3F"/>
    <w:rsid w:val="0066541D"/>
    <w:rsid w:val="00665F37"/>
    <w:rsid w:val="006714A8"/>
    <w:rsid w:val="00672386"/>
    <w:rsid w:val="00674AC3"/>
    <w:rsid w:val="00676C18"/>
    <w:rsid w:val="00676CD1"/>
    <w:rsid w:val="0067772B"/>
    <w:rsid w:val="00680427"/>
    <w:rsid w:val="0068433B"/>
    <w:rsid w:val="00685B3C"/>
    <w:rsid w:val="00692510"/>
    <w:rsid w:val="00692FF6"/>
    <w:rsid w:val="00693A56"/>
    <w:rsid w:val="00694E33"/>
    <w:rsid w:val="00695453"/>
    <w:rsid w:val="00696BCE"/>
    <w:rsid w:val="006A21BD"/>
    <w:rsid w:val="006A476B"/>
    <w:rsid w:val="006B1F47"/>
    <w:rsid w:val="006B2BCE"/>
    <w:rsid w:val="006B4C8F"/>
    <w:rsid w:val="006B5EB1"/>
    <w:rsid w:val="006B639E"/>
    <w:rsid w:val="006C0F54"/>
    <w:rsid w:val="006C4B83"/>
    <w:rsid w:val="006C7198"/>
    <w:rsid w:val="006D3309"/>
    <w:rsid w:val="006D407A"/>
    <w:rsid w:val="006F4E40"/>
    <w:rsid w:val="006F55D1"/>
    <w:rsid w:val="006F74CF"/>
    <w:rsid w:val="00700092"/>
    <w:rsid w:val="00701A77"/>
    <w:rsid w:val="0070469D"/>
    <w:rsid w:val="00705B12"/>
    <w:rsid w:val="00705EDE"/>
    <w:rsid w:val="00707607"/>
    <w:rsid w:val="00707BC0"/>
    <w:rsid w:val="00710285"/>
    <w:rsid w:val="007126CC"/>
    <w:rsid w:val="00712D4A"/>
    <w:rsid w:val="00714559"/>
    <w:rsid w:val="00715CE4"/>
    <w:rsid w:val="0072387E"/>
    <w:rsid w:val="007239FD"/>
    <w:rsid w:val="00725B7B"/>
    <w:rsid w:val="00727531"/>
    <w:rsid w:val="0072761F"/>
    <w:rsid w:val="00730616"/>
    <w:rsid w:val="00731048"/>
    <w:rsid w:val="00732878"/>
    <w:rsid w:val="00732CDD"/>
    <w:rsid w:val="0073566D"/>
    <w:rsid w:val="007402A8"/>
    <w:rsid w:val="0074038E"/>
    <w:rsid w:val="007403F5"/>
    <w:rsid w:val="00743971"/>
    <w:rsid w:val="0074483A"/>
    <w:rsid w:val="00744B93"/>
    <w:rsid w:val="00744CFE"/>
    <w:rsid w:val="007452EE"/>
    <w:rsid w:val="007473C5"/>
    <w:rsid w:val="00750094"/>
    <w:rsid w:val="00752A6A"/>
    <w:rsid w:val="007552D5"/>
    <w:rsid w:val="00755D12"/>
    <w:rsid w:val="0076111B"/>
    <w:rsid w:val="007613CA"/>
    <w:rsid w:val="007650AF"/>
    <w:rsid w:val="007667E8"/>
    <w:rsid w:val="00766BC6"/>
    <w:rsid w:val="007715EE"/>
    <w:rsid w:val="007726FE"/>
    <w:rsid w:val="00774645"/>
    <w:rsid w:val="00776BDE"/>
    <w:rsid w:val="00776E3B"/>
    <w:rsid w:val="00780850"/>
    <w:rsid w:val="00781064"/>
    <w:rsid w:val="00782036"/>
    <w:rsid w:val="007870DF"/>
    <w:rsid w:val="00787192"/>
    <w:rsid w:val="007901CE"/>
    <w:rsid w:val="00797342"/>
    <w:rsid w:val="0079792A"/>
    <w:rsid w:val="007A0F4D"/>
    <w:rsid w:val="007A2634"/>
    <w:rsid w:val="007A4973"/>
    <w:rsid w:val="007A7B91"/>
    <w:rsid w:val="007B0B42"/>
    <w:rsid w:val="007B10AB"/>
    <w:rsid w:val="007B6045"/>
    <w:rsid w:val="007B605D"/>
    <w:rsid w:val="007C1259"/>
    <w:rsid w:val="007C2B55"/>
    <w:rsid w:val="007C3C07"/>
    <w:rsid w:val="007C6DEE"/>
    <w:rsid w:val="007C7DA3"/>
    <w:rsid w:val="007D0916"/>
    <w:rsid w:val="007D3095"/>
    <w:rsid w:val="007D31B2"/>
    <w:rsid w:val="007D377C"/>
    <w:rsid w:val="007D426E"/>
    <w:rsid w:val="007D4CF5"/>
    <w:rsid w:val="007D620E"/>
    <w:rsid w:val="007D7FF0"/>
    <w:rsid w:val="007E0245"/>
    <w:rsid w:val="007E19B5"/>
    <w:rsid w:val="007E202D"/>
    <w:rsid w:val="007E379E"/>
    <w:rsid w:val="007E4ED5"/>
    <w:rsid w:val="007E6AF6"/>
    <w:rsid w:val="007F1536"/>
    <w:rsid w:val="007F6999"/>
    <w:rsid w:val="007F78CE"/>
    <w:rsid w:val="00801FCF"/>
    <w:rsid w:val="00806E4D"/>
    <w:rsid w:val="00807850"/>
    <w:rsid w:val="00810027"/>
    <w:rsid w:val="00814D84"/>
    <w:rsid w:val="00815189"/>
    <w:rsid w:val="00816B8E"/>
    <w:rsid w:val="00817457"/>
    <w:rsid w:val="00821A7A"/>
    <w:rsid w:val="00821CAC"/>
    <w:rsid w:val="008235AD"/>
    <w:rsid w:val="00824C9A"/>
    <w:rsid w:val="00825BE6"/>
    <w:rsid w:val="008267B1"/>
    <w:rsid w:val="00831D1D"/>
    <w:rsid w:val="008324AF"/>
    <w:rsid w:val="00833399"/>
    <w:rsid w:val="00833B96"/>
    <w:rsid w:val="00834070"/>
    <w:rsid w:val="00836D71"/>
    <w:rsid w:val="008370B3"/>
    <w:rsid w:val="00837C17"/>
    <w:rsid w:val="008400DF"/>
    <w:rsid w:val="00840CD7"/>
    <w:rsid w:val="00853EB1"/>
    <w:rsid w:val="00854555"/>
    <w:rsid w:val="008553A1"/>
    <w:rsid w:val="00855AA5"/>
    <w:rsid w:val="00855E67"/>
    <w:rsid w:val="00857227"/>
    <w:rsid w:val="008602C7"/>
    <w:rsid w:val="00862DA1"/>
    <w:rsid w:val="00863BF3"/>
    <w:rsid w:val="00865A30"/>
    <w:rsid w:val="00866AAF"/>
    <w:rsid w:val="00870F3C"/>
    <w:rsid w:val="0087124D"/>
    <w:rsid w:val="008713A3"/>
    <w:rsid w:val="00883180"/>
    <w:rsid w:val="0088408B"/>
    <w:rsid w:val="008840FD"/>
    <w:rsid w:val="00884D6A"/>
    <w:rsid w:val="00886317"/>
    <w:rsid w:val="00891577"/>
    <w:rsid w:val="008915C0"/>
    <w:rsid w:val="00892B75"/>
    <w:rsid w:val="00895604"/>
    <w:rsid w:val="00895A1C"/>
    <w:rsid w:val="00895C42"/>
    <w:rsid w:val="008976EF"/>
    <w:rsid w:val="008A2615"/>
    <w:rsid w:val="008A2B4F"/>
    <w:rsid w:val="008A3428"/>
    <w:rsid w:val="008A3C3F"/>
    <w:rsid w:val="008A7F8A"/>
    <w:rsid w:val="008B481B"/>
    <w:rsid w:val="008B4EB8"/>
    <w:rsid w:val="008B5AB5"/>
    <w:rsid w:val="008B631B"/>
    <w:rsid w:val="008B6B5E"/>
    <w:rsid w:val="008C5B80"/>
    <w:rsid w:val="008C6861"/>
    <w:rsid w:val="008C75FA"/>
    <w:rsid w:val="008D2ED3"/>
    <w:rsid w:val="008D79AD"/>
    <w:rsid w:val="008D7B1B"/>
    <w:rsid w:val="008E035D"/>
    <w:rsid w:val="008E1B9C"/>
    <w:rsid w:val="008E41F9"/>
    <w:rsid w:val="008E4873"/>
    <w:rsid w:val="008E6B3D"/>
    <w:rsid w:val="008F1673"/>
    <w:rsid w:val="008F3E0D"/>
    <w:rsid w:val="008F4170"/>
    <w:rsid w:val="008F4561"/>
    <w:rsid w:val="008F4597"/>
    <w:rsid w:val="008F5132"/>
    <w:rsid w:val="008F71BE"/>
    <w:rsid w:val="009000C8"/>
    <w:rsid w:val="00901061"/>
    <w:rsid w:val="00901402"/>
    <w:rsid w:val="009046F3"/>
    <w:rsid w:val="009049E1"/>
    <w:rsid w:val="009053A4"/>
    <w:rsid w:val="0090543D"/>
    <w:rsid w:val="00911784"/>
    <w:rsid w:val="00912DAE"/>
    <w:rsid w:val="009147D6"/>
    <w:rsid w:val="00914C1E"/>
    <w:rsid w:val="009154AD"/>
    <w:rsid w:val="00920D40"/>
    <w:rsid w:val="00921E1B"/>
    <w:rsid w:val="0092437C"/>
    <w:rsid w:val="00927AA0"/>
    <w:rsid w:val="009313F4"/>
    <w:rsid w:val="00934067"/>
    <w:rsid w:val="00937BFA"/>
    <w:rsid w:val="00942DD2"/>
    <w:rsid w:val="00947EEC"/>
    <w:rsid w:val="009578CA"/>
    <w:rsid w:val="0096054B"/>
    <w:rsid w:val="00962721"/>
    <w:rsid w:val="00967A69"/>
    <w:rsid w:val="00971ADA"/>
    <w:rsid w:val="009732AF"/>
    <w:rsid w:val="00973DCD"/>
    <w:rsid w:val="00974486"/>
    <w:rsid w:val="009879B4"/>
    <w:rsid w:val="00987C57"/>
    <w:rsid w:val="00995F79"/>
    <w:rsid w:val="00996221"/>
    <w:rsid w:val="009A0E20"/>
    <w:rsid w:val="009A167F"/>
    <w:rsid w:val="009A41CD"/>
    <w:rsid w:val="009A4212"/>
    <w:rsid w:val="009A4BFD"/>
    <w:rsid w:val="009A4CBF"/>
    <w:rsid w:val="009A6B08"/>
    <w:rsid w:val="009B18F3"/>
    <w:rsid w:val="009B4668"/>
    <w:rsid w:val="009B4977"/>
    <w:rsid w:val="009B49EE"/>
    <w:rsid w:val="009B5675"/>
    <w:rsid w:val="009B6BB3"/>
    <w:rsid w:val="009C3C59"/>
    <w:rsid w:val="009C6086"/>
    <w:rsid w:val="009D1205"/>
    <w:rsid w:val="009D2AB3"/>
    <w:rsid w:val="009D34B9"/>
    <w:rsid w:val="009D6806"/>
    <w:rsid w:val="009E0F0B"/>
    <w:rsid w:val="009E0F8D"/>
    <w:rsid w:val="009E103B"/>
    <w:rsid w:val="009E2F66"/>
    <w:rsid w:val="009E6F1C"/>
    <w:rsid w:val="009E7922"/>
    <w:rsid w:val="009F2FF6"/>
    <w:rsid w:val="009F3595"/>
    <w:rsid w:val="009F35A9"/>
    <w:rsid w:val="009F5811"/>
    <w:rsid w:val="009F5970"/>
    <w:rsid w:val="009F5D93"/>
    <w:rsid w:val="009F69F5"/>
    <w:rsid w:val="009F7060"/>
    <w:rsid w:val="009F7D73"/>
    <w:rsid w:val="00A00A8D"/>
    <w:rsid w:val="00A01072"/>
    <w:rsid w:val="00A01E67"/>
    <w:rsid w:val="00A03854"/>
    <w:rsid w:val="00A1017C"/>
    <w:rsid w:val="00A11017"/>
    <w:rsid w:val="00A1231F"/>
    <w:rsid w:val="00A12E2E"/>
    <w:rsid w:val="00A1375C"/>
    <w:rsid w:val="00A147B8"/>
    <w:rsid w:val="00A14DFE"/>
    <w:rsid w:val="00A178B2"/>
    <w:rsid w:val="00A17EA7"/>
    <w:rsid w:val="00A207B8"/>
    <w:rsid w:val="00A21DAC"/>
    <w:rsid w:val="00A238D0"/>
    <w:rsid w:val="00A23D85"/>
    <w:rsid w:val="00A25181"/>
    <w:rsid w:val="00A277B5"/>
    <w:rsid w:val="00A30DBD"/>
    <w:rsid w:val="00A31080"/>
    <w:rsid w:val="00A31798"/>
    <w:rsid w:val="00A31EA8"/>
    <w:rsid w:val="00A3602C"/>
    <w:rsid w:val="00A41A26"/>
    <w:rsid w:val="00A455B6"/>
    <w:rsid w:val="00A47737"/>
    <w:rsid w:val="00A47EF5"/>
    <w:rsid w:val="00A5399F"/>
    <w:rsid w:val="00A53EA7"/>
    <w:rsid w:val="00A5424A"/>
    <w:rsid w:val="00A56466"/>
    <w:rsid w:val="00A56AC8"/>
    <w:rsid w:val="00A6064A"/>
    <w:rsid w:val="00A62F7A"/>
    <w:rsid w:val="00A6680C"/>
    <w:rsid w:val="00A70197"/>
    <w:rsid w:val="00A773D0"/>
    <w:rsid w:val="00A81C2F"/>
    <w:rsid w:val="00A831A8"/>
    <w:rsid w:val="00A84FD9"/>
    <w:rsid w:val="00A8598F"/>
    <w:rsid w:val="00A86412"/>
    <w:rsid w:val="00A90C2B"/>
    <w:rsid w:val="00A90C58"/>
    <w:rsid w:val="00A91676"/>
    <w:rsid w:val="00A929C7"/>
    <w:rsid w:val="00A92E7B"/>
    <w:rsid w:val="00A93A17"/>
    <w:rsid w:val="00A96AD4"/>
    <w:rsid w:val="00AA03B0"/>
    <w:rsid w:val="00AA070E"/>
    <w:rsid w:val="00AA24C7"/>
    <w:rsid w:val="00AA45D9"/>
    <w:rsid w:val="00AA4F8A"/>
    <w:rsid w:val="00AA50D2"/>
    <w:rsid w:val="00AA7B41"/>
    <w:rsid w:val="00AB1284"/>
    <w:rsid w:val="00AB2515"/>
    <w:rsid w:val="00AB455C"/>
    <w:rsid w:val="00AB641C"/>
    <w:rsid w:val="00AB7325"/>
    <w:rsid w:val="00AC07C2"/>
    <w:rsid w:val="00AC2DA2"/>
    <w:rsid w:val="00AC5085"/>
    <w:rsid w:val="00AC7331"/>
    <w:rsid w:val="00AC772B"/>
    <w:rsid w:val="00AC7CDD"/>
    <w:rsid w:val="00AD1BB5"/>
    <w:rsid w:val="00AD3005"/>
    <w:rsid w:val="00AD317B"/>
    <w:rsid w:val="00AD5102"/>
    <w:rsid w:val="00AD70B3"/>
    <w:rsid w:val="00AE0ACA"/>
    <w:rsid w:val="00AE472A"/>
    <w:rsid w:val="00AF5278"/>
    <w:rsid w:val="00B00AF9"/>
    <w:rsid w:val="00B00FCB"/>
    <w:rsid w:val="00B04FFC"/>
    <w:rsid w:val="00B06C97"/>
    <w:rsid w:val="00B06DBA"/>
    <w:rsid w:val="00B07074"/>
    <w:rsid w:val="00B07B5C"/>
    <w:rsid w:val="00B10AAA"/>
    <w:rsid w:val="00B11BC0"/>
    <w:rsid w:val="00B14524"/>
    <w:rsid w:val="00B170B3"/>
    <w:rsid w:val="00B17900"/>
    <w:rsid w:val="00B17E8B"/>
    <w:rsid w:val="00B21141"/>
    <w:rsid w:val="00B22E15"/>
    <w:rsid w:val="00B23AFC"/>
    <w:rsid w:val="00B24814"/>
    <w:rsid w:val="00B2628B"/>
    <w:rsid w:val="00B2631F"/>
    <w:rsid w:val="00B27F59"/>
    <w:rsid w:val="00B30E1A"/>
    <w:rsid w:val="00B31E65"/>
    <w:rsid w:val="00B42184"/>
    <w:rsid w:val="00B441C7"/>
    <w:rsid w:val="00B46171"/>
    <w:rsid w:val="00B47176"/>
    <w:rsid w:val="00B47293"/>
    <w:rsid w:val="00B523EB"/>
    <w:rsid w:val="00B53214"/>
    <w:rsid w:val="00B54165"/>
    <w:rsid w:val="00B547CF"/>
    <w:rsid w:val="00B55C97"/>
    <w:rsid w:val="00B561FC"/>
    <w:rsid w:val="00B56FD7"/>
    <w:rsid w:val="00B57BDA"/>
    <w:rsid w:val="00B63381"/>
    <w:rsid w:val="00B6415C"/>
    <w:rsid w:val="00B65A7B"/>
    <w:rsid w:val="00B676EC"/>
    <w:rsid w:val="00B67F68"/>
    <w:rsid w:val="00B70DE1"/>
    <w:rsid w:val="00B76D3F"/>
    <w:rsid w:val="00B77196"/>
    <w:rsid w:val="00B77FC2"/>
    <w:rsid w:val="00B842D3"/>
    <w:rsid w:val="00B86788"/>
    <w:rsid w:val="00B9014B"/>
    <w:rsid w:val="00B907D6"/>
    <w:rsid w:val="00B91D21"/>
    <w:rsid w:val="00B9467A"/>
    <w:rsid w:val="00B97631"/>
    <w:rsid w:val="00BA10FF"/>
    <w:rsid w:val="00BA37A2"/>
    <w:rsid w:val="00BA481E"/>
    <w:rsid w:val="00BA66C8"/>
    <w:rsid w:val="00BA715B"/>
    <w:rsid w:val="00BB14E6"/>
    <w:rsid w:val="00BB2DB7"/>
    <w:rsid w:val="00BB4253"/>
    <w:rsid w:val="00BB4FEB"/>
    <w:rsid w:val="00BC1174"/>
    <w:rsid w:val="00BC1CF2"/>
    <w:rsid w:val="00BC23F1"/>
    <w:rsid w:val="00BC471C"/>
    <w:rsid w:val="00BD083F"/>
    <w:rsid w:val="00BD0B73"/>
    <w:rsid w:val="00BD22AF"/>
    <w:rsid w:val="00BD5FA8"/>
    <w:rsid w:val="00BD7950"/>
    <w:rsid w:val="00BE157E"/>
    <w:rsid w:val="00BE2CB9"/>
    <w:rsid w:val="00BE32B6"/>
    <w:rsid w:val="00BE566F"/>
    <w:rsid w:val="00BE5EB3"/>
    <w:rsid w:val="00BE655D"/>
    <w:rsid w:val="00BF09D7"/>
    <w:rsid w:val="00BF0FBD"/>
    <w:rsid w:val="00BF22FD"/>
    <w:rsid w:val="00BF2898"/>
    <w:rsid w:val="00BF618D"/>
    <w:rsid w:val="00C01D50"/>
    <w:rsid w:val="00C02FF5"/>
    <w:rsid w:val="00C073A3"/>
    <w:rsid w:val="00C10083"/>
    <w:rsid w:val="00C20351"/>
    <w:rsid w:val="00C22D93"/>
    <w:rsid w:val="00C22E99"/>
    <w:rsid w:val="00C23879"/>
    <w:rsid w:val="00C2417B"/>
    <w:rsid w:val="00C2484A"/>
    <w:rsid w:val="00C27FB0"/>
    <w:rsid w:val="00C32109"/>
    <w:rsid w:val="00C32BBF"/>
    <w:rsid w:val="00C33391"/>
    <w:rsid w:val="00C343B9"/>
    <w:rsid w:val="00C34FF1"/>
    <w:rsid w:val="00C362D4"/>
    <w:rsid w:val="00C363C3"/>
    <w:rsid w:val="00C36E2F"/>
    <w:rsid w:val="00C41E39"/>
    <w:rsid w:val="00C43569"/>
    <w:rsid w:val="00C475FE"/>
    <w:rsid w:val="00C51907"/>
    <w:rsid w:val="00C52E92"/>
    <w:rsid w:val="00C548A0"/>
    <w:rsid w:val="00C5551F"/>
    <w:rsid w:val="00C5769E"/>
    <w:rsid w:val="00C57A32"/>
    <w:rsid w:val="00C57ECC"/>
    <w:rsid w:val="00C600B0"/>
    <w:rsid w:val="00C618AA"/>
    <w:rsid w:val="00C622CD"/>
    <w:rsid w:val="00C705E3"/>
    <w:rsid w:val="00C71577"/>
    <w:rsid w:val="00C73C65"/>
    <w:rsid w:val="00C73DD3"/>
    <w:rsid w:val="00C74C62"/>
    <w:rsid w:val="00C75D6C"/>
    <w:rsid w:val="00C7603D"/>
    <w:rsid w:val="00C76F2F"/>
    <w:rsid w:val="00C77B41"/>
    <w:rsid w:val="00C77D1C"/>
    <w:rsid w:val="00C82629"/>
    <w:rsid w:val="00C84614"/>
    <w:rsid w:val="00C84691"/>
    <w:rsid w:val="00C84C02"/>
    <w:rsid w:val="00C85A6A"/>
    <w:rsid w:val="00C86BFE"/>
    <w:rsid w:val="00C87EDC"/>
    <w:rsid w:val="00C916E3"/>
    <w:rsid w:val="00C91A67"/>
    <w:rsid w:val="00C9218F"/>
    <w:rsid w:val="00C92980"/>
    <w:rsid w:val="00C94BC2"/>
    <w:rsid w:val="00C9523A"/>
    <w:rsid w:val="00C95C7A"/>
    <w:rsid w:val="00CA03D9"/>
    <w:rsid w:val="00CA0B72"/>
    <w:rsid w:val="00CA1457"/>
    <w:rsid w:val="00CA31CD"/>
    <w:rsid w:val="00CA333C"/>
    <w:rsid w:val="00CA3463"/>
    <w:rsid w:val="00CB1F6E"/>
    <w:rsid w:val="00CB1F6F"/>
    <w:rsid w:val="00CB28EC"/>
    <w:rsid w:val="00CB3477"/>
    <w:rsid w:val="00CB5406"/>
    <w:rsid w:val="00CB583E"/>
    <w:rsid w:val="00CC0256"/>
    <w:rsid w:val="00CC0A22"/>
    <w:rsid w:val="00CC0EB8"/>
    <w:rsid w:val="00CC46AA"/>
    <w:rsid w:val="00CC4DEF"/>
    <w:rsid w:val="00CC64FC"/>
    <w:rsid w:val="00CC6D4C"/>
    <w:rsid w:val="00CC7469"/>
    <w:rsid w:val="00CD06A2"/>
    <w:rsid w:val="00CD2548"/>
    <w:rsid w:val="00CD307C"/>
    <w:rsid w:val="00CD4629"/>
    <w:rsid w:val="00CD46D7"/>
    <w:rsid w:val="00CD4A15"/>
    <w:rsid w:val="00CD5528"/>
    <w:rsid w:val="00CD567F"/>
    <w:rsid w:val="00CD6867"/>
    <w:rsid w:val="00CE00EA"/>
    <w:rsid w:val="00CE0691"/>
    <w:rsid w:val="00CE131F"/>
    <w:rsid w:val="00CE1636"/>
    <w:rsid w:val="00CE231B"/>
    <w:rsid w:val="00CE5A55"/>
    <w:rsid w:val="00CE62DD"/>
    <w:rsid w:val="00CE688A"/>
    <w:rsid w:val="00CF1DD4"/>
    <w:rsid w:val="00CF2013"/>
    <w:rsid w:val="00CF23C3"/>
    <w:rsid w:val="00D00197"/>
    <w:rsid w:val="00D02FBC"/>
    <w:rsid w:val="00D05125"/>
    <w:rsid w:val="00D054A4"/>
    <w:rsid w:val="00D064D0"/>
    <w:rsid w:val="00D074F0"/>
    <w:rsid w:val="00D120B7"/>
    <w:rsid w:val="00D15E75"/>
    <w:rsid w:val="00D16ABA"/>
    <w:rsid w:val="00D22C73"/>
    <w:rsid w:val="00D231F3"/>
    <w:rsid w:val="00D24F2A"/>
    <w:rsid w:val="00D318D7"/>
    <w:rsid w:val="00D321A1"/>
    <w:rsid w:val="00D32D35"/>
    <w:rsid w:val="00D35AA7"/>
    <w:rsid w:val="00D3626C"/>
    <w:rsid w:val="00D36B1E"/>
    <w:rsid w:val="00D36C8F"/>
    <w:rsid w:val="00D40D68"/>
    <w:rsid w:val="00D44E02"/>
    <w:rsid w:val="00D46C9B"/>
    <w:rsid w:val="00D473EB"/>
    <w:rsid w:val="00D4764B"/>
    <w:rsid w:val="00D514E3"/>
    <w:rsid w:val="00D51744"/>
    <w:rsid w:val="00D528FB"/>
    <w:rsid w:val="00D541C6"/>
    <w:rsid w:val="00D55C12"/>
    <w:rsid w:val="00D56519"/>
    <w:rsid w:val="00D56799"/>
    <w:rsid w:val="00D5770A"/>
    <w:rsid w:val="00D57F6A"/>
    <w:rsid w:val="00D61D5C"/>
    <w:rsid w:val="00D61D8C"/>
    <w:rsid w:val="00D66F9F"/>
    <w:rsid w:val="00D67CBB"/>
    <w:rsid w:val="00D7056E"/>
    <w:rsid w:val="00D705CF"/>
    <w:rsid w:val="00D70ACE"/>
    <w:rsid w:val="00D71243"/>
    <w:rsid w:val="00D72D87"/>
    <w:rsid w:val="00D740B2"/>
    <w:rsid w:val="00D74646"/>
    <w:rsid w:val="00D74D4C"/>
    <w:rsid w:val="00D772EE"/>
    <w:rsid w:val="00D77D60"/>
    <w:rsid w:val="00D801C7"/>
    <w:rsid w:val="00D80225"/>
    <w:rsid w:val="00D82845"/>
    <w:rsid w:val="00D859C8"/>
    <w:rsid w:val="00D9079D"/>
    <w:rsid w:val="00D92008"/>
    <w:rsid w:val="00D92B32"/>
    <w:rsid w:val="00D94225"/>
    <w:rsid w:val="00D968DC"/>
    <w:rsid w:val="00D970BB"/>
    <w:rsid w:val="00D97893"/>
    <w:rsid w:val="00DA0694"/>
    <w:rsid w:val="00DA0D7D"/>
    <w:rsid w:val="00DA4BA6"/>
    <w:rsid w:val="00DA4CA1"/>
    <w:rsid w:val="00DA5C44"/>
    <w:rsid w:val="00DA63AB"/>
    <w:rsid w:val="00DA6EEA"/>
    <w:rsid w:val="00DA74BA"/>
    <w:rsid w:val="00DA78BA"/>
    <w:rsid w:val="00DB0708"/>
    <w:rsid w:val="00DB3F41"/>
    <w:rsid w:val="00DB45E0"/>
    <w:rsid w:val="00DB58FE"/>
    <w:rsid w:val="00DC182C"/>
    <w:rsid w:val="00DC2355"/>
    <w:rsid w:val="00DC2FF6"/>
    <w:rsid w:val="00DC62F2"/>
    <w:rsid w:val="00DC6429"/>
    <w:rsid w:val="00DC64B4"/>
    <w:rsid w:val="00DC75C6"/>
    <w:rsid w:val="00DD0CB8"/>
    <w:rsid w:val="00DD0E3D"/>
    <w:rsid w:val="00DD1B0E"/>
    <w:rsid w:val="00DD28FF"/>
    <w:rsid w:val="00DD7CA1"/>
    <w:rsid w:val="00DE15D0"/>
    <w:rsid w:val="00DE1D4E"/>
    <w:rsid w:val="00DE2617"/>
    <w:rsid w:val="00DE3E3E"/>
    <w:rsid w:val="00DE5401"/>
    <w:rsid w:val="00DE721A"/>
    <w:rsid w:val="00DF0C23"/>
    <w:rsid w:val="00DF0CEC"/>
    <w:rsid w:val="00DF4DB7"/>
    <w:rsid w:val="00DF6BB4"/>
    <w:rsid w:val="00E06F97"/>
    <w:rsid w:val="00E105A3"/>
    <w:rsid w:val="00E1068A"/>
    <w:rsid w:val="00E10BDC"/>
    <w:rsid w:val="00E11CD4"/>
    <w:rsid w:val="00E1281F"/>
    <w:rsid w:val="00E15E40"/>
    <w:rsid w:val="00E164F0"/>
    <w:rsid w:val="00E172AA"/>
    <w:rsid w:val="00E23518"/>
    <w:rsid w:val="00E24908"/>
    <w:rsid w:val="00E25F96"/>
    <w:rsid w:val="00E2648A"/>
    <w:rsid w:val="00E26C8D"/>
    <w:rsid w:val="00E30508"/>
    <w:rsid w:val="00E3240C"/>
    <w:rsid w:val="00E35058"/>
    <w:rsid w:val="00E35C79"/>
    <w:rsid w:val="00E41435"/>
    <w:rsid w:val="00E420E8"/>
    <w:rsid w:val="00E42293"/>
    <w:rsid w:val="00E423CC"/>
    <w:rsid w:val="00E42939"/>
    <w:rsid w:val="00E4398E"/>
    <w:rsid w:val="00E50AD6"/>
    <w:rsid w:val="00E51A8A"/>
    <w:rsid w:val="00E52E61"/>
    <w:rsid w:val="00E5596A"/>
    <w:rsid w:val="00E56569"/>
    <w:rsid w:val="00E60EA4"/>
    <w:rsid w:val="00E61FBF"/>
    <w:rsid w:val="00E639A4"/>
    <w:rsid w:val="00E63BBA"/>
    <w:rsid w:val="00E64A47"/>
    <w:rsid w:val="00E65E72"/>
    <w:rsid w:val="00E67009"/>
    <w:rsid w:val="00E67DD9"/>
    <w:rsid w:val="00E708BA"/>
    <w:rsid w:val="00E70E47"/>
    <w:rsid w:val="00E72116"/>
    <w:rsid w:val="00E7244A"/>
    <w:rsid w:val="00E72936"/>
    <w:rsid w:val="00E73282"/>
    <w:rsid w:val="00E74486"/>
    <w:rsid w:val="00E76C3E"/>
    <w:rsid w:val="00E76D2D"/>
    <w:rsid w:val="00E7781F"/>
    <w:rsid w:val="00E90AEB"/>
    <w:rsid w:val="00E93966"/>
    <w:rsid w:val="00E949B2"/>
    <w:rsid w:val="00E968B7"/>
    <w:rsid w:val="00EA039C"/>
    <w:rsid w:val="00EA27FD"/>
    <w:rsid w:val="00EA4267"/>
    <w:rsid w:val="00EB17AF"/>
    <w:rsid w:val="00EB45B5"/>
    <w:rsid w:val="00EC5A21"/>
    <w:rsid w:val="00EC755B"/>
    <w:rsid w:val="00ED321A"/>
    <w:rsid w:val="00ED4586"/>
    <w:rsid w:val="00ED6BED"/>
    <w:rsid w:val="00ED7BC5"/>
    <w:rsid w:val="00EE0BE8"/>
    <w:rsid w:val="00EE5130"/>
    <w:rsid w:val="00EE6138"/>
    <w:rsid w:val="00EE741E"/>
    <w:rsid w:val="00EF1954"/>
    <w:rsid w:val="00EF4922"/>
    <w:rsid w:val="00EF4E58"/>
    <w:rsid w:val="00EF5F9F"/>
    <w:rsid w:val="00EF7E1A"/>
    <w:rsid w:val="00F02733"/>
    <w:rsid w:val="00F03CE5"/>
    <w:rsid w:val="00F05231"/>
    <w:rsid w:val="00F0755D"/>
    <w:rsid w:val="00F10756"/>
    <w:rsid w:val="00F13284"/>
    <w:rsid w:val="00F13E98"/>
    <w:rsid w:val="00F17984"/>
    <w:rsid w:val="00F20BB4"/>
    <w:rsid w:val="00F21BD5"/>
    <w:rsid w:val="00F232C3"/>
    <w:rsid w:val="00F24CC7"/>
    <w:rsid w:val="00F25374"/>
    <w:rsid w:val="00F32260"/>
    <w:rsid w:val="00F33137"/>
    <w:rsid w:val="00F342C7"/>
    <w:rsid w:val="00F3690F"/>
    <w:rsid w:val="00F37994"/>
    <w:rsid w:val="00F41597"/>
    <w:rsid w:val="00F41D48"/>
    <w:rsid w:val="00F4220E"/>
    <w:rsid w:val="00F42C31"/>
    <w:rsid w:val="00F4303E"/>
    <w:rsid w:val="00F43115"/>
    <w:rsid w:val="00F453DD"/>
    <w:rsid w:val="00F45595"/>
    <w:rsid w:val="00F47B97"/>
    <w:rsid w:val="00F51759"/>
    <w:rsid w:val="00F56D35"/>
    <w:rsid w:val="00F56DE5"/>
    <w:rsid w:val="00F62CD4"/>
    <w:rsid w:val="00F6327D"/>
    <w:rsid w:val="00F65A41"/>
    <w:rsid w:val="00F65CE5"/>
    <w:rsid w:val="00F7409A"/>
    <w:rsid w:val="00F75364"/>
    <w:rsid w:val="00F82CA8"/>
    <w:rsid w:val="00F83B3F"/>
    <w:rsid w:val="00F864CD"/>
    <w:rsid w:val="00F9124C"/>
    <w:rsid w:val="00F92394"/>
    <w:rsid w:val="00F93647"/>
    <w:rsid w:val="00FA0EC4"/>
    <w:rsid w:val="00FA3FD8"/>
    <w:rsid w:val="00FA479E"/>
    <w:rsid w:val="00FA6383"/>
    <w:rsid w:val="00FA65ED"/>
    <w:rsid w:val="00FA6B6B"/>
    <w:rsid w:val="00FB0C2F"/>
    <w:rsid w:val="00FB198F"/>
    <w:rsid w:val="00FC0785"/>
    <w:rsid w:val="00FC2FB7"/>
    <w:rsid w:val="00FC3513"/>
    <w:rsid w:val="00FC536B"/>
    <w:rsid w:val="00FC6870"/>
    <w:rsid w:val="00FC6947"/>
    <w:rsid w:val="00FC731D"/>
    <w:rsid w:val="00FD0039"/>
    <w:rsid w:val="00FD148B"/>
    <w:rsid w:val="00FD6C63"/>
    <w:rsid w:val="00FD7AE7"/>
    <w:rsid w:val="00FE3CA4"/>
    <w:rsid w:val="00FE44DD"/>
    <w:rsid w:val="00FE50AF"/>
    <w:rsid w:val="00FE5393"/>
    <w:rsid w:val="00FF1A38"/>
    <w:rsid w:val="00FF4F63"/>
    <w:rsid w:val="00FF7D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84B531"/>
  <w15:docId w15:val="{986F9CED-6A90-4BF8-A12E-0DF18667E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63B"/>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563B"/>
    <w:pPr>
      <w:ind w:left="720"/>
      <w:contextualSpacing/>
    </w:pPr>
  </w:style>
  <w:style w:type="paragraph" w:styleId="Header">
    <w:name w:val="header"/>
    <w:basedOn w:val="Normal"/>
    <w:link w:val="HeaderChar"/>
    <w:uiPriority w:val="99"/>
    <w:unhideWhenUsed/>
    <w:rsid w:val="00B77F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FC2"/>
  </w:style>
  <w:style w:type="paragraph" w:styleId="Footer">
    <w:name w:val="footer"/>
    <w:basedOn w:val="Normal"/>
    <w:link w:val="FooterChar"/>
    <w:uiPriority w:val="99"/>
    <w:unhideWhenUsed/>
    <w:rsid w:val="00B77F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FC2"/>
  </w:style>
  <w:style w:type="character" w:styleId="Hyperlink">
    <w:name w:val="Hyperlink"/>
    <w:basedOn w:val="DefaultParagraphFont"/>
    <w:uiPriority w:val="99"/>
    <w:unhideWhenUsed/>
    <w:rsid w:val="00E1281F"/>
    <w:rPr>
      <w:color w:val="0000FF" w:themeColor="hyperlink"/>
      <w:u w:val="single"/>
    </w:rPr>
  </w:style>
  <w:style w:type="paragraph" w:styleId="CommentText">
    <w:name w:val="annotation text"/>
    <w:basedOn w:val="Normal"/>
    <w:link w:val="CommentTextChar"/>
    <w:uiPriority w:val="99"/>
    <w:semiHidden/>
    <w:unhideWhenUsed/>
    <w:rsid w:val="00C75D6C"/>
    <w:pPr>
      <w:spacing w:line="240" w:lineRule="auto"/>
    </w:pPr>
    <w:rPr>
      <w:sz w:val="20"/>
      <w:szCs w:val="20"/>
    </w:rPr>
  </w:style>
  <w:style w:type="character" w:customStyle="1" w:styleId="CommentTextChar">
    <w:name w:val="Comment Text Char"/>
    <w:basedOn w:val="DefaultParagraphFont"/>
    <w:link w:val="CommentText"/>
    <w:uiPriority w:val="99"/>
    <w:semiHidden/>
    <w:rsid w:val="00C75D6C"/>
    <w:rPr>
      <w:sz w:val="20"/>
      <w:szCs w:val="20"/>
    </w:rPr>
  </w:style>
  <w:style w:type="character" w:styleId="CommentReference">
    <w:name w:val="annotation reference"/>
    <w:basedOn w:val="DefaultParagraphFont"/>
    <w:uiPriority w:val="99"/>
    <w:semiHidden/>
    <w:unhideWhenUsed/>
    <w:rsid w:val="00C75D6C"/>
    <w:rPr>
      <w:sz w:val="18"/>
      <w:szCs w:val="18"/>
    </w:rPr>
  </w:style>
  <w:style w:type="paragraph" w:styleId="BalloonText">
    <w:name w:val="Balloon Text"/>
    <w:basedOn w:val="Normal"/>
    <w:link w:val="BalloonTextChar"/>
    <w:uiPriority w:val="99"/>
    <w:semiHidden/>
    <w:unhideWhenUsed/>
    <w:rsid w:val="00C75D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D6C"/>
    <w:rPr>
      <w:rFonts w:ascii="Segoe UI" w:hAnsi="Segoe UI" w:cs="Segoe UI"/>
      <w:sz w:val="18"/>
      <w:szCs w:val="18"/>
    </w:rPr>
  </w:style>
  <w:style w:type="paragraph" w:customStyle="1" w:styleId="EndNoteBibliographyTitle">
    <w:name w:val="EndNote Bibliography Title"/>
    <w:basedOn w:val="Normal"/>
    <w:link w:val="EndNoteBibliographyTitleChar"/>
    <w:rsid w:val="006472B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72B2"/>
    <w:rPr>
      <w:rFonts w:ascii="Calibri" w:hAnsi="Calibri" w:cs="Calibri"/>
      <w:noProof/>
      <w:lang w:val="en-US"/>
    </w:rPr>
  </w:style>
  <w:style w:type="paragraph" w:customStyle="1" w:styleId="EndNoteBibliography">
    <w:name w:val="EndNote Bibliography"/>
    <w:basedOn w:val="Normal"/>
    <w:link w:val="EndNoteBibliographyChar"/>
    <w:rsid w:val="006472B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72B2"/>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45529B"/>
    <w:rPr>
      <w:b/>
      <w:bCs/>
    </w:rPr>
  </w:style>
  <w:style w:type="character" w:customStyle="1" w:styleId="CommentSubjectChar">
    <w:name w:val="Comment Subject Char"/>
    <w:basedOn w:val="CommentTextChar"/>
    <w:link w:val="CommentSubject"/>
    <w:uiPriority w:val="99"/>
    <w:semiHidden/>
    <w:rsid w:val="0045529B"/>
    <w:rPr>
      <w:b/>
      <w:bCs/>
      <w:sz w:val="20"/>
      <w:szCs w:val="20"/>
    </w:rPr>
  </w:style>
  <w:style w:type="paragraph" w:styleId="Revision">
    <w:name w:val="Revision"/>
    <w:hidden/>
    <w:uiPriority w:val="99"/>
    <w:semiHidden/>
    <w:rsid w:val="00B63381"/>
    <w:pPr>
      <w:spacing w:after="0" w:line="240" w:lineRule="auto"/>
    </w:pPr>
  </w:style>
  <w:style w:type="table" w:styleId="TableGrid">
    <w:name w:val="Table Grid"/>
    <w:basedOn w:val="TableNormal"/>
    <w:uiPriority w:val="39"/>
    <w:rsid w:val="005D2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F7D03"/>
    <w:rPr>
      <w:color w:val="800080" w:themeColor="followedHyperlink"/>
      <w:u w:val="single"/>
    </w:rPr>
  </w:style>
  <w:style w:type="paragraph" w:styleId="NormalWeb">
    <w:name w:val="Normal (Web)"/>
    <w:basedOn w:val="Normal"/>
    <w:uiPriority w:val="99"/>
    <w:semiHidden/>
    <w:unhideWhenUsed/>
    <w:rsid w:val="006B4C8F"/>
    <w:pPr>
      <w:spacing w:before="100" w:beforeAutospacing="1" w:after="100" w:afterAutospacing="1" w:line="240" w:lineRule="auto"/>
    </w:pPr>
    <w:rPr>
      <w:rFonts w:ascii="Times New Roman" w:hAnsi="Times New Roman" w:cs="Times New Roman"/>
      <w:sz w:val="20"/>
      <w:szCs w:val="20"/>
    </w:rPr>
  </w:style>
  <w:style w:type="table" w:customStyle="1" w:styleId="TableGrid1">
    <w:name w:val="Table Grid1"/>
    <w:basedOn w:val="TableNormal"/>
    <w:next w:val="TableGrid"/>
    <w:uiPriority w:val="39"/>
    <w:rsid w:val="00113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321530">
      <w:bodyDiv w:val="1"/>
      <w:marLeft w:val="0"/>
      <w:marRight w:val="0"/>
      <w:marTop w:val="0"/>
      <w:marBottom w:val="0"/>
      <w:divBdr>
        <w:top w:val="none" w:sz="0" w:space="0" w:color="auto"/>
        <w:left w:val="none" w:sz="0" w:space="0" w:color="auto"/>
        <w:bottom w:val="none" w:sz="0" w:space="0" w:color="auto"/>
        <w:right w:val="none" w:sz="0" w:space="0" w:color="auto"/>
      </w:divBdr>
      <w:divsChild>
        <w:div w:id="1656571172">
          <w:marLeft w:val="0"/>
          <w:marRight w:val="0"/>
          <w:marTop w:val="0"/>
          <w:marBottom w:val="0"/>
          <w:divBdr>
            <w:top w:val="none" w:sz="0" w:space="0" w:color="auto"/>
            <w:left w:val="none" w:sz="0" w:space="0" w:color="auto"/>
            <w:bottom w:val="none" w:sz="0" w:space="0" w:color="auto"/>
            <w:right w:val="none" w:sz="0" w:space="0" w:color="auto"/>
          </w:divBdr>
          <w:divsChild>
            <w:div w:id="236400579">
              <w:marLeft w:val="0"/>
              <w:marRight w:val="0"/>
              <w:marTop w:val="0"/>
              <w:marBottom w:val="0"/>
              <w:divBdr>
                <w:top w:val="none" w:sz="0" w:space="0" w:color="auto"/>
                <w:left w:val="none" w:sz="0" w:space="0" w:color="auto"/>
                <w:bottom w:val="none" w:sz="0" w:space="0" w:color="auto"/>
                <w:right w:val="none" w:sz="0" w:space="0" w:color="auto"/>
              </w:divBdr>
              <w:divsChild>
                <w:div w:id="2048022638">
                  <w:marLeft w:val="0"/>
                  <w:marRight w:val="0"/>
                  <w:marTop w:val="0"/>
                  <w:marBottom w:val="0"/>
                  <w:divBdr>
                    <w:top w:val="none" w:sz="0" w:space="0" w:color="auto"/>
                    <w:left w:val="none" w:sz="0" w:space="0" w:color="auto"/>
                    <w:bottom w:val="none" w:sz="0" w:space="0" w:color="auto"/>
                    <w:right w:val="none" w:sz="0" w:space="0" w:color="auto"/>
                  </w:divBdr>
                  <w:divsChild>
                    <w:div w:id="213444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647506">
      <w:bodyDiv w:val="1"/>
      <w:marLeft w:val="0"/>
      <w:marRight w:val="0"/>
      <w:marTop w:val="0"/>
      <w:marBottom w:val="0"/>
      <w:divBdr>
        <w:top w:val="none" w:sz="0" w:space="0" w:color="auto"/>
        <w:left w:val="none" w:sz="0" w:space="0" w:color="auto"/>
        <w:bottom w:val="none" w:sz="0" w:space="0" w:color="auto"/>
        <w:right w:val="none" w:sz="0" w:space="0" w:color="auto"/>
      </w:divBdr>
    </w:div>
    <w:div w:id="1256548619">
      <w:bodyDiv w:val="1"/>
      <w:marLeft w:val="0"/>
      <w:marRight w:val="0"/>
      <w:marTop w:val="0"/>
      <w:marBottom w:val="0"/>
      <w:divBdr>
        <w:top w:val="none" w:sz="0" w:space="0" w:color="auto"/>
        <w:left w:val="none" w:sz="0" w:space="0" w:color="auto"/>
        <w:bottom w:val="none" w:sz="0" w:space="0" w:color="auto"/>
        <w:right w:val="none" w:sz="0" w:space="0" w:color="auto"/>
      </w:divBdr>
    </w:div>
    <w:div w:id="1295987672">
      <w:bodyDiv w:val="1"/>
      <w:marLeft w:val="0"/>
      <w:marRight w:val="0"/>
      <w:marTop w:val="0"/>
      <w:marBottom w:val="0"/>
      <w:divBdr>
        <w:top w:val="none" w:sz="0" w:space="0" w:color="auto"/>
        <w:left w:val="none" w:sz="0" w:space="0" w:color="auto"/>
        <w:bottom w:val="none" w:sz="0" w:space="0" w:color="auto"/>
        <w:right w:val="none" w:sz="0" w:space="0" w:color="auto"/>
      </w:divBdr>
    </w:div>
    <w:div w:id="159497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ie.martin-kerry@york.ac.uk" TargetMode="External"/><Relationship Id="rId13" Type="http://schemas.openxmlformats.org/officeDocument/2006/relationships/hyperlink" Target="https://www.youtube.com/watch?v=Z1AXzJqatd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researchuk.org/about-cancer/find-a-clinical-trial/what-clinical-trials-are/randomised-trial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yaKwLG_vlE" TargetMode="External"/><Relationship Id="rId5" Type="http://schemas.openxmlformats.org/officeDocument/2006/relationships/webSettings" Target="webSettings.xml"/><Relationship Id="rId15" Type="http://schemas.openxmlformats.org/officeDocument/2006/relationships/hyperlink" Target="https://morph.co.uk/" TargetMode="External"/><Relationship Id="rId10" Type="http://schemas.openxmlformats.org/officeDocument/2006/relationships/hyperlink" Target="https://tocaboca.com/" TargetMode="External"/><Relationship Id="rId4" Type="http://schemas.openxmlformats.org/officeDocument/2006/relationships/settings" Target="settings.xml"/><Relationship Id="rId9" Type="http://schemas.openxmlformats.org/officeDocument/2006/relationships/hyperlink" Target="https://www.headspace.com/" TargetMode="External"/><Relationship Id="rId14" Type="http://schemas.openxmlformats.org/officeDocument/2006/relationships/hyperlink" Target="http://webbyawards.com/about/webbyfact/%5b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A627C-5513-4FA5-8F5D-AB08B6608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781</Words>
  <Characters>71664</Characters>
  <Application>Microsoft Office Word</Application>
  <DocSecurity>0</DocSecurity>
  <Lines>59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Kerry, J.M.</dc:creator>
  <cp:lastModifiedBy>Newby, S.H.</cp:lastModifiedBy>
  <cp:revision>2</cp:revision>
  <cp:lastPrinted>2018-09-21T10:09:00Z</cp:lastPrinted>
  <dcterms:created xsi:type="dcterms:W3CDTF">2018-10-29T09:03:00Z</dcterms:created>
  <dcterms:modified xsi:type="dcterms:W3CDTF">2018-10-29T09:03:00Z</dcterms:modified>
</cp:coreProperties>
</file>